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15691B96" w:rsidR="00EC75A3" w:rsidRPr="002D676C" w:rsidRDefault="00493A54" w:rsidP="00C750C1">
      <w:pPr>
        <w:pStyle w:val="Heading1"/>
      </w:pPr>
      <w:r w:rsidRPr="002D676C">
        <w:t>Abstract</w:t>
      </w:r>
    </w:p>
    <w:p w14:paraId="793DCBEE" w14:textId="60AF382A" w:rsidR="00D55A18" w:rsidRPr="002D676C" w:rsidRDefault="00D55A18" w:rsidP="00C750C1">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r w:rsidR="00EE699B">
        <w:t xml:space="preserve"> </w:t>
      </w:r>
      <w:r w:rsidR="00740C61">
        <w:t>Both a</w:t>
      </w:r>
      <w:r w:rsidR="00B86355">
        <w:t xml:space="preserve">dditive and multiplicative </w:t>
      </w:r>
      <w:r w:rsidR="008530E2">
        <w:t xml:space="preserve">genome-wide </w:t>
      </w:r>
      <w:r w:rsidR="00B86355">
        <w:t>v</w:t>
      </w:r>
      <w:r w:rsidR="00C95BF8" w:rsidRPr="002D676C">
        <w:t xml:space="preserve">ariance </w:t>
      </w:r>
      <w:r w:rsidRPr="002D676C">
        <w:t>quantitative trait loci (vQTL) analysis</w:t>
      </w:r>
      <w:r w:rsidR="008530E2">
        <w:t xml:space="preserve"> methods</w:t>
      </w:r>
      <w:r w:rsidR="001F2299" w:rsidRPr="002D676C">
        <w:t xml:space="preserve"> </w:t>
      </w:r>
      <w:r w:rsidR="0054089C" w:rsidRPr="002D676C">
        <w:t>ha</w:t>
      </w:r>
      <w:r w:rsidR="008530E2">
        <w:t>ve</w:t>
      </w:r>
      <w:r w:rsidR="0054089C" w:rsidRPr="002D676C">
        <w:t xml:space="preserve"> </w:t>
      </w:r>
      <w:r w:rsidR="001F2299" w:rsidRPr="002D676C">
        <w:t xml:space="preserve">recently received </w:t>
      </w:r>
      <w:r w:rsidRPr="002D676C">
        <w:t xml:space="preserve">attention </w:t>
      </w:r>
      <w:r w:rsidR="001F2299" w:rsidRPr="002D676C">
        <w:t>for</w:t>
      </w:r>
      <w:r w:rsidRPr="002D676C">
        <w:t xml:space="preserve"> </w:t>
      </w:r>
      <w:r w:rsidR="00FA4439">
        <w:t>the</w:t>
      </w:r>
      <w:r w:rsidR="006B5779">
        <w:t>ir</w:t>
      </w:r>
      <w:r w:rsidR="00FA67C0" w:rsidRPr="002D676C">
        <w:t xml:space="preserve"> </w:t>
      </w:r>
      <w:r w:rsidRPr="002D676C">
        <w:t xml:space="preserve">ability to </w:t>
      </w:r>
      <w:r w:rsidR="0054089C" w:rsidRPr="002D676C">
        <w:t>find</w:t>
      </w:r>
      <w:r w:rsidRPr="002D676C">
        <w:t xml:space="preserve"> </w:t>
      </w:r>
      <w:r w:rsidR="001F2299" w:rsidRPr="002D676C">
        <w:t xml:space="preserve">candidate </w:t>
      </w:r>
      <w:r w:rsidR="006860F2" w:rsidRPr="002D676C">
        <w:t>single nucleotide polymorphisms (SNPs)</w:t>
      </w:r>
      <w:r w:rsidRPr="002D676C">
        <w:t xml:space="preserve"> </w:t>
      </w:r>
      <w:r w:rsidR="001F2299" w:rsidRPr="002D676C">
        <w:t>for GxE</w:t>
      </w:r>
      <w:r w:rsidR="00D60659" w:rsidRPr="002D676C">
        <w:t>s</w:t>
      </w:r>
      <w:r w:rsidR="001F2299" w:rsidRPr="002D676C">
        <w:t xml:space="preserve"> </w:t>
      </w:r>
      <w:r w:rsidRPr="002D676C">
        <w:t xml:space="preserve">without actual environmental exposome profiling. The rationale is that </w:t>
      </w:r>
      <w:r w:rsidR="007D5D22">
        <w:t xml:space="preserve">unaccounted </w:t>
      </w:r>
      <w:r w:rsidRPr="002D676C">
        <w:t>GxE</w:t>
      </w:r>
      <w:r w:rsidR="006B5779">
        <w:t>s</w:t>
      </w:r>
      <w:r w:rsidR="001F2299" w:rsidRPr="002D676C">
        <w:t xml:space="preserve"> </w:t>
      </w:r>
      <w:r w:rsidR="007D5D22">
        <w:t>cause</w:t>
      </w:r>
      <w:r w:rsidRPr="002D676C">
        <w:t xml:space="preserve"> the residual variance of a quantitative </w:t>
      </w:r>
      <w:r w:rsidR="007D5D22">
        <w:t>trait to</w:t>
      </w:r>
      <w:r w:rsidR="007D5D22" w:rsidRPr="002D676C">
        <w:t xml:space="preserve"> </w:t>
      </w:r>
      <w:r w:rsidRPr="002D676C">
        <w:t>chang</w:t>
      </w:r>
      <w:r w:rsidR="001F2299" w:rsidRPr="002D676C">
        <w:t>e</w:t>
      </w:r>
      <w:r w:rsidRPr="002D676C">
        <w:t xml:space="preserve"> across allele dosages</w:t>
      </w:r>
      <w:r w:rsidR="0054089C" w:rsidRPr="002D676C">
        <w:t>—</w:t>
      </w:r>
      <w:r w:rsidRPr="002D676C">
        <w:t xml:space="preserve">a non-uniformity </w:t>
      </w:r>
      <w:r w:rsidR="0054089C" w:rsidRPr="002D676C">
        <w:t>that</w:t>
      </w:r>
      <w:r w:rsidR="00423AE3">
        <w:t xml:space="preserve">, when captured, </w:t>
      </w:r>
      <w:r w:rsidR="002512E6">
        <w:t>suggests</w:t>
      </w:r>
      <w:r w:rsidR="00423AE3">
        <w:t xml:space="preserve"> GxE</w:t>
      </w:r>
      <w:r w:rsidR="006B5779">
        <w:t>s</w:t>
      </w:r>
      <w:r w:rsidR="00423AE3">
        <w:t>.</w:t>
      </w:r>
    </w:p>
    <w:p w14:paraId="52C5622B" w14:textId="1736238A" w:rsidR="00D55A18" w:rsidRPr="002D676C" w:rsidRDefault="00AF6039" w:rsidP="00C750C1">
      <w:r>
        <w:t xml:space="preserve">Based on the simplest additive vQTL </w:t>
      </w:r>
      <w:r w:rsidR="008530E2">
        <w:t>approach</w:t>
      </w:r>
      <w:r w:rsidR="006B5779">
        <w:t xml:space="preserve">, the </w:t>
      </w:r>
      <w:r>
        <w:t xml:space="preserve">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8530E2">
        <w:t>methods</w:t>
      </w:r>
      <w:r w:rsidR="00EE699B">
        <w:t>—</w:t>
      </w:r>
      <w:r w:rsidR="006B5779">
        <w:t xml:space="preserve">th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EE699B">
        <w:t>—</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622A31AF" w14:textId="1B8CBBDC" w:rsidR="00D55A18" w:rsidRPr="002D676C" w:rsidRDefault="00D55A18" w:rsidP="00C750C1">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We</w:t>
      </w:r>
      <w:r w:rsidR="006B5779">
        <w:t xml:space="preserve"> created and</w:t>
      </w:r>
      <w:r w:rsidR="00CA2370" w:rsidRPr="00CA2370">
        <w:t xml:space="preserve"> </w:t>
      </w:r>
      <w:r w:rsidR="003E65EE">
        <w:t>hosted</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w:t>
      </w:r>
      <w:r w:rsidR="006B5779">
        <w:t xml:space="preserve">the </w:t>
      </w:r>
      <w:r w:rsidR="00CA2370" w:rsidRPr="00CA2370">
        <w:t>metadata required for reproducibility and independent applications</w:t>
      </w:r>
      <w:r w:rsidR="00FB6D52" w:rsidRPr="002D676C">
        <w:t>.</w:t>
      </w:r>
      <w:r w:rsidR="00EE699B">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type 2 diabetes, and </w:t>
      </w:r>
      <w:r w:rsidR="0054089C" w:rsidRPr="002D676C">
        <w:t>body mass index</w:t>
      </w:r>
      <w:r w:rsidR="008530E2">
        <w:t>.</w:t>
      </w:r>
    </w:p>
    <w:p w14:paraId="29FD2A8B" w14:textId="4E0AA909" w:rsidR="00493A54" w:rsidRDefault="00493A54" w:rsidP="00C750C1">
      <w:pPr>
        <w:pStyle w:val="Heading1"/>
      </w:pPr>
      <w:r w:rsidRPr="002D676C">
        <w:t>Introduction</w:t>
      </w:r>
    </w:p>
    <w:p w14:paraId="0A039D22" w14:textId="722E2174" w:rsidR="00CB72FA" w:rsidRPr="00F37303" w:rsidRDefault="00CB72FA" w:rsidP="00C750C1">
      <w:pPr>
        <w:pStyle w:val="Heading2"/>
      </w:pPr>
      <w:r>
        <w:t>Background and motivation</w:t>
      </w:r>
    </w:p>
    <w:p w14:paraId="6D6ED496" w14:textId="7AFA3F9D" w:rsidR="002C7194" w:rsidRDefault="002C7194" w:rsidP="002C7194">
      <w:r>
        <w:t xml:space="preserve">Most human traits have a complex etiology and are affected by genetic and environmental factors and their interactions. Because environmental exposures can regulate the biological processes underlying a phenotype, unaccounted gene by environment (GxE) effects are recognized as part of the heritability “missed” by variants selected by genome-wide association studies (GWAS) </w:t>
      </w:r>
      <w:r>
        <w:fldChar w:fldCharType="begin"/>
      </w:r>
      <w:r>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w:t>
      </w:r>
      <w:r w:rsidR="00AD59CD">
        <w:t xml:space="preserve"> </w:t>
      </w:r>
      <w:r>
        <w:t>While research in agricultural genetics, model organisms, and cell culture has consistently found that genetic effects are context-dependent (9-13), there has been limited success in identifying GxE in humans. Among the reasons for this are the difficulty of measuring many environmental exposures and insufficient sample sizes (9–11).</w:t>
      </w:r>
    </w:p>
    <w:p w14:paraId="08459501" w14:textId="4B2BD341" w:rsidR="001B33EC" w:rsidRDefault="001B33EC" w:rsidP="00C750C1">
      <w:r>
        <w:lastRenderedPageBreak/>
        <w:t xml:space="preserve">A 2-way genome-exposome-wide association study (GxE-WAS) can test for interactions between genome variants (i.e., SNPs) and environmental exposures in large cohorts with comprehensive exposome and genome data. However, due to the overwhelming number of combinations between </w:t>
      </w:r>
      <w:r w:rsidR="00282F96">
        <w:t>the two</w:t>
      </w:r>
      <w:r>
        <w:t>, multiple testing and computation burden is a severe challenge. More practically, one could prioritize candidate SNPs in or near genome features likely to affect the phenotype according to </w:t>
      </w:r>
      <w:r>
        <w:rPr>
          <w:rStyle w:val="Emphasis"/>
          <w:color w:val="0E101A"/>
        </w:rPr>
        <w:t>a priori</w:t>
      </w:r>
      <w:r>
        <w:t> biological knowledge or those reaching a certain level of significance in GWAS for interaction testing. However, these approaches either hinder hypothesis generation due to reliance on prior knowledge or are prone to false positives due to the assumption that GxE interaction should invoke strong genetic marginal effects, which is not necessarily true.</w:t>
      </w:r>
    </w:p>
    <w:p w14:paraId="67BD2751" w14:textId="003C7862" w:rsidR="006802D4" w:rsidRDefault="007277E5" w:rsidP="00C750C1">
      <w:r w:rsidRPr="007277E5">
        <w:t xml:space="preserve">These issues have motivated the development of alternative approaches. A promising strategy is to perform a genome-wide search for variance quantitative trait loci (vQTL) in a selection cohort rich in genome data and then use the vQTLs as candidates for GxE studies in a discovery cohort rich in exposome data. The selection cohort must collect phenotypes close to those in the discovery cohort, but no exposome data is required in the former. Analogous to classic QTLs from a GWAS that tests the allelic effect on the phenotypic mean, vQTLs test the allelic effect on phenotypic variance. However, vQTLs are superior candidates to GWAS QTL because the presence of GxE causes heterogeneous variation of a quantitative trait among individuals of different allele carriage </w:t>
      </w:r>
      <w:r w:rsidR="005D037E">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 </w:instrText>
      </w:r>
      <w:r w:rsidR="00165E35">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DATA </w:instrText>
      </w:r>
      <w:r w:rsidR="00165E35">
        <w:fldChar w:fldCharType="end"/>
      </w:r>
      <w:r w:rsidR="005D037E">
        <w:fldChar w:fldCharType="separate"/>
      </w:r>
      <w:r w:rsidR="00165E35">
        <w:rPr>
          <w:noProof/>
        </w:rPr>
        <w:t>(3-6)</w:t>
      </w:r>
      <w:r w:rsidR="005D037E">
        <w:fldChar w:fldCharType="end"/>
      </w:r>
      <w:r w:rsidR="006802D4">
        <w:t>.</w:t>
      </w:r>
    </w:p>
    <w:p w14:paraId="4F734864" w14:textId="1BA8EF92" w:rsidR="00D55A18" w:rsidRPr="002D676C" w:rsidRDefault="002626BB" w:rsidP="00C750C1">
      <w:pPr>
        <w:pStyle w:val="Heading2"/>
      </w:pPr>
      <w:r>
        <w:t>V</w:t>
      </w:r>
      <w:r w:rsidR="00D55A18" w:rsidRPr="002D676C">
        <w:t>ariance quantitative trait loci (vQTL)</w:t>
      </w:r>
      <w:r>
        <w:t xml:space="preserve"> analysis</w:t>
      </w:r>
    </w:p>
    <w:p w14:paraId="143028F0" w14:textId="751E5CEA" w:rsidR="00616994" w:rsidRDefault="008C7A9A" w:rsidP="00C750C1">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t xml:space="preserve">effect unaccounted </w:t>
      </w:r>
      <w:r w:rsidR="003527AB">
        <w:t xml:space="preserve">for in </w:t>
      </w:r>
      <w:r w:rsidR="00D55A18">
        <w:t>a GWAS linear model</w:t>
      </w:r>
      <w:r w:rsidR="00137E51">
        <w:t>,</w:t>
      </w:r>
      <w:r w:rsidR="00986990">
        <w:t xml:space="preserve"> </w:t>
      </w:r>
      <w:r w:rsidR="00D55A18">
        <w:t xml:space="preserve">resulting in uneven variation </w:t>
      </w:r>
      <w:r w:rsidR="00986990">
        <w:t>around</w:t>
      </w:r>
      <w:r w:rsidR="003527AB">
        <w:t xml:space="preserve"> </w:t>
      </w:r>
      <w:r w:rsidR="00986990">
        <w:t xml:space="preserve">the </w:t>
      </w:r>
      <w:r w:rsidR="00406CDA">
        <w:t xml:space="preserve">mean </w:t>
      </w:r>
      <w:r w:rsidR="00D55A18">
        <w:t xml:space="preserve">regression line across </w:t>
      </w:r>
      <w:r w:rsidR="00986990">
        <w:t>genotype</w:t>
      </w:r>
      <w:r w:rsidR="00B209DB">
        <w:t>s</w:t>
      </w:r>
      <w:r w:rsidR="005C7E34">
        <w:t xml:space="preserve"> </w:t>
      </w:r>
      <w:r>
        <w:fldChar w:fldCharType="begin"/>
      </w:r>
      <w:r>
        <w:instrText xml:space="preserve"> ADDIN EN.CITE &lt;EndNote&gt;&lt;Cite&gt;&lt;Author&gt;Paré&lt;/Author&gt;&lt;Year&gt;2010&lt;/Year&gt;&lt;RecNum&gt;429&lt;/RecNum&gt;&lt;DisplayText&gt;(7)&lt;/DisplayText&gt;&lt;record&gt;&lt;rec-number&gt;429&lt;/rec-number&gt;&lt;foreign-keys&gt;&lt;key app="EN" db-id="v9a2w5z5j9a02ae0fs75prs0a9rsvvp0vt99" timestamp="1637776613"&gt;429&lt;/key&gt;&lt;/foreign-keys&gt;&lt;ref-type name="Journal Article"&gt;17&lt;/ref-type&gt;&lt;contributors&gt;&lt;authors&gt;&lt;author&gt;Paré, G.&lt;/author&gt;&lt;author&gt;Cook, N. R.&lt;/author&gt;&lt;author&gt;Ridker, P. M.&lt;/author&gt;&lt;author&gt;Chasman, D. I.&lt;/author&gt;&lt;/authors&gt;&lt;/contributors&gt;&lt;auth-address&gt;Department of Pathology and Molecular Medicine, Population Genomics Program, McMaster University, Hamilton, Canada. pareg@mcmaster.ca&lt;/auth-address&gt;&lt;titles&gt;&lt;title&gt;On the use of variance per genotype as a tool to identify quantitative trait interaction effects: a report from the Women&amp;apos;s Genome Health Study&lt;/title&gt;&lt;secondary-title&gt;PLoS Genet&lt;/secondary-title&gt;&lt;/titles&gt;&lt;periodical&gt;&lt;full-title&gt;PLoS Genet&lt;/full-title&gt;&lt;/periodical&gt;&lt;pages&gt;e1000981&lt;/pages&gt;&lt;volume&gt;6&lt;/volume&gt;&lt;number&gt;6&lt;/number&gt;&lt;edition&gt;2010/06/30&lt;/edition&gt;&lt;keywords&gt;&lt;keyword&gt;Female&lt;/keyword&gt;&lt;keyword&gt;Genetic Association Studies/*methods&lt;/keyword&gt;&lt;keyword&gt;*Genome, Human&lt;/keyword&gt;&lt;keyword&gt;Genotype&lt;/keyword&gt;&lt;keyword&gt;Humans&lt;/keyword&gt;&lt;keyword&gt;Intercellular Adhesion Molecule-1/blood/genetics&lt;/keyword&gt;&lt;keyword&gt;*Polymorphism, Single Nucleotide&lt;/keyword&gt;&lt;keyword&gt;*Quantitative Trait Loci&lt;/keyword&gt;&lt;keyword&gt;Smoking&lt;/keyword&gt;&lt;/keywords&gt;&lt;dates&gt;&lt;year&gt;2010&lt;/year&gt;&lt;pub-dates&gt;&lt;date&gt;Jun 17&lt;/date&gt;&lt;/pub-dates&gt;&lt;/dates&gt;&lt;isbn&gt;1553-7390 (Print)&amp;#xD;1553-7390&lt;/isbn&gt;&lt;accession-num&gt;20585554&lt;/accession-num&gt;&lt;urls&gt;&lt;/urls&gt;&lt;custom2&gt;PMC2887471&lt;/custom2&gt;&lt;electronic-resource-num&gt;10.1371/journal.pgen.1000981&lt;/electronic-resource-num&gt;&lt;remote-database-provider&gt;NLM&lt;/remote-database-provider&gt;&lt;language&gt;eng&lt;/language&gt;&lt;/record&gt;&lt;/Cite&gt;&lt;/EndNote&gt;</w:instrText>
      </w:r>
      <w:r>
        <w:fldChar w:fldCharType="separate"/>
      </w:r>
      <w:r w:rsidR="00165E35" w:rsidRPr="3E2CCE7C">
        <w:rPr>
          <w:noProof/>
        </w:rPr>
        <w:t>(7)</w:t>
      </w:r>
      <w:r>
        <w:fldChar w:fldCharType="end"/>
      </w:r>
      <w:r w:rsidR="00137E51">
        <w:t>.</w:t>
      </w:r>
      <w:bookmarkStart w:id="0"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t xml:space="preserve">the </w:t>
      </w:r>
      <w:r w:rsidR="003158F1">
        <w:t xml:space="preserve">variation </w:t>
      </w:r>
      <w:r w:rsidR="00986990">
        <w:t xml:space="preserve">with </w:t>
      </w:r>
      <w:r w:rsidR="00D55A18">
        <w:t xml:space="preserve">the </w:t>
      </w:r>
      <w:r w:rsidR="00137E51">
        <w:t xml:space="preserve">same </w:t>
      </w:r>
      <w:r w:rsidR="00D55A18">
        <w:t>genotype</w:t>
      </w:r>
      <w:r w:rsidR="0006415D">
        <w:t xml:space="preserve"> via a second linear model</w:t>
      </w:r>
      <w:r w:rsidR="00D55A18">
        <w:t xml:space="preserve">. </w:t>
      </w:r>
      <w:bookmarkEnd w:id="0"/>
      <w:r w:rsidR="00FA287B">
        <w:t>Recent high</w:t>
      </w:r>
      <w:r w:rsidR="00EE699B">
        <w:t>-</w:t>
      </w:r>
      <w:r w:rsidR="00FA287B">
        <w:t xml:space="preserve">profile work proposes a </w:t>
      </w:r>
      <w:r w:rsidR="00AC25B2">
        <w:t xml:space="preserve">vQTL </w:t>
      </w:r>
      <w:r w:rsidR="00FA287B">
        <w:t>test that is</w:t>
      </w:r>
      <w:r w:rsidR="005C6E98">
        <w:t xml:space="preserve"> </w:t>
      </w:r>
      <w:r w:rsidR="00AC25B2">
        <w:t>a double linear model (DLM)</w:t>
      </w:r>
      <w:r w:rsidR="00B671C1">
        <w:t xml:space="preserve">, </w:t>
      </w:r>
      <w:r w:rsidR="00AC25B2">
        <w:t>w</w:t>
      </w:r>
      <w:r w:rsidR="001C4AF8">
        <w:t>here</w:t>
      </w:r>
      <w:r w:rsidR="00D55A18">
        <w:t xml:space="preserve"> the first stage is </w:t>
      </w:r>
      <w:r w:rsidR="00676660">
        <w:t xml:space="preserve">a </w:t>
      </w:r>
      <w:r w:rsidR="00D55A18" w:rsidRPr="3E2CCE7C">
        <w:rPr>
          <w:i/>
          <w:iCs/>
        </w:rPr>
        <w:t>de</w:t>
      </w:r>
      <w:r w:rsidR="00676660" w:rsidRPr="3E2CCE7C">
        <w:rPr>
          <w:i/>
          <w:iCs/>
        </w:rPr>
        <w:t xml:space="preserve"> </w:t>
      </w:r>
      <w:r w:rsidR="00D55A18" w:rsidRPr="3E2CCE7C">
        <w:rPr>
          <w:i/>
          <w:iCs/>
        </w:rPr>
        <w:t>facto</w:t>
      </w:r>
      <w:r w:rsidR="00D55A18">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5C6E98">
        <w:t xml:space="preserve">a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allele </w:t>
      </w:r>
      <w:r w:rsidR="00602686">
        <w:t>dosage</w:t>
      </w:r>
      <w:r w:rsidR="00FC76B8">
        <w:t xml:space="preserve">, </w:t>
      </w:r>
      <w:r w:rsidR="007E759E">
        <w:t>resulting in a non-zero slope</w:t>
      </w:r>
      <w:r w:rsidR="00F60CD9">
        <w:t xml:space="preserve"> in stage 2</w:t>
      </w:r>
      <w:r w:rsidR="00A574EB">
        <w:t>.</w:t>
      </w:r>
      <w:r w:rsidR="00DA5318">
        <w:t xml:space="preserve"> Because DLM assumes each allele adds a certain quantity to the phenotypic variance, we intuitively call it an additive vQTL</w:t>
      </w:r>
      <w:r w:rsidR="00FA287B">
        <w:t xml:space="preserve"> model</w:t>
      </w:r>
      <w:r w:rsidR="00DA5318">
        <w:t xml:space="preserve">.  </w:t>
      </w:r>
    </w:p>
    <w:p w14:paraId="4CEC1557" w14:textId="1C730E62" w:rsidR="003E21D9" w:rsidRDefault="00E9648D" w:rsidP="00CA45BB">
      <w:r>
        <w:t>More traditionally</w:t>
      </w:r>
      <w:r w:rsidR="005C7E34" w:rsidRPr="002D676C">
        <w:t xml:space="preserve">, </w:t>
      </w:r>
      <w:r w:rsidR="005C7E34">
        <w:t xml:space="preserve">modeling the </w:t>
      </w:r>
      <w:r w:rsidR="005C7E34" w:rsidRPr="002D676C">
        <w:t xml:space="preserve">mean and </w:t>
      </w:r>
      <w:r w:rsidR="005C7E34">
        <w:t xml:space="preserve">variance </w:t>
      </w:r>
      <w:r w:rsidR="005C7E34" w:rsidRPr="002D676C">
        <w:t xml:space="preserve">of a </w:t>
      </w:r>
      <w:r w:rsidR="005C7E34">
        <w:t>quantitative phenotype</w:t>
      </w:r>
      <w:r w:rsidR="005C7E34" w:rsidRPr="002D676C">
        <w:t xml:space="preserve"> with </w:t>
      </w:r>
      <w:r w:rsidR="005C7E34">
        <w:t xml:space="preserve">shared genotype </w:t>
      </w:r>
      <w:r w:rsidR="005C7E34" w:rsidRPr="002D676C">
        <w:t xml:space="preserve">predictors (i.e., SNPs) </w:t>
      </w:r>
      <w:r w:rsidR="008530E2">
        <w:t>is</w:t>
      </w:r>
      <w:r w:rsidR="005C7E34">
        <w:t xml:space="preserve"> done by </w:t>
      </w:r>
      <w:r w:rsidR="005C7E34" w:rsidRPr="002D676C">
        <w:t>double generalized linear model</w:t>
      </w:r>
      <w:r w:rsidR="005C7E34">
        <w:t>ing</w:t>
      </w:r>
      <w:r w:rsidR="005C7E34" w:rsidRPr="002D676C">
        <w:t xml:space="preserve"> (DGLM)</w:t>
      </w:r>
      <w:r w:rsidR="005B2F21">
        <w:fldChar w:fldCharType="begin"/>
      </w:r>
      <w:r w:rsidR="00165E35">
        <w: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instrText>
      </w:r>
      <w:r w:rsidR="005B2F21">
        <w:fldChar w:fldCharType="separate"/>
      </w:r>
      <w:r w:rsidR="00165E35">
        <w:rPr>
          <w:noProof/>
        </w:rPr>
        <w:t>(8)</w:t>
      </w:r>
      <w:r w:rsidR="005B2F21">
        <w:fldChar w:fldCharType="end"/>
      </w:r>
      <w:r w:rsidR="005B2F21">
        <w:t xml:space="preserve"> </w:t>
      </w:r>
      <w:r w:rsidR="005C7E34" w:rsidRPr="002D676C">
        <w:t>and double hierarchical generalized linear model (DHGLM)</w:t>
      </w:r>
      <w:r w:rsidR="005B2F21">
        <w:fldChar w:fldCharType="begin"/>
      </w:r>
      <w:r w:rsidR="00165E35">
        <w: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instrText>
      </w:r>
      <w:r w:rsidR="005B2F21">
        <w:fldChar w:fldCharType="separate"/>
      </w:r>
      <w:r w:rsidR="00165E35">
        <w:rPr>
          <w:noProof/>
        </w:rPr>
        <w:t>(9)</w:t>
      </w:r>
      <w:r w:rsidR="005B2F21">
        <w:fldChar w:fldCharType="end"/>
      </w:r>
      <w:r w:rsidR="005C7E34">
        <w:t xml:space="preserve">. Although the original intent </w:t>
      </w:r>
      <w:r w:rsidR="00EE699B">
        <w:t xml:space="preserve">of these approaches </w:t>
      </w:r>
      <w:r w:rsidR="005C7E34">
        <w:t xml:space="preserve">was to exclude vQTLs and prioritize variants resistant to environmental changes </w:t>
      </w:r>
      <w:r w:rsidR="005B2F21">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instrText xml:space="preserve"> ADDIN EN.CITE </w:instrText>
      </w:r>
      <w:r w:rsidR="00165E35">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instrText xml:space="preserve"> ADDIN EN.CITE.DATA </w:instrText>
      </w:r>
      <w:r w:rsidR="00165E35">
        <w:fldChar w:fldCharType="end"/>
      </w:r>
      <w:r w:rsidR="005B2F21">
        <w:fldChar w:fldCharType="separate"/>
      </w:r>
      <w:r w:rsidR="00165E35">
        <w:rPr>
          <w:noProof/>
        </w:rPr>
        <w:t>(10, 11)</w:t>
      </w:r>
      <w:r w:rsidR="005B2F21">
        <w:fldChar w:fldCharType="end"/>
      </w:r>
      <w:r w:rsidR="005C7E34">
        <w:t xml:space="preserve">, </w:t>
      </w:r>
      <w:r w:rsidR="005C7E34" w:rsidRPr="002D676C">
        <w:t xml:space="preserve"> </w:t>
      </w:r>
      <w:r w:rsidR="005C7E34" w:rsidRPr="00940392">
        <w:t>DGLM</w:t>
      </w:r>
      <w:r w:rsidR="005C7E34">
        <w:t xml:space="preserve">/DHGLM is </w:t>
      </w:r>
      <w:r w:rsidR="005C7E34" w:rsidRPr="00940392">
        <w:t xml:space="preserve">a </w:t>
      </w:r>
      <w:r w:rsidR="005C7E34" w:rsidRPr="00161561">
        <w:t>common benchmark for comparing power to identify GxE candidates</w:t>
      </w:r>
      <w:r w:rsidR="005C7E34">
        <w:t xml:space="preserve"> </w:t>
      </w:r>
      <w:r w:rsidR="005B2F21">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instrText xml:space="preserve"> ADDIN EN.CITE.DATA </w:instrText>
      </w:r>
      <w:r w:rsidR="00165E35">
        <w:fldChar w:fldCharType="end"/>
      </w:r>
      <w:r w:rsidR="005B2F21">
        <w:fldChar w:fldCharType="separate"/>
      </w:r>
      <w:r w:rsidR="00165E35">
        <w:rPr>
          <w:noProof/>
        </w:rPr>
        <w:t>(12, 13)</w:t>
      </w:r>
      <w:r w:rsidR="005B2F21">
        <w:fldChar w:fldCharType="end"/>
      </w:r>
      <w:r w:rsidR="005C7E34">
        <w:t xml:space="preserve">. </w:t>
      </w:r>
      <w:r w:rsidR="005C7E34" w:rsidRPr="002D676C">
        <w:t xml:space="preserve">DGLM </w:t>
      </w:r>
      <w:r w:rsidR="005C7E34">
        <w:t xml:space="preserve">also involves </w:t>
      </w:r>
      <w:r w:rsidR="005C7E34" w:rsidRPr="002D676C">
        <w:t>two-stage model</w:t>
      </w:r>
      <w:r w:rsidR="005C7E34">
        <w:t>ing but</w:t>
      </w:r>
      <w:r w:rsidR="005C7E34" w:rsidRPr="002D676C">
        <w:t xml:space="preserve"> allows link functions to accommodate non-normal outcomes and assumes that the squared </w:t>
      </w:r>
      <w:r w:rsidR="005C7E34">
        <w:t xml:space="preserve">residual </w:t>
      </w:r>
      <w:r w:rsidR="005C7E34" w:rsidRPr="002D676C">
        <w:t xml:space="preserve">deviance of a stage-1 model follows not </w:t>
      </w:r>
      <w:r w:rsidR="005C7E34">
        <w:t xml:space="preserve">a </w:t>
      </w:r>
      <w:r w:rsidR="005C7E34" w:rsidRPr="002D676C">
        <w:t xml:space="preserve">Gaussian but </w:t>
      </w:r>
      <w:r w:rsidR="005C7E34">
        <w:t xml:space="preserve">a </w:t>
      </w:r>
      <w:r w:rsidR="005C7E34" w:rsidRPr="002D676C">
        <w:t>Gamma distribution.</w:t>
      </w:r>
      <w:r w:rsidR="005C7E34">
        <w:t xml:space="preserve"> Because DGLM uses </w:t>
      </w:r>
      <w:r w:rsidR="005C7E34" w:rsidRPr="002D676C">
        <w:t>log</w:t>
      </w:r>
      <w:r w:rsidR="005C7E34">
        <w:t>-</w:t>
      </w:r>
      <w:r w:rsidR="005C7E34" w:rsidRPr="002D676C">
        <w:t xml:space="preserve">linked Gamma regression </w:t>
      </w:r>
      <w:r w:rsidR="005C7E34">
        <w:t>in</w:t>
      </w:r>
      <w:r w:rsidR="005C7E34" w:rsidRPr="002D676C">
        <w:t xml:space="preserve"> stage</w:t>
      </w:r>
      <w:r w:rsidR="005C6E98">
        <w:t xml:space="preserve"> </w:t>
      </w:r>
      <w:r w:rsidR="005C7E34" w:rsidRPr="002D676C">
        <w:t>2</w:t>
      </w:r>
      <w:r w:rsidR="005C7E34">
        <w:t xml:space="preserve">, it essentially models the phenotypic variance in log scale with allele dosage, thus capturing multiplicative vQTLs. A multiplicative vQTL </w:t>
      </w:r>
      <w:r>
        <w:t xml:space="preserve">test </w:t>
      </w:r>
      <w:r w:rsidR="005C7E34">
        <w:t>assumes each allele multiplies the phenotypic variance by a factor.</w:t>
      </w:r>
    </w:p>
    <w:p w14:paraId="66051B1E" w14:textId="77777777" w:rsidR="00A43409" w:rsidRPr="002D676C" w:rsidRDefault="00A43409" w:rsidP="00A43409">
      <w:pPr>
        <w:pStyle w:val="Heading2"/>
      </w:pPr>
      <w:r w:rsidRPr="002D676C">
        <w:t>Issues with vQTL</w:t>
      </w:r>
      <w:r>
        <w:t xml:space="preserve"> analysis</w:t>
      </w:r>
    </w:p>
    <w:p w14:paraId="11FBF190" w14:textId="4C7D4B49" w:rsidR="00A953E3" w:rsidRDefault="00A953E3" w:rsidP="00CA45BB">
      <w:r w:rsidRPr="00A953E3">
        <w:t xml:space="preserve">Under the null of no GxE, vQTL tests assume homogeneous variation among individuals of the same genotype. Therefore, they require the phenotypes to be nearly Gaussian. Otherwise, the link between mean and variance of a non-Gaussian makes a locus affecting the phenotypic mean automatically a locus affecting the phenotypic variance, wrongfully capturable by DLM and DGLM. More robust methods have shown success in balancing the statistical power and control of false positives. The deviation regression model (DRM) as a modified DLM that replaces squared Euclidian distance from the phenotype to genotype group means (i.e., squared residuals of the stage-1 linear model) with distance to the group medians, is recommended for capturing additive vQTL </w:t>
      </w:r>
      <w:r w:rsidR="005841AB">
        <w:fldChar w:fldCharType="begin"/>
      </w:r>
      <w:r w:rsidR="005841AB">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5841AB">
        <w:fldChar w:fldCharType="separate"/>
      </w:r>
      <w:r w:rsidR="005841AB" w:rsidRPr="3E2CCE7C">
        <w:rPr>
          <w:rFonts w:ascii="Calibri" w:hAnsi="Calibri" w:cs="Calibri"/>
        </w:rPr>
        <w:t>(Marderstein et al. 2021)</w:t>
      </w:r>
      <w:r w:rsidR="005841AB">
        <w:fldChar w:fldCharType="end"/>
      </w:r>
      <w:r w:rsidR="005841AB">
        <w:t xml:space="preserve">. </w:t>
      </w:r>
      <w:r w:rsidRPr="00A953E3">
        <w:t xml:space="preserve">Levene’s robust test of heterogeneous </w:t>
      </w:r>
      <w:r w:rsidRPr="00A953E3">
        <w:lastRenderedPageBreak/>
        <w:t>variance (LVT) is recommended for capturing non-parametric vQTL. In simulations where the phenotypic mean was the sum of the covariate, genotype, environment, and GxE effects (i.e., inducing additive vQTL), DRM outperformed DGLM and LVT</w:t>
      </w:r>
      <w:r w:rsidR="001B6F56">
        <w:fldChar w:fldCharType="begin"/>
      </w:r>
      <w:r w:rsidR="001B6F56">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1B6F56">
        <w:fldChar w:fldCharType="separate"/>
      </w:r>
      <w:r w:rsidR="001B6F56" w:rsidRPr="3E2CCE7C">
        <w:rPr>
          <w:rFonts w:ascii="Calibri" w:hAnsi="Calibri" w:cs="Calibri"/>
        </w:rPr>
        <w:t>(Marderstein et al. 2021)</w:t>
      </w:r>
      <w:r w:rsidR="001B6F56">
        <w:fldChar w:fldCharType="end"/>
      </w:r>
      <w:r w:rsidRPr="00A953E3">
        <w:t xml:space="preserve">. In another situation where the alleles directly affect variance in log scale (i.e., multiplicative vQTL), LVT performed optimally when the phenotype was distorted into non-Gaussian </w:t>
      </w:r>
      <w:r w:rsidR="001B6F56">
        <w:fldChar w:fldCharType="begin"/>
      </w:r>
      <w:r w:rsidR="001B6F56">
        <w:instrText xml:space="preserve"> ADDIN ZOTERO_ITEM CSL_CITATION {"citationID":"nfNUW459","properties":{"formattedCitation":"(H. Wang et al. 2019)","plainCitation":"(H. Wang et al. 2019)","noteIndex":0},"citationItems":[{"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1B6F56">
        <w:fldChar w:fldCharType="separate"/>
      </w:r>
      <w:r w:rsidR="001B6F56" w:rsidRPr="3E2CCE7C">
        <w:rPr>
          <w:rFonts w:ascii="Calibri" w:hAnsi="Calibri" w:cs="Calibri"/>
        </w:rPr>
        <w:t>(H. Wang et al. 2019)</w:t>
      </w:r>
      <w:r w:rsidR="001B6F56">
        <w:fldChar w:fldCharType="end"/>
      </w:r>
      <w:r w:rsidRPr="00A953E3">
        <w:t>.</w:t>
      </w:r>
    </w:p>
    <w:p w14:paraId="23B281F8" w14:textId="56FC4C4F" w:rsidR="00313891" w:rsidRDefault="00313891" w:rsidP="00313891">
      <w:r>
        <w:t xml:space="preserve">Still, vQTL tests are not meant for binary case/control outcomes </w:t>
      </w:r>
      <w:r>
        <w:fldChar w:fldCharType="begin"/>
      </w:r>
      <w:r>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Pr="3E2CCE7C">
        <w:rPr>
          <w:rFonts w:ascii="Calibri" w:hAnsi="Calibri" w:cs="Calibri"/>
        </w:rPr>
        <w:t>(Paré et al. 2010; Marderstein et al. 2021; H. Wang et al. 2019)</w:t>
      </w:r>
      <w:r>
        <w:fldChar w:fldCharType="end"/>
      </w:r>
      <w:r>
        <w:t xml:space="preserve">. When the phenotype is binary, the mean </w:t>
      </w:r>
      <m:oMath>
        <m:r>
          <m:rPr>
            <m:sty m:val="bi"/>
          </m:rPr>
          <w:rPr>
            <w:rFonts w:ascii="Cambria Math" w:hAnsi="Cambria Math"/>
            <w:color w:val="70AD47" w:themeColor="accent6"/>
          </w:rPr>
          <m:t>μ</m:t>
        </m:r>
      </m:oMath>
      <w:r>
        <w:t xml:space="preserve"> and variance </w:t>
      </w:r>
      <m:oMath>
        <m:r>
          <m:rPr>
            <m:sty m:val="bi"/>
          </m:rPr>
          <w:rPr>
            <w:rFonts w:ascii="Cambria Math" w:hAnsi="Cambria Math"/>
            <w:color w:val="70AD47" w:themeColor="accent6"/>
          </w:rPr>
          <m:t>v</m:t>
        </m:r>
      </m:oMath>
      <w:r>
        <w:t xml:space="preserve"> are tightly related </w:t>
      </w:r>
      <w:r w:rsidRPr="00744A2C">
        <w:rPr>
          <w:color w:val="70AD47" w:themeColor="accent6"/>
        </w:rPr>
        <w:t xml:space="preserve">by </w:t>
      </w:r>
      <m:oMath>
        <m:r>
          <m:rPr>
            <m:sty m:val="bi"/>
          </m:rPr>
          <w:rPr>
            <w:rFonts w:ascii="Cambria Math" w:hAnsi="Cambria Math"/>
            <w:color w:val="70AD47" w:themeColor="accent6"/>
          </w:rPr>
          <m:t>v</m:t>
        </m:r>
        <m:r>
          <m:rPr>
            <m:sty m:val="p"/>
          </m:rPr>
          <w:rPr>
            <w:rFonts w:ascii="Cambria Math" w:hAnsi="Cambria Math"/>
            <w:color w:val="70AD47" w:themeColor="accent6"/>
          </w:rPr>
          <m:t>=</m:t>
        </m:r>
        <m:r>
          <m:rPr>
            <m:sty m:val="bi"/>
          </m:rPr>
          <w:rPr>
            <w:rFonts w:ascii="Cambria Math" w:hAnsi="Cambria Math"/>
            <w:color w:val="70AD47" w:themeColor="accent6"/>
          </w:rPr>
          <m:t>μ</m:t>
        </m:r>
        <m:r>
          <w:rPr>
            <w:rFonts w:ascii="Cambria Math" w:hAnsi="Cambria Math"/>
            <w:color w:val="70AD47" w:themeColor="accent6"/>
          </w:rPr>
          <m:t>(1</m:t>
        </m:r>
        <m:r>
          <m:rPr>
            <m:sty m:val="p"/>
          </m:rPr>
          <w:rPr>
            <w:rFonts w:ascii="Cambria Math" w:hAnsi="Cambria Math"/>
            <w:color w:val="70AD47" w:themeColor="accent6"/>
          </w:rPr>
          <m:t>-</m:t>
        </m:r>
        <m:r>
          <m:rPr>
            <m:sty m:val="bi"/>
          </m:rPr>
          <w:rPr>
            <w:rFonts w:ascii="Cambria Math" w:hAnsi="Cambria Math"/>
            <w:color w:val="70AD47" w:themeColor="accent6"/>
          </w:rPr>
          <m:t>μ</m:t>
        </m:r>
        <m:r>
          <w:rPr>
            <w:rFonts w:ascii="Cambria Math" w:hAnsi="Cambria Math"/>
            <w:color w:val="70AD47" w:themeColor="accent6"/>
          </w:rPr>
          <m:t>)</m:t>
        </m:r>
      </m:oMath>
      <w:r>
        <w:t xml:space="preserve">, grossly violating the homogeneous variation assumption under the null. In this case, DLM (Figure 1b) sees a </w:t>
      </w:r>
      <w:r w:rsidR="006A737C">
        <w:t xml:space="preserve">SNP affecting the mean </w:t>
      </w:r>
      <w:r>
        <w:t xml:space="preserve">as a GxE candidate, regardless of the presence of GxE. DRM, LVT, and DGLM also showed run-away type 1 errors despite the first two being robust with quantitative non-Gaussian phenotypes (see “simulation” under “result”). In addition, additive vQTL tests like DLM and DRM diminish the power to detect strong but pure GxE candidates where the direct environmental effect on the phenotypic mean is weak </w:t>
      </w:r>
      <w:r w:rsidR="00B93D7E">
        <w:t xml:space="preserve">even if the phenotype is Gaussian </w:t>
      </w:r>
      <w:r>
        <w:t>(Figure 1</w:t>
      </w:r>
      <w:r w:rsidR="00B93D7E">
        <w:t>e</w:t>
      </w:r>
      <w:r>
        <w:t>).</w:t>
      </w:r>
    </w:p>
    <w:p w14:paraId="3E834463" w14:textId="048FF403" w:rsidR="007542AB" w:rsidRPr="002D676C" w:rsidRDefault="007542AB" w:rsidP="00E8435D">
      <w:r w:rsidRPr="00B4664C">
        <w:rPr>
          <w:noProof/>
        </w:rPr>
        <mc:AlternateContent>
          <mc:Choice Requires="wpc">
            <w:drawing>
              <wp:inline distT="0" distB="0" distL="0" distR="0" wp14:anchorId="332A366C" wp14:editId="4F8583F1">
                <wp:extent cx="5937250" cy="4114800"/>
                <wp:effectExtent l="0" t="0" r="19050" b="1270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64" name="Picture 64" descr="Chart, line chart&#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10" name="Text Box 10"/>
                        <wps:cNvSpPr txBox="1"/>
                        <wps:spPr>
                          <a:xfrm>
                            <a:off x="10886" y="1976893"/>
                            <a:ext cx="5926364" cy="2137907"/>
                          </a:xfrm>
                          <a:prstGeom prst="rect">
                            <a:avLst/>
                          </a:prstGeom>
                          <a:solidFill>
                            <a:schemeClr val="lt1"/>
                          </a:solidFill>
                          <a:ln w="6350">
                            <a:noFill/>
                          </a:ln>
                        </wps:spPr>
                        <wps:txbx>
                          <w:txbxContent>
                            <w:p w14:paraId="3B634C74" w14:textId="3E1E5B63" w:rsidR="007542AB" w:rsidRPr="00BC3CCF" w:rsidRDefault="007542AB" w:rsidP="007542AB">
                              <w:pPr>
                                <w:pStyle w:val="NoSpacing"/>
                                <w:jc w:val="center"/>
                                <w:rPr>
                                  <w:b/>
                                  <w:bCs/>
                                </w:rPr>
                              </w:pPr>
                              <w:r w:rsidRPr="00BC3CCF">
                                <w:rPr>
                                  <w:b/>
                                  <w:bCs/>
                                </w:rPr>
                                <w:t xml:space="preserve">Figure 1: </w:t>
                              </w:r>
                              <w:r w:rsidR="002E2E1B">
                                <w:rPr>
                                  <w:b/>
                                  <w:bCs/>
                                </w:rPr>
                                <w:t>Rationale</w:t>
                              </w:r>
                              <w:r>
                                <w:rPr>
                                  <w:b/>
                                  <w:bCs/>
                                </w:rPr>
                                <w:t xml:space="preserve"> of </w:t>
                              </w:r>
                              <w:r w:rsidRPr="00BC3CCF">
                                <w:rPr>
                                  <w:b/>
                                  <w:bCs/>
                                </w:rPr>
                                <w:t xml:space="preserve">Variance </w:t>
                              </w:r>
                              <w:r w:rsidR="00111157">
                                <w:rPr>
                                  <w:b/>
                                  <w:bCs/>
                                </w:rPr>
                                <w:t>L</w:t>
                              </w:r>
                              <w:r w:rsidR="00111157" w:rsidRPr="00BC3CCF">
                                <w:rPr>
                                  <w:b/>
                                  <w:bCs/>
                                </w:rPr>
                                <w:t>oci</w:t>
                              </w:r>
                              <w:r w:rsidR="00111157">
                                <w:rPr>
                                  <w:b/>
                                  <w:bCs/>
                                </w:rPr>
                                <w:t xml:space="preserve"> </w:t>
                              </w:r>
                              <w:r w:rsidRPr="00BC3CCF">
                                <w:rPr>
                                  <w:b/>
                                  <w:bCs/>
                                </w:rPr>
                                <w:t>suggest</w:t>
                              </w:r>
                              <w:r w:rsidR="00111157">
                                <w:rPr>
                                  <w:b/>
                                  <w:bCs/>
                                </w:rPr>
                                <w:t>ing</w:t>
                              </w:r>
                              <w:r w:rsidRPr="00BC3CCF">
                                <w:rPr>
                                  <w:b/>
                                  <w:bCs/>
                                </w:rPr>
                                <w:t xml:space="preserve"> GxE</w:t>
                              </w:r>
                              <w:r w:rsidR="002E2E1B">
                                <w:rPr>
                                  <w:b/>
                                  <w:bCs/>
                                </w:rPr>
                                <w:t xml:space="preserve"> candidate SNP</w:t>
                              </w:r>
                            </w:p>
                            <w:p w14:paraId="26865D2A" w14:textId="5C9E883C" w:rsidR="00AF30B7" w:rsidRDefault="00547BA5" w:rsidP="00EA6A69">
                              <w:pPr>
                                <w:pStyle w:val="NoSpacing"/>
                                <w:rPr>
                                  <w:sz w:val="18"/>
                                  <w:szCs w:val="18"/>
                                </w:rPr>
                              </w:pPr>
                              <w:r w:rsidRPr="00E82580">
                                <w:rPr>
                                  <w:b/>
                                  <w:bCs/>
                                  <w:sz w:val="18"/>
                                  <w:szCs w:val="18"/>
                                </w:rPr>
                                <w:t>solid</w:t>
                              </w:r>
                              <w:r w:rsidR="007B6DC6">
                                <w:rPr>
                                  <w:b/>
                                  <w:bCs/>
                                  <w:sz w:val="18"/>
                                  <w:szCs w:val="18"/>
                                </w:rPr>
                                <w:t xml:space="preserve"> </w:t>
                              </w:r>
                              <w:r w:rsidR="00844AD7">
                                <w:rPr>
                                  <w:b/>
                                  <w:bCs/>
                                  <w:sz w:val="18"/>
                                  <w:szCs w:val="18"/>
                                </w:rPr>
                                <w:t>g</w:t>
                              </w:r>
                              <w:r w:rsidR="00844AD7" w:rsidRPr="00E82580">
                                <w:rPr>
                                  <w:b/>
                                  <w:bCs/>
                                  <w:sz w:val="18"/>
                                  <w:szCs w:val="18"/>
                                </w:rPr>
                                <w:t xml:space="preserve">reen </w:t>
                              </w:r>
                              <w:r w:rsidR="007B6DC6">
                                <w:rPr>
                                  <w:b/>
                                  <w:bCs/>
                                  <w:sz w:val="18"/>
                                  <w:szCs w:val="18"/>
                                </w:rPr>
                                <w:t>line</w:t>
                              </w:r>
                              <w:r w:rsidRPr="00BF7569">
                                <w:rPr>
                                  <w:b/>
                                  <w:bCs/>
                                  <w:sz w:val="18"/>
                                  <w:szCs w:val="18"/>
                                </w:rPr>
                                <w:t>:</w:t>
                              </w:r>
                              <w:r w:rsidRPr="00BC3CCF">
                                <w:rPr>
                                  <w:sz w:val="18"/>
                                  <w:szCs w:val="18"/>
                                </w:rPr>
                                <w:t xml:space="preserve"> </w:t>
                              </w:r>
                              <w:r w:rsidR="00B6630A">
                                <w:rPr>
                                  <w:sz w:val="18"/>
                                  <w:szCs w:val="18"/>
                                </w:rPr>
                                <w:t xml:space="preserve">marginal </w:t>
                              </w:r>
                              <w:r w:rsidR="00A113CB">
                                <w:rPr>
                                  <w:sz w:val="18"/>
                                  <w:szCs w:val="18"/>
                                </w:rPr>
                                <w:t>linear regression line</w:t>
                              </w:r>
                              <w:r w:rsidR="00EB5D89">
                                <w:rPr>
                                  <w:sz w:val="18"/>
                                  <w:szCs w:val="18"/>
                                </w:rPr>
                                <w:t>s</w:t>
                              </w:r>
                              <w:r w:rsidR="00AE75FA">
                                <w:rPr>
                                  <w:sz w:val="18"/>
                                  <w:szCs w:val="18"/>
                                </w:rPr>
                                <w:t xml:space="preserve"> fitted by GWAS for double linear model (DLM)</w:t>
                              </w:r>
                              <w:r w:rsidR="00450ADD">
                                <w:rPr>
                                  <w:sz w:val="18"/>
                                  <w:szCs w:val="18"/>
                                </w:rPr>
                                <w:t xml:space="preserve">; </w:t>
                              </w:r>
                              <w:r w:rsidR="00844AD7" w:rsidRPr="00000ADA">
                                <w:rPr>
                                  <w:b/>
                                  <w:bCs/>
                                  <w:sz w:val="18"/>
                                  <w:szCs w:val="18"/>
                                </w:rPr>
                                <w:t>solid</w:t>
                              </w:r>
                              <w:r w:rsidR="00844AD7">
                                <w:rPr>
                                  <w:b/>
                                  <w:bCs/>
                                  <w:sz w:val="18"/>
                                  <w:szCs w:val="18"/>
                                </w:rPr>
                                <w:t xml:space="preserve"> </w:t>
                              </w:r>
                              <w:r w:rsidR="00571A9D">
                                <w:rPr>
                                  <w:b/>
                                  <w:bCs/>
                                  <w:sz w:val="18"/>
                                  <w:szCs w:val="18"/>
                                </w:rPr>
                                <w:t>r</w:t>
                              </w:r>
                              <w:r w:rsidRPr="00000ADA">
                                <w:rPr>
                                  <w:b/>
                                  <w:bCs/>
                                  <w:sz w:val="18"/>
                                  <w:szCs w:val="18"/>
                                </w:rPr>
                                <w:t xml:space="preserve">ed </w:t>
                              </w:r>
                              <w:r w:rsidR="009C550F">
                                <w:rPr>
                                  <w:b/>
                                  <w:bCs/>
                                  <w:sz w:val="18"/>
                                  <w:szCs w:val="18"/>
                                </w:rPr>
                                <w:t>line</w:t>
                              </w:r>
                              <w:r w:rsidR="00E443D1" w:rsidRPr="00000ADA">
                                <w:rPr>
                                  <w:b/>
                                  <w:bCs/>
                                  <w:sz w:val="18"/>
                                  <w:szCs w:val="18"/>
                                </w:rPr>
                                <w:t>:</w:t>
                              </w:r>
                              <w:r w:rsidR="00E443D1" w:rsidRPr="00000ADA">
                                <w:rPr>
                                  <w:sz w:val="18"/>
                                  <w:szCs w:val="18"/>
                                </w:rPr>
                                <w:t xml:space="preserve"> </w:t>
                              </w:r>
                              <w:r w:rsidR="00000ADA" w:rsidRPr="00000ADA">
                                <w:rPr>
                                  <w:sz w:val="18"/>
                                  <w:szCs w:val="18"/>
                                </w:rPr>
                                <w:t>curv</w:t>
                              </w:r>
                              <w:r w:rsidR="00EB5D89">
                                <w:rPr>
                                  <w:sz w:val="18"/>
                                  <w:szCs w:val="18"/>
                                </w:rPr>
                                <w:t>es</w:t>
                              </w:r>
                              <w:r w:rsidR="00000ADA" w:rsidRPr="00000ADA">
                                <w:rPr>
                                  <w:sz w:val="18"/>
                                  <w:szCs w:val="18"/>
                                </w:rPr>
                                <w:t xml:space="preserve"> </w:t>
                              </w:r>
                              <w:r w:rsidR="007B6DC6" w:rsidRPr="007B6DC6">
                                <w:rPr>
                                  <w:sz w:val="18"/>
                                  <w:szCs w:val="18"/>
                                </w:rPr>
                                <w:t xml:space="preserve">fitted by variance loci analysis </w:t>
                              </w:r>
                              <w:r w:rsidR="00EB5D89">
                                <w:rPr>
                                  <w:sz w:val="18"/>
                                  <w:szCs w:val="18"/>
                                </w:rPr>
                                <w:t xml:space="preserve">(VLA) </w:t>
                              </w:r>
                              <w:r w:rsidR="007B6DC6" w:rsidRPr="007B6DC6">
                                <w:rPr>
                                  <w:sz w:val="18"/>
                                  <w:szCs w:val="18"/>
                                </w:rPr>
                                <w:t xml:space="preserve">for upwardness </w:t>
                              </w:r>
                              <w:r w:rsidR="00A06FFD" w:rsidRPr="007B6DC6">
                                <w:rPr>
                                  <w:sz w:val="18"/>
                                  <w:szCs w:val="18"/>
                                </w:rPr>
                                <w:t>test</w:t>
                              </w:r>
                              <w:r w:rsidR="00A06FFD">
                                <w:rPr>
                                  <w:sz w:val="18"/>
                                  <w:szCs w:val="18"/>
                                </w:rPr>
                                <w:t xml:space="preserve">; </w:t>
                              </w:r>
                              <w:r w:rsidR="006C07DE">
                                <w:rPr>
                                  <w:b/>
                                  <w:bCs/>
                                  <w:sz w:val="18"/>
                                  <w:szCs w:val="18"/>
                                </w:rPr>
                                <w:t>m</w:t>
                              </w:r>
                              <w:r w:rsidR="009C550F" w:rsidRPr="00A83FEF">
                                <w:rPr>
                                  <w:b/>
                                  <w:bCs/>
                                  <w:sz w:val="18"/>
                                  <w:szCs w:val="18"/>
                                </w:rPr>
                                <w:t>agenta/orange</w:t>
                              </w:r>
                              <w:r w:rsidR="009C550F">
                                <w:rPr>
                                  <w:b/>
                                  <w:bCs/>
                                  <w:sz w:val="18"/>
                                  <w:szCs w:val="18"/>
                                </w:rPr>
                                <w:t xml:space="preserve"> points and </w:t>
                              </w:r>
                              <w:r w:rsidR="00A06FFD">
                                <w:rPr>
                                  <w:b/>
                                  <w:bCs/>
                                  <w:sz w:val="18"/>
                                  <w:szCs w:val="18"/>
                                </w:rPr>
                                <w:t>dashed</w:t>
                              </w:r>
                              <w:r w:rsidR="00AB6589">
                                <w:rPr>
                                  <w:b/>
                                  <w:bCs/>
                                  <w:sz w:val="18"/>
                                  <w:szCs w:val="18"/>
                                </w:rPr>
                                <w:t xml:space="preserve"> line</w:t>
                              </w:r>
                              <w:r w:rsidR="009C550F">
                                <w:rPr>
                                  <w:b/>
                                  <w:bCs/>
                                  <w:sz w:val="18"/>
                                  <w:szCs w:val="18"/>
                                </w:rPr>
                                <w:t>s</w:t>
                              </w:r>
                              <w:r w:rsidR="00AB6589">
                                <w:rPr>
                                  <w:b/>
                                  <w:bCs/>
                                  <w:sz w:val="18"/>
                                  <w:szCs w:val="18"/>
                                </w:rPr>
                                <w:t xml:space="preserve">: </w:t>
                              </w:r>
                              <w:r w:rsidR="00AB6589" w:rsidRPr="00EB5D89">
                                <w:rPr>
                                  <w:sz w:val="18"/>
                                  <w:szCs w:val="18"/>
                                </w:rPr>
                                <w:t xml:space="preserve">environment specific </w:t>
                              </w:r>
                              <w:r w:rsidR="009C550F" w:rsidRPr="00EB5D89">
                                <w:rPr>
                                  <w:sz w:val="18"/>
                                  <w:szCs w:val="18"/>
                                </w:rPr>
                                <w:t>observation</w:t>
                              </w:r>
                              <w:r w:rsidR="00EB5D89">
                                <w:rPr>
                                  <w:sz w:val="18"/>
                                  <w:szCs w:val="18"/>
                                </w:rPr>
                                <w:t>s</w:t>
                              </w:r>
                              <w:r w:rsidR="009C550F" w:rsidRPr="00EB5D89">
                                <w:rPr>
                                  <w:sz w:val="18"/>
                                  <w:szCs w:val="18"/>
                                </w:rPr>
                                <w:t xml:space="preserve"> and </w:t>
                              </w:r>
                              <w:r w:rsidR="002F6C64" w:rsidRPr="00EB5D89">
                                <w:rPr>
                                  <w:sz w:val="18"/>
                                  <w:szCs w:val="18"/>
                                </w:rPr>
                                <w:t>regression line</w:t>
                              </w:r>
                              <w:r w:rsidR="009C550F" w:rsidRPr="00EB5D89">
                                <w:rPr>
                                  <w:sz w:val="18"/>
                                  <w:szCs w:val="18"/>
                                </w:rPr>
                                <w:t>s</w:t>
                              </w:r>
                              <w:r w:rsidR="001451B6">
                                <w:rPr>
                                  <w:sz w:val="18"/>
                                  <w:szCs w:val="18"/>
                                </w:rPr>
                                <w:t xml:space="preserve">; </w:t>
                              </w:r>
                              <w:r w:rsidR="001451B6" w:rsidRPr="00B07041">
                                <w:rPr>
                                  <w:b/>
                                  <w:bCs/>
                                  <w:sz w:val="18"/>
                                  <w:szCs w:val="18"/>
                                </w:rPr>
                                <w:t>x-axis:</w:t>
                              </w:r>
                              <w:r w:rsidR="001451B6">
                                <w:rPr>
                                  <w:sz w:val="18"/>
                                  <w:szCs w:val="18"/>
                                </w:rPr>
                                <w:t xml:space="preserve"> genotype as allele counts; </w:t>
                              </w:r>
                              <w:r w:rsidR="001451B6" w:rsidRPr="00B07041">
                                <w:rPr>
                                  <w:b/>
                                  <w:bCs/>
                                  <w:sz w:val="18"/>
                                  <w:szCs w:val="18"/>
                                </w:rPr>
                                <w:t>y-axis:</w:t>
                              </w:r>
                              <w:r w:rsidR="001451B6">
                                <w:rPr>
                                  <w:sz w:val="18"/>
                                  <w:szCs w:val="18"/>
                                </w:rPr>
                                <w:t xml:space="preserve"> phenotype value or </w:t>
                              </w:r>
                              <w:r w:rsidR="00B07041">
                                <w:rPr>
                                  <w:sz w:val="18"/>
                                  <w:szCs w:val="18"/>
                                </w:rPr>
                                <w:t xml:space="preserve">squared </w:t>
                              </w:r>
                              <w:r w:rsidR="001451B6">
                                <w:rPr>
                                  <w:sz w:val="18"/>
                                  <w:szCs w:val="18"/>
                                </w:rPr>
                                <w:t>residual</w:t>
                              </w:r>
                              <w:r w:rsidR="00B07041">
                                <w:rPr>
                                  <w:sz w:val="18"/>
                                  <w:szCs w:val="18"/>
                                </w:rPr>
                                <w:t>s.</w:t>
                              </w:r>
                            </w:p>
                            <w:p w14:paraId="086A8BB7" w14:textId="24367B1F" w:rsidR="00EA6A69" w:rsidRDefault="00411C27" w:rsidP="00EA6A69">
                              <w:pPr>
                                <w:pStyle w:val="NoSpacing"/>
                                <w:rPr>
                                  <w:sz w:val="18"/>
                                  <w:szCs w:val="18"/>
                                </w:rPr>
                              </w:pPr>
                              <w:r w:rsidRPr="00411C27">
                                <w:rPr>
                                  <w:b/>
                                  <w:bCs/>
                                  <w:sz w:val="18"/>
                                  <w:szCs w:val="18"/>
                                </w:rPr>
                                <w:t xml:space="preserve">row </w:t>
                              </w:r>
                              <w:r w:rsidR="00D42EA2">
                                <w:rPr>
                                  <w:b/>
                                  <w:bCs/>
                                  <w:sz w:val="18"/>
                                  <w:szCs w:val="18"/>
                                </w:rPr>
                                <w:t xml:space="preserve">1 </w:t>
                              </w:r>
                              <w:r w:rsidR="00E63080" w:rsidRPr="00411C27">
                                <w:rPr>
                                  <w:b/>
                                  <w:bCs/>
                                  <w:sz w:val="18"/>
                                  <w:szCs w:val="18"/>
                                </w:rPr>
                                <w:t>(a</w:t>
                              </w:r>
                              <w:r w:rsidRPr="00411C27">
                                <w:rPr>
                                  <w:b/>
                                  <w:bCs/>
                                  <w:sz w:val="18"/>
                                  <w:szCs w:val="18"/>
                                </w:rPr>
                                <w:t xml:space="preserve">, </w:t>
                              </w:r>
                              <w:r w:rsidR="00E63080" w:rsidRPr="00411C27">
                                <w:rPr>
                                  <w:b/>
                                  <w:bCs/>
                                  <w:sz w:val="18"/>
                                  <w:szCs w:val="18"/>
                                </w:rPr>
                                <w:t>c</w:t>
                              </w:r>
                              <w:r w:rsidRPr="00411C27">
                                <w:rPr>
                                  <w:b/>
                                  <w:bCs/>
                                  <w:sz w:val="18"/>
                                  <w:szCs w:val="18"/>
                                </w:rPr>
                                <w:t xml:space="preserve">, </w:t>
                              </w:r>
                              <w:r w:rsidR="00E63080" w:rsidRPr="00411C27">
                                <w:rPr>
                                  <w:b/>
                                  <w:bCs/>
                                  <w:sz w:val="18"/>
                                  <w:szCs w:val="18"/>
                                </w:rPr>
                                <w:t>e)</w:t>
                              </w:r>
                              <w:r w:rsidR="00AF30B7">
                                <w:rPr>
                                  <w:b/>
                                  <w:bCs/>
                                  <w:sz w:val="18"/>
                                  <w:szCs w:val="18"/>
                                </w:rPr>
                                <w:t>:</w:t>
                              </w:r>
                              <w:r w:rsidR="00E63080">
                                <w:rPr>
                                  <w:sz w:val="18"/>
                                  <w:szCs w:val="18"/>
                                </w:rPr>
                                <w:t xml:space="preserve"> quantitative phenotype</w:t>
                              </w:r>
                              <w:r w:rsidR="00D42EA2">
                                <w:rPr>
                                  <w:sz w:val="18"/>
                                  <w:szCs w:val="18"/>
                                </w:rPr>
                                <w:t>.</w:t>
                              </w:r>
                              <w:r w:rsidR="00E63080">
                                <w:rPr>
                                  <w:sz w:val="18"/>
                                  <w:szCs w:val="18"/>
                                </w:rPr>
                                <w:t xml:space="preserve"> </w:t>
                              </w:r>
                              <w:r w:rsidR="007542AB" w:rsidRPr="00BC3CCF">
                                <w:rPr>
                                  <w:b/>
                                  <w:bCs/>
                                  <w:sz w:val="18"/>
                                  <w:szCs w:val="18"/>
                                </w:rPr>
                                <w:t>(a)</w:t>
                              </w:r>
                              <w:r w:rsidR="007542AB" w:rsidRPr="00BC3CCF">
                                <w:rPr>
                                  <w:sz w:val="18"/>
                                  <w:szCs w:val="18"/>
                                </w:rPr>
                                <w:t xml:space="preserve"> In the absence of GxE, </w:t>
                              </w:r>
                              <w:r w:rsidR="005F21A7">
                                <w:rPr>
                                  <w:sz w:val="18"/>
                                  <w:szCs w:val="18"/>
                                </w:rPr>
                                <w:t xml:space="preserve">the spread of </w:t>
                              </w:r>
                              <w:r w:rsidR="007542AB" w:rsidRPr="00BC3CCF">
                                <w:rPr>
                                  <w:sz w:val="18"/>
                                  <w:szCs w:val="18"/>
                                </w:rPr>
                                <w:t>residual</w:t>
                              </w:r>
                              <w:r w:rsidR="00194276">
                                <w:rPr>
                                  <w:sz w:val="18"/>
                                  <w:szCs w:val="18"/>
                                </w:rPr>
                                <w:t>s</w:t>
                              </w:r>
                              <w:r w:rsidR="007542AB" w:rsidRPr="00BC3CCF">
                                <w:rPr>
                                  <w:sz w:val="18"/>
                                  <w:szCs w:val="18"/>
                                </w:rPr>
                                <w:t xml:space="preserve"> are </w:t>
                              </w:r>
                              <w:r w:rsidR="005F21A7">
                                <w:rPr>
                                  <w:sz w:val="18"/>
                                  <w:szCs w:val="18"/>
                                </w:rPr>
                                <w:t xml:space="preserve">uniform </w:t>
                              </w:r>
                              <w:r w:rsidR="00D5140D">
                                <w:rPr>
                                  <w:sz w:val="18"/>
                                  <w:szCs w:val="18"/>
                                </w:rPr>
                                <w:t>(LM1)</w:t>
                              </w:r>
                              <w:r w:rsidR="007542AB" w:rsidRPr="00BC3CCF">
                                <w:rPr>
                                  <w:sz w:val="18"/>
                                  <w:szCs w:val="18"/>
                                </w:rPr>
                                <w:t xml:space="preserve">, </w:t>
                              </w:r>
                              <w:r w:rsidR="009F1355">
                                <w:rPr>
                                  <w:sz w:val="18"/>
                                  <w:szCs w:val="18"/>
                                </w:rPr>
                                <w:t xml:space="preserve">so </w:t>
                              </w:r>
                              <w:r w:rsidR="004E3682">
                                <w:rPr>
                                  <w:sz w:val="18"/>
                                  <w:szCs w:val="18"/>
                                </w:rPr>
                                <w:t xml:space="preserve">a flat </w:t>
                              </w:r>
                              <w:r w:rsidR="0050660F">
                                <w:rPr>
                                  <w:sz w:val="18"/>
                                  <w:szCs w:val="18"/>
                                </w:rPr>
                                <w:t>line fit</w:t>
                              </w:r>
                              <w:r w:rsidR="00461A25">
                                <w:rPr>
                                  <w:sz w:val="18"/>
                                  <w:szCs w:val="18"/>
                                </w:rPr>
                                <w:t>s</w:t>
                              </w:r>
                              <w:r w:rsidR="0050660F">
                                <w:rPr>
                                  <w:sz w:val="18"/>
                                  <w:szCs w:val="18"/>
                                </w:rPr>
                                <w:t xml:space="preserve"> through squared </w:t>
                              </w:r>
                              <w:r w:rsidR="000130F8">
                                <w:rPr>
                                  <w:sz w:val="18"/>
                                  <w:szCs w:val="18"/>
                                </w:rPr>
                                <w:t xml:space="preserve">residuals </w:t>
                              </w:r>
                              <w:r w:rsidR="009F1355">
                                <w:rPr>
                                  <w:sz w:val="18"/>
                                  <w:szCs w:val="18"/>
                                </w:rPr>
                                <w:t xml:space="preserve">and </w:t>
                              </w:r>
                              <w:r w:rsidR="007542AB" w:rsidRPr="00BC3CCF">
                                <w:rPr>
                                  <w:sz w:val="18"/>
                                  <w:szCs w:val="18"/>
                                </w:rPr>
                                <w:t>A/a is not a vQTL</w:t>
                              </w:r>
                              <w:r w:rsidR="0031795C">
                                <w:rPr>
                                  <w:sz w:val="18"/>
                                  <w:szCs w:val="18"/>
                                </w:rPr>
                                <w:t xml:space="preserve"> (LM2)</w:t>
                              </w:r>
                              <w:r w:rsidR="009F1355">
                                <w:rPr>
                                  <w:sz w:val="18"/>
                                  <w:szCs w:val="18"/>
                                </w:rPr>
                                <w:t>;</w:t>
                              </w:r>
                              <w:r w:rsidR="00687D7D">
                                <w:rPr>
                                  <w:sz w:val="18"/>
                                  <w:szCs w:val="18"/>
                                </w:rPr>
                                <w:t xml:space="preserve"> </w:t>
                              </w:r>
                              <w:r w:rsidR="007542AB" w:rsidRPr="00BC3CCF">
                                <w:rPr>
                                  <w:b/>
                                  <w:bCs/>
                                  <w:sz w:val="18"/>
                                  <w:szCs w:val="18"/>
                                </w:rPr>
                                <w:t>(</w:t>
                              </w:r>
                              <w:r w:rsidR="00EA6A69">
                                <w:rPr>
                                  <w:b/>
                                  <w:bCs/>
                                  <w:sz w:val="18"/>
                                  <w:szCs w:val="18"/>
                                </w:rPr>
                                <w:t>c</w:t>
                              </w:r>
                              <w:r w:rsidR="007542AB" w:rsidRPr="00BC3CCF">
                                <w:rPr>
                                  <w:b/>
                                  <w:bCs/>
                                  <w:sz w:val="18"/>
                                  <w:szCs w:val="18"/>
                                </w:rPr>
                                <w:t>)</w:t>
                              </w:r>
                              <w:r w:rsidR="007542AB" w:rsidRPr="00BC3CCF">
                                <w:rPr>
                                  <w:sz w:val="18"/>
                                  <w:szCs w:val="18"/>
                                </w:rPr>
                                <w:t xml:space="preserve"> In the presence of GxE, </w:t>
                              </w:r>
                              <w:r w:rsidR="004349F5">
                                <w:rPr>
                                  <w:sz w:val="18"/>
                                  <w:szCs w:val="18"/>
                                </w:rPr>
                                <w:t xml:space="preserve">the spread of </w:t>
                              </w:r>
                              <w:r w:rsidR="007542AB" w:rsidRPr="00BC3CCF">
                                <w:rPr>
                                  <w:sz w:val="18"/>
                                  <w:szCs w:val="18"/>
                                </w:rPr>
                                <w:t>residual</w:t>
                              </w:r>
                              <w:r w:rsidR="00003DD5">
                                <w:rPr>
                                  <w:sz w:val="18"/>
                                  <w:szCs w:val="18"/>
                                </w:rPr>
                                <w:t xml:space="preserve">s </w:t>
                              </w:r>
                              <w:r w:rsidR="007542AB" w:rsidRPr="00BC3CCF">
                                <w:rPr>
                                  <w:sz w:val="18"/>
                                  <w:szCs w:val="18"/>
                                </w:rPr>
                                <w:t xml:space="preserve">are </w:t>
                              </w:r>
                              <w:r w:rsidR="0021027A">
                                <w:rPr>
                                  <w:sz w:val="18"/>
                                  <w:szCs w:val="18"/>
                                </w:rPr>
                                <w:t>un</w:t>
                              </w:r>
                              <w:r w:rsidR="007542AB" w:rsidRPr="00BC3CCF">
                                <w:rPr>
                                  <w:sz w:val="18"/>
                                  <w:szCs w:val="18"/>
                                </w:rPr>
                                <w:t>even</w:t>
                              </w:r>
                              <w:r w:rsidR="0031795C">
                                <w:rPr>
                                  <w:sz w:val="18"/>
                                  <w:szCs w:val="18"/>
                                </w:rPr>
                                <w:t xml:space="preserve"> (LM1)</w:t>
                              </w:r>
                              <w:r w:rsidR="007542AB" w:rsidRPr="00BC3CCF">
                                <w:rPr>
                                  <w:sz w:val="18"/>
                                  <w:szCs w:val="18"/>
                                </w:rPr>
                                <w:t xml:space="preserve">, </w:t>
                              </w:r>
                              <w:r w:rsidR="00003DD5">
                                <w:rPr>
                                  <w:sz w:val="18"/>
                                  <w:szCs w:val="18"/>
                                </w:rPr>
                                <w:t>a</w:t>
                              </w:r>
                              <w:r w:rsidR="00EB1367">
                                <w:rPr>
                                  <w:sz w:val="18"/>
                                  <w:szCs w:val="18"/>
                                </w:rPr>
                                <w:t xml:space="preserve"> non-zero</w:t>
                              </w:r>
                              <w:r w:rsidR="00003DD5">
                                <w:rPr>
                                  <w:sz w:val="18"/>
                                  <w:szCs w:val="18"/>
                                </w:rPr>
                                <w:t xml:space="preserve"> slope </w:t>
                              </w:r>
                              <w:r w:rsidR="00BA0E26">
                                <w:rPr>
                                  <w:sz w:val="18"/>
                                  <w:szCs w:val="18"/>
                                </w:rPr>
                                <w:t>(</w:t>
                              </w:r>
                              <w:r w:rsidR="00FB0263">
                                <w:rPr>
                                  <w:sz w:val="18"/>
                                  <w:szCs w:val="18"/>
                                </w:rPr>
                                <w:t xml:space="preserve">solid green line) </w:t>
                              </w:r>
                              <w:r w:rsidR="00B134B5">
                                <w:rPr>
                                  <w:sz w:val="18"/>
                                  <w:szCs w:val="18"/>
                                </w:rPr>
                                <w:t xml:space="preserve">or an upward curve </w:t>
                              </w:r>
                              <w:r w:rsidR="00FB0263">
                                <w:rPr>
                                  <w:sz w:val="18"/>
                                  <w:szCs w:val="18"/>
                                </w:rPr>
                                <w:t xml:space="preserve">(solid red line) </w:t>
                              </w:r>
                              <w:r w:rsidR="00003DD5">
                                <w:rPr>
                                  <w:sz w:val="18"/>
                                  <w:szCs w:val="18"/>
                                </w:rPr>
                                <w:t>fit</w:t>
                              </w:r>
                              <w:r w:rsidR="00B134B5">
                                <w:rPr>
                                  <w:sz w:val="18"/>
                                  <w:szCs w:val="18"/>
                                </w:rPr>
                                <w:t>s</w:t>
                              </w:r>
                              <w:r w:rsidR="00003DD5">
                                <w:rPr>
                                  <w:sz w:val="18"/>
                                  <w:szCs w:val="18"/>
                                </w:rPr>
                                <w:t xml:space="preserve"> through </w:t>
                              </w:r>
                              <w:r w:rsidR="001D10EE">
                                <w:rPr>
                                  <w:sz w:val="18"/>
                                  <w:szCs w:val="18"/>
                                </w:rPr>
                                <w:t xml:space="preserve">the </w:t>
                              </w:r>
                              <w:r w:rsidR="00003DD5">
                                <w:rPr>
                                  <w:sz w:val="18"/>
                                  <w:szCs w:val="18"/>
                                </w:rPr>
                                <w:t xml:space="preserve">squared residuals </w:t>
                              </w:r>
                              <w:r w:rsidR="00EB1367">
                                <w:rPr>
                                  <w:sz w:val="18"/>
                                  <w:szCs w:val="18"/>
                                </w:rPr>
                                <w:t>(</w:t>
                              </w:r>
                              <w:r w:rsidR="001D10EE">
                                <w:rPr>
                                  <w:sz w:val="18"/>
                                  <w:szCs w:val="18"/>
                                </w:rPr>
                                <w:t>LM</w:t>
                              </w:r>
                              <w:r w:rsidR="00003DD5">
                                <w:rPr>
                                  <w:sz w:val="18"/>
                                  <w:szCs w:val="18"/>
                                </w:rPr>
                                <w:t>2</w:t>
                              </w:r>
                              <w:r w:rsidR="00EB1367">
                                <w:rPr>
                                  <w:sz w:val="18"/>
                                  <w:szCs w:val="18"/>
                                </w:rPr>
                                <w:t>)</w:t>
                              </w:r>
                              <w:r w:rsidR="00803334">
                                <w:rPr>
                                  <w:sz w:val="18"/>
                                  <w:szCs w:val="18"/>
                                </w:rPr>
                                <w:t xml:space="preserve">, </w:t>
                              </w:r>
                              <w:r w:rsidR="00DD0634">
                                <w:rPr>
                                  <w:sz w:val="18"/>
                                  <w:szCs w:val="18"/>
                                </w:rPr>
                                <w:t xml:space="preserve">therefore, </w:t>
                              </w:r>
                              <w:r w:rsidR="002E6DB8">
                                <w:rPr>
                                  <w:sz w:val="18"/>
                                  <w:szCs w:val="18"/>
                                </w:rPr>
                                <w:t xml:space="preserve">both </w:t>
                              </w:r>
                              <w:r w:rsidR="005A134F">
                                <w:rPr>
                                  <w:sz w:val="18"/>
                                  <w:szCs w:val="18"/>
                                </w:rPr>
                                <w:t xml:space="preserve">DLM </w:t>
                              </w:r>
                              <w:r w:rsidR="002E6DB8">
                                <w:rPr>
                                  <w:sz w:val="18"/>
                                  <w:szCs w:val="18"/>
                                </w:rPr>
                                <w:t xml:space="preserve">and VLA </w:t>
                              </w:r>
                              <w:r w:rsidR="008A4BD4">
                                <w:rPr>
                                  <w:sz w:val="18"/>
                                  <w:szCs w:val="18"/>
                                </w:rPr>
                                <w:t>recognize</w:t>
                              </w:r>
                              <w:r w:rsidR="005A134F">
                                <w:rPr>
                                  <w:sz w:val="18"/>
                                  <w:szCs w:val="18"/>
                                </w:rPr>
                                <w:t xml:space="preserve"> A/a as a </w:t>
                              </w:r>
                              <w:r w:rsidR="001D10EE">
                                <w:rPr>
                                  <w:sz w:val="18"/>
                                  <w:szCs w:val="18"/>
                                </w:rPr>
                                <w:t xml:space="preserve">true </w:t>
                              </w:r>
                              <w:r w:rsidR="005A134F">
                                <w:rPr>
                                  <w:sz w:val="18"/>
                                  <w:szCs w:val="18"/>
                                </w:rPr>
                                <w:t>GxE candidate</w:t>
                              </w:r>
                              <w:r w:rsidR="00606506">
                                <w:rPr>
                                  <w:sz w:val="18"/>
                                  <w:szCs w:val="18"/>
                                </w:rPr>
                                <w:t xml:space="preserve">; </w:t>
                              </w:r>
                              <w:r w:rsidR="00EA6A69" w:rsidRPr="00C22EE9">
                                <w:rPr>
                                  <w:b/>
                                  <w:bCs/>
                                  <w:sz w:val="18"/>
                                  <w:szCs w:val="18"/>
                                </w:rPr>
                                <w:t>(</w:t>
                              </w:r>
                              <w:r w:rsidR="00EA6A69">
                                <w:rPr>
                                  <w:b/>
                                  <w:bCs/>
                                  <w:sz w:val="18"/>
                                  <w:szCs w:val="18"/>
                                </w:rPr>
                                <w:t>e</w:t>
                              </w:r>
                              <w:r w:rsidR="00EA6A69" w:rsidRPr="00C22EE9">
                                <w:rPr>
                                  <w:b/>
                                  <w:bCs/>
                                  <w:sz w:val="18"/>
                                  <w:szCs w:val="18"/>
                                </w:rPr>
                                <w:t>)</w:t>
                              </w:r>
                              <w:r w:rsidR="00EA6A69">
                                <w:rPr>
                                  <w:sz w:val="18"/>
                                  <w:szCs w:val="18"/>
                                </w:rPr>
                                <w:t xml:space="preserve"> </w:t>
                              </w:r>
                              <w:r w:rsidR="00116B1B">
                                <w:rPr>
                                  <w:sz w:val="18"/>
                                  <w:szCs w:val="18"/>
                                </w:rPr>
                                <w:t>in</w:t>
                              </w:r>
                              <w:r w:rsidR="00EA6A69">
                                <w:rPr>
                                  <w:sz w:val="18"/>
                                  <w:szCs w:val="18"/>
                                </w:rPr>
                                <w:t xml:space="preserve"> the present of pure GxE</w:t>
                              </w:r>
                              <w:r w:rsidR="00111694">
                                <w:rPr>
                                  <w:sz w:val="18"/>
                                  <w:szCs w:val="18"/>
                                </w:rPr>
                                <w:t xml:space="preserve"> (LM1)</w:t>
                              </w:r>
                              <w:r w:rsidR="00EA6A69">
                                <w:rPr>
                                  <w:sz w:val="18"/>
                                  <w:szCs w:val="18"/>
                                </w:rPr>
                                <w:t xml:space="preserve">, </w:t>
                              </w:r>
                              <w:r w:rsidR="00DD0634">
                                <w:rPr>
                                  <w:sz w:val="18"/>
                                  <w:szCs w:val="18"/>
                                </w:rPr>
                                <w:t xml:space="preserve">a flat line through </w:t>
                              </w:r>
                              <w:r w:rsidR="00111694">
                                <w:rPr>
                                  <w:sz w:val="18"/>
                                  <w:szCs w:val="18"/>
                                </w:rPr>
                                <w:t xml:space="preserve">squared residuals </w:t>
                              </w:r>
                              <w:r w:rsidR="002E3F53">
                                <w:rPr>
                                  <w:sz w:val="18"/>
                                  <w:szCs w:val="18"/>
                                </w:rPr>
                                <w:t xml:space="preserve">(solid green line) </w:t>
                              </w:r>
                              <w:r w:rsidR="00111694">
                                <w:rPr>
                                  <w:sz w:val="18"/>
                                  <w:szCs w:val="18"/>
                                </w:rPr>
                                <w:t xml:space="preserve">so DLM </w:t>
                              </w:r>
                              <w:r w:rsidR="00EA6A69">
                                <w:rPr>
                                  <w:sz w:val="18"/>
                                  <w:szCs w:val="18"/>
                                </w:rPr>
                                <w:t xml:space="preserve">could not identify </w:t>
                              </w:r>
                              <w:r w:rsidR="002E26F6">
                                <w:rPr>
                                  <w:sz w:val="18"/>
                                  <w:szCs w:val="18"/>
                                </w:rPr>
                                <w:t>the</w:t>
                              </w:r>
                              <w:r w:rsidR="00EA6A69">
                                <w:rPr>
                                  <w:sz w:val="18"/>
                                  <w:szCs w:val="18"/>
                                </w:rPr>
                                <w:t xml:space="preserve"> vQTL</w:t>
                              </w:r>
                              <w:r w:rsidR="002E26F6">
                                <w:rPr>
                                  <w:sz w:val="18"/>
                                  <w:szCs w:val="18"/>
                                </w:rPr>
                                <w:t xml:space="preserve">, </w:t>
                              </w:r>
                              <w:r w:rsidR="00A4366A">
                                <w:rPr>
                                  <w:sz w:val="18"/>
                                  <w:szCs w:val="18"/>
                                </w:rPr>
                                <w:t xml:space="preserve">but </w:t>
                              </w:r>
                              <w:r w:rsidR="002D0B4D">
                                <w:rPr>
                                  <w:sz w:val="18"/>
                                  <w:szCs w:val="18"/>
                                </w:rPr>
                                <w:t>a upward</w:t>
                              </w:r>
                              <w:r w:rsidR="00A4366A">
                                <w:rPr>
                                  <w:sz w:val="18"/>
                                  <w:szCs w:val="18"/>
                                </w:rPr>
                                <w:t xml:space="preserve"> bending</w:t>
                              </w:r>
                              <w:r w:rsidR="002D0B4D">
                                <w:rPr>
                                  <w:sz w:val="18"/>
                                  <w:szCs w:val="18"/>
                                </w:rPr>
                                <w:t xml:space="preserve"> curve </w:t>
                              </w:r>
                              <w:r w:rsidR="002E26F6">
                                <w:rPr>
                                  <w:sz w:val="18"/>
                                  <w:szCs w:val="18"/>
                                </w:rPr>
                                <w:t>(solid red)</w:t>
                              </w:r>
                              <w:r w:rsidR="00A4366A">
                                <w:rPr>
                                  <w:sz w:val="18"/>
                                  <w:szCs w:val="18"/>
                                </w:rPr>
                                <w:t xml:space="preserve"> </w:t>
                              </w:r>
                              <w:r w:rsidR="00801C55">
                                <w:rPr>
                                  <w:sz w:val="18"/>
                                  <w:szCs w:val="18"/>
                                </w:rPr>
                                <w:t xml:space="preserve">still fit through, </w:t>
                              </w:r>
                              <w:r w:rsidR="00A4366A">
                                <w:rPr>
                                  <w:sz w:val="18"/>
                                  <w:szCs w:val="18"/>
                                </w:rPr>
                                <w:t xml:space="preserve">so </w:t>
                              </w:r>
                              <w:r w:rsidR="00EA6A69">
                                <w:rPr>
                                  <w:sz w:val="18"/>
                                  <w:szCs w:val="18"/>
                                </w:rPr>
                                <w:t>VLA</w:t>
                              </w:r>
                              <w:r w:rsidR="00A4366A">
                                <w:rPr>
                                  <w:sz w:val="18"/>
                                  <w:szCs w:val="18"/>
                                </w:rPr>
                                <w:t xml:space="preserve"> </w:t>
                              </w:r>
                              <w:r w:rsidR="00EA6A69">
                                <w:rPr>
                                  <w:sz w:val="18"/>
                                  <w:szCs w:val="18"/>
                                </w:rPr>
                                <w:t>can</w:t>
                              </w:r>
                              <w:r w:rsidR="00CF095E">
                                <w:rPr>
                                  <w:sz w:val="18"/>
                                  <w:szCs w:val="18"/>
                                </w:rPr>
                                <w:t xml:space="preserve"> </w:t>
                              </w:r>
                              <w:r w:rsidR="00A4366A">
                                <w:rPr>
                                  <w:sz w:val="18"/>
                                  <w:szCs w:val="18"/>
                                </w:rPr>
                                <w:t>detect the vQTL</w:t>
                              </w:r>
                              <w:r w:rsidR="00EA6A69">
                                <w:rPr>
                                  <w:sz w:val="18"/>
                                  <w:szCs w:val="18"/>
                                </w:rPr>
                                <w:t>.</w:t>
                              </w:r>
                            </w:p>
                            <w:p w14:paraId="1FAA6333" w14:textId="71887200" w:rsidR="007542AB" w:rsidRDefault="00D42EA2" w:rsidP="007542AB">
                              <w:pPr>
                                <w:pStyle w:val="NoSpacing"/>
                              </w:pPr>
                              <w:r w:rsidRPr="009C62DA">
                                <w:rPr>
                                  <w:b/>
                                  <w:bCs/>
                                  <w:sz w:val="18"/>
                                  <w:szCs w:val="18"/>
                                </w:rPr>
                                <w:t xml:space="preserve">row </w:t>
                              </w:r>
                              <w:r>
                                <w:rPr>
                                  <w:b/>
                                  <w:bCs/>
                                  <w:sz w:val="18"/>
                                  <w:szCs w:val="18"/>
                                </w:rPr>
                                <w:t xml:space="preserve">2 </w:t>
                              </w:r>
                              <w:r w:rsidRPr="009C62DA">
                                <w:rPr>
                                  <w:b/>
                                  <w:bCs/>
                                  <w:sz w:val="18"/>
                                  <w:szCs w:val="18"/>
                                </w:rPr>
                                <w:t>(b, d, f)</w:t>
                              </w:r>
                              <w:r w:rsidR="00AF30B7">
                                <w:rPr>
                                  <w:b/>
                                  <w:bCs/>
                                  <w:sz w:val="18"/>
                                  <w:szCs w:val="18"/>
                                </w:rPr>
                                <w:t>:</w:t>
                              </w:r>
                              <w:r>
                                <w:rPr>
                                  <w:sz w:val="18"/>
                                  <w:szCs w:val="18"/>
                                </w:rPr>
                                <w:t xml:space="preserve"> case/control phenotype. </w:t>
                              </w:r>
                              <w:r w:rsidR="00606506" w:rsidRPr="00587893">
                                <w:rPr>
                                  <w:b/>
                                  <w:bCs/>
                                  <w:sz w:val="18"/>
                                  <w:szCs w:val="18"/>
                                </w:rPr>
                                <w:t>(</w:t>
                              </w:r>
                              <w:r w:rsidR="00E63080">
                                <w:rPr>
                                  <w:b/>
                                  <w:bCs/>
                                  <w:sz w:val="18"/>
                                  <w:szCs w:val="18"/>
                                </w:rPr>
                                <w:t>b</w:t>
                              </w:r>
                              <w:r w:rsidR="00606506" w:rsidRPr="00587893">
                                <w:rPr>
                                  <w:b/>
                                  <w:bCs/>
                                  <w:sz w:val="18"/>
                                  <w:szCs w:val="18"/>
                                </w:rPr>
                                <w:t>)</w:t>
                              </w:r>
                              <w:r w:rsidR="00606506">
                                <w:rPr>
                                  <w:sz w:val="18"/>
                                  <w:szCs w:val="18"/>
                                </w:rPr>
                                <w:t xml:space="preserve"> </w:t>
                              </w:r>
                              <w:r w:rsidR="00801C55">
                                <w:rPr>
                                  <w:sz w:val="18"/>
                                  <w:szCs w:val="18"/>
                                </w:rPr>
                                <w:t xml:space="preserve">despite the absence of </w:t>
                              </w:r>
                              <w:r w:rsidR="00A06844">
                                <w:rPr>
                                  <w:sz w:val="18"/>
                                  <w:szCs w:val="18"/>
                                </w:rPr>
                                <w:t>GxE</w:t>
                              </w:r>
                              <w:r w:rsidR="00EB277F">
                                <w:rPr>
                                  <w:sz w:val="18"/>
                                  <w:szCs w:val="18"/>
                                </w:rPr>
                                <w:t xml:space="preserve"> (LM1)</w:t>
                              </w:r>
                              <w:r w:rsidR="00A06844">
                                <w:rPr>
                                  <w:sz w:val="18"/>
                                  <w:szCs w:val="18"/>
                                </w:rPr>
                                <w:t xml:space="preserve">, </w:t>
                              </w:r>
                              <w:r w:rsidR="00E30C4E">
                                <w:rPr>
                                  <w:sz w:val="18"/>
                                  <w:szCs w:val="18"/>
                                </w:rPr>
                                <w:t xml:space="preserve">a non-zero slope </w:t>
                              </w:r>
                              <w:r w:rsidR="00801C55">
                                <w:rPr>
                                  <w:sz w:val="18"/>
                                  <w:szCs w:val="18"/>
                                </w:rPr>
                                <w:t xml:space="preserve">still </w:t>
                              </w:r>
                              <w:r w:rsidR="00E30C4E">
                                <w:rPr>
                                  <w:sz w:val="18"/>
                                  <w:szCs w:val="18"/>
                                </w:rPr>
                                <w:t>fit</w:t>
                              </w:r>
                              <w:r w:rsidR="00BA1566">
                                <w:rPr>
                                  <w:sz w:val="18"/>
                                  <w:szCs w:val="18"/>
                                </w:rPr>
                                <w:t>s</w:t>
                              </w:r>
                              <w:r w:rsidR="00E30C4E">
                                <w:rPr>
                                  <w:sz w:val="18"/>
                                  <w:szCs w:val="18"/>
                                </w:rPr>
                                <w:t xml:space="preserve"> through squared residuals (</w:t>
                              </w:r>
                              <w:r w:rsidR="00EB277F">
                                <w:rPr>
                                  <w:sz w:val="18"/>
                                  <w:szCs w:val="18"/>
                                </w:rPr>
                                <w:t>LM2</w:t>
                              </w:r>
                              <w:r w:rsidR="007C17D5">
                                <w:rPr>
                                  <w:sz w:val="18"/>
                                  <w:szCs w:val="18"/>
                                </w:rPr>
                                <w:t xml:space="preserve">, solid </w:t>
                              </w:r>
                              <w:r w:rsidR="00034577">
                                <w:rPr>
                                  <w:sz w:val="18"/>
                                  <w:szCs w:val="18"/>
                                </w:rPr>
                                <w:t xml:space="preserve">green </w:t>
                              </w:r>
                              <w:r w:rsidR="007C17D5">
                                <w:rPr>
                                  <w:sz w:val="18"/>
                                  <w:szCs w:val="18"/>
                                </w:rPr>
                                <w:t>line</w:t>
                              </w:r>
                              <w:r w:rsidR="00EB277F">
                                <w:rPr>
                                  <w:sz w:val="18"/>
                                  <w:szCs w:val="18"/>
                                </w:rPr>
                                <w:t>)</w:t>
                              </w:r>
                              <w:r w:rsidR="00C75601">
                                <w:rPr>
                                  <w:sz w:val="18"/>
                                  <w:szCs w:val="18"/>
                                </w:rPr>
                                <w:t xml:space="preserve">, therefore, </w:t>
                              </w:r>
                              <w:r w:rsidR="00AA7CBD">
                                <w:rPr>
                                  <w:sz w:val="18"/>
                                  <w:szCs w:val="18"/>
                                </w:rPr>
                                <w:t>DLM wrongfully classify A/a as a GxE candidate</w:t>
                              </w:r>
                              <w:r w:rsidR="00C75601">
                                <w:rPr>
                                  <w:sz w:val="18"/>
                                  <w:szCs w:val="18"/>
                                </w:rPr>
                                <w:t>,</w:t>
                              </w:r>
                              <w:r w:rsidR="00AB08BF">
                                <w:rPr>
                                  <w:sz w:val="18"/>
                                  <w:szCs w:val="18"/>
                                </w:rPr>
                                <w:t xml:space="preserve"> b</w:t>
                              </w:r>
                              <w:r w:rsidR="00C75601">
                                <w:rPr>
                                  <w:sz w:val="18"/>
                                  <w:szCs w:val="18"/>
                                </w:rPr>
                                <w:t>u</w:t>
                              </w:r>
                              <w:r w:rsidR="00AB08BF">
                                <w:rPr>
                                  <w:sz w:val="18"/>
                                  <w:szCs w:val="18"/>
                                </w:rPr>
                                <w:t>t</w:t>
                              </w:r>
                              <w:r w:rsidR="00FA299F">
                                <w:rPr>
                                  <w:sz w:val="18"/>
                                  <w:szCs w:val="18"/>
                                </w:rPr>
                                <w:t xml:space="preserve"> VLA</w:t>
                              </w:r>
                              <w:r w:rsidR="003D08F1">
                                <w:rPr>
                                  <w:sz w:val="18"/>
                                  <w:szCs w:val="18"/>
                                </w:rPr>
                                <w:t>’s</w:t>
                              </w:r>
                              <w:r w:rsidR="00FA299F">
                                <w:rPr>
                                  <w:sz w:val="18"/>
                                  <w:szCs w:val="18"/>
                                </w:rPr>
                                <w:t xml:space="preserve"> upwardness </w:t>
                              </w:r>
                              <w:r w:rsidR="00936316">
                                <w:rPr>
                                  <w:sz w:val="18"/>
                                  <w:szCs w:val="18"/>
                                </w:rPr>
                                <w:t xml:space="preserve">test </w:t>
                              </w:r>
                              <w:r w:rsidR="003D08F1">
                                <w:rPr>
                                  <w:sz w:val="18"/>
                                  <w:szCs w:val="18"/>
                                </w:rPr>
                                <w:t xml:space="preserve">does </w:t>
                              </w:r>
                              <w:r w:rsidR="005B6A53">
                                <w:rPr>
                                  <w:sz w:val="18"/>
                                  <w:szCs w:val="18"/>
                                </w:rPr>
                                <w:t>not</w:t>
                              </w:r>
                              <w:r w:rsidR="00AB08BF">
                                <w:rPr>
                                  <w:sz w:val="18"/>
                                  <w:szCs w:val="18"/>
                                </w:rPr>
                                <w:t xml:space="preserve"> </w:t>
                              </w:r>
                              <w:r w:rsidR="003D08F1">
                                <w:rPr>
                                  <w:sz w:val="18"/>
                                  <w:szCs w:val="18"/>
                                </w:rPr>
                                <w:t xml:space="preserve">because </w:t>
                              </w:r>
                              <w:r w:rsidR="00271080">
                                <w:rPr>
                                  <w:sz w:val="18"/>
                                  <w:szCs w:val="18"/>
                                </w:rPr>
                                <w:t xml:space="preserve">the curve bends downwards </w:t>
                              </w:r>
                              <w:r w:rsidR="00AB08BF">
                                <w:rPr>
                                  <w:sz w:val="18"/>
                                  <w:szCs w:val="18"/>
                                </w:rPr>
                                <w:t>(</w:t>
                              </w:r>
                              <w:r w:rsidR="007C17D5">
                                <w:rPr>
                                  <w:sz w:val="18"/>
                                  <w:szCs w:val="18"/>
                                </w:rPr>
                                <w:t xml:space="preserve">LM2, </w:t>
                              </w:r>
                              <w:r w:rsidR="00AB08BF">
                                <w:rPr>
                                  <w:sz w:val="18"/>
                                  <w:szCs w:val="18"/>
                                </w:rPr>
                                <w:t xml:space="preserve">solid </w:t>
                              </w:r>
                              <w:r w:rsidR="00BA0B9F">
                                <w:rPr>
                                  <w:sz w:val="18"/>
                                  <w:szCs w:val="18"/>
                                </w:rPr>
                                <w:t xml:space="preserve">red </w:t>
                              </w:r>
                              <w:r w:rsidR="00AC7ED7">
                                <w:rPr>
                                  <w:sz w:val="18"/>
                                  <w:szCs w:val="18"/>
                                </w:rPr>
                                <w:t>line</w:t>
                              </w:r>
                              <w:r w:rsidR="00AB08BF">
                                <w:rPr>
                                  <w:sz w:val="18"/>
                                  <w:szCs w:val="18"/>
                                </w:rPr>
                                <w:t>)</w:t>
                              </w:r>
                              <w:r w:rsidR="00AF1469">
                                <w:rPr>
                                  <w:sz w:val="18"/>
                                  <w:szCs w:val="18"/>
                                </w:rPr>
                                <w:t>;</w:t>
                              </w:r>
                              <w:r w:rsidR="000705A9">
                                <w:rPr>
                                  <w:sz w:val="18"/>
                                  <w:szCs w:val="18"/>
                                </w:rPr>
                                <w:t xml:space="preserve"> </w:t>
                              </w:r>
                              <w:r w:rsidR="002A51AF" w:rsidRPr="00AF1469">
                                <w:rPr>
                                  <w:b/>
                                  <w:bCs/>
                                  <w:sz w:val="18"/>
                                  <w:szCs w:val="18"/>
                                </w:rPr>
                                <w:t>(d)</w:t>
                              </w:r>
                              <w:r w:rsidR="002A51AF">
                                <w:rPr>
                                  <w:sz w:val="18"/>
                                  <w:szCs w:val="18"/>
                                </w:rPr>
                                <w:t xml:space="preserve"> </w:t>
                              </w:r>
                              <w:r w:rsidR="00CF0477">
                                <w:rPr>
                                  <w:sz w:val="18"/>
                                  <w:szCs w:val="18"/>
                                </w:rPr>
                                <w:t>in the presence of</w:t>
                              </w:r>
                              <w:r w:rsidR="00D9252A">
                                <w:rPr>
                                  <w:sz w:val="18"/>
                                  <w:szCs w:val="18"/>
                                </w:rPr>
                                <w:t xml:space="preserve"> GxE, </w:t>
                              </w:r>
                              <w:r w:rsidR="005C06E5">
                                <w:rPr>
                                  <w:sz w:val="18"/>
                                  <w:szCs w:val="18"/>
                                </w:rPr>
                                <w:t>VLA</w:t>
                              </w:r>
                              <w:r w:rsidR="007D58D8">
                                <w:rPr>
                                  <w:sz w:val="18"/>
                                  <w:szCs w:val="18"/>
                                </w:rPr>
                                <w:t>’s</w:t>
                              </w:r>
                              <w:r w:rsidR="005C06E5">
                                <w:rPr>
                                  <w:sz w:val="18"/>
                                  <w:szCs w:val="18"/>
                                </w:rPr>
                                <w:t xml:space="preserve"> </w:t>
                              </w:r>
                              <w:r w:rsidR="00D9252A">
                                <w:rPr>
                                  <w:sz w:val="18"/>
                                  <w:szCs w:val="18"/>
                                </w:rPr>
                                <w:t xml:space="preserve">upwardness test </w:t>
                              </w:r>
                              <w:r w:rsidR="005C06E5">
                                <w:rPr>
                                  <w:sz w:val="18"/>
                                  <w:szCs w:val="18"/>
                                </w:rPr>
                                <w:t xml:space="preserve">can </w:t>
                              </w:r>
                              <w:r w:rsidR="00D9252A">
                                <w:rPr>
                                  <w:sz w:val="18"/>
                                  <w:szCs w:val="18"/>
                                </w:rPr>
                                <w:t>detect A/a as a GxE candidate</w:t>
                              </w:r>
                              <w:r w:rsidR="00DF01D1">
                                <w:rPr>
                                  <w:sz w:val="18"/>
                                  <w:szCs w:val="18"/>
                                </w:rPr>
                                <w:t xml:space="preserve"> (LM2, solid red line)</w:t>
                              </w:r>
                              <w:r w:rsidR="00AF1469">
                                <w:rPr>
                                  <w:sz w:val="18"/>
                                  <w:szCs w:val="18"/>
                                </w:rPr>
                                <w:t xml:space="preserve">; </w:t>
                              </w:r>
                              <w:r w:rsidR="00AF1469" w:rsidRPr="007D58D8">
                                <w:rPr>
                                  <w:b/>
                                  <w:bCs/>
                                  <w:sz w:val="18"/>
                                  <w:szCs w:val="18"/>
                                </w:rPr>
                                <w:t>(f)</w:t>
                              </w:r>
                              <w:r w:rsidR="00AF1469">
                                <w:rPr>
                                  <w:sz w:val="18"/>
                                  <w:szCs w:val="18"/>
                                </w:rPr>
                                <w:t xml:space="preserve"> VLA</w:t>
                              </w:r>
                              <w:r w:rsidR="00801C55">
                                <w:rPr>
                                  <w:sz w:val="18"/>
                                  <w:szCs w:val="18"/>
                                </w:rPr>
                                <w:t>’s</w:t>
                              </w:r>
                              <w:r w:rsidR="00AF1469">
                                <w:rPr>
                                  <w:sz w:val="18"/>
                                  <w:szCs w:val="18"/>
                                </w:rPr>
                                <w:t xml:space="preserve"> upwardness test also </w:t>
                              </w:r>
                              <w:r w:rsidR="007D58D8">
                                <w:rPr>
                                  <w:sz w:val="18"/>
                                  <w:szCs w:val="18"/>
                                </w:rPr>
                                <w:t>detect</w:t>
                              </w:r>
                              <w:r w:rsidR="00CF0477">
                                <w:rPr>
                                  <w:sz w:val="18"/>
                                  <w:szCs w:val="18"/>
                                </w:rPr>
                                <w:t>s</w:t>
                              </w:r>
                              <w:r w:rsidR="007D58D8">
                                <w:rPr>
                                  <w:sz w:val="18"/>
                                  <w:szCs w:val="18"/>
                                </w:rPr>
                                <w:t xml:space="preserve"> candidate due to </w:t>
                              </w:r>
                              <w:r w:rsidR="00AF1469">
                                <w:rPr>
                                  <w:sz w:val="18"/>
                                  <w:szCs w:val="18"/>
                                </w:rPr>
                                <w:t>pure GxE</w:t>
                              </w:r>
                              <w:r w:rsidR="00DF01D1">
                                <w:rPr>
                                  <w:sz w:val="18"/>
                                  <w:szCs w:val="18"/>
                                </w:rPr>
                                <w:t xml:space="preserve"> (LM2, solid red line)</w:t>
                              </w:r>
                              <w:r w:rsidR="00367650">
                                <w:rPr>
                                  <w:sz w:val="18"/>
                                  <w:szCs w:val="18"/>
                                </w:rPr>
                                <w:t xml:space="preserve"> </w:t>
                              </w:r>
                              <w:r w:rsidR="007D58D8">
                                <w:rPr>
                                  <w:sz w:val="18"/>
                                  <w:szCs w:val="18"/>
                                </w:rPr>
                                <w:t xml:space="preserve">where </w:t>
                              </w:r>
                              <w:r w:rsidR="00367650">
                                <w:rPr>
                                  <w:sz w:val="18"/>
                                  <w:szCs w:val="18"/>
                                </w:rPr>
                                <w:t xml:space="preserve">DLM </w:t>
                              </w:r>
                              <w:r w:rsidR="007D58D8">
                                <w:rPr>
                                  <w:sz w:val="18"/>
                                  <w:szCs w:val="18"/>
                                </w:rPr>
                                <w:t>fai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Rectangle 60"/>
                        <wps:cNvSpPr/>
                        <wps:spPr>
                          <a:xfrm>
                            <a:off x="111507" y="223824"/>
                            <a:ext cx="1886851" cy="808271"/>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276155" w14:textId="77777777" w:rsidR="003E16D4" w:rsidRDefault="003E16D4" w:rsidP="003E16D4">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034287" y="223823"/>
                            <a:ext cx="1883743" cy="80164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1"/>
                        <wps:cNvSpPr txBox="1"/>
                        <wps:spPr>
                          <a:xfrm>
                            <a:off x="111507" y="185705"/>
                            <a:ext cx="182880" cy="182880"/>
                          </a:xfrm>
                          <a:prstGeom prst="rect">
                            <a:avLst/>
                          </a:prstGeom>
                          <a:noFill/>
                          <a:ln w="6350">
                            <a:noFill/>
                          </a:ln>
                        </wps:spPr>
                        <wps:txbx>
                          <w:txbxContent>
                            <w:p w14:paraId="003C530B" w14:textId="020AEF9E" w:rsidR="007542AB" w:rsidRPr="004C546A" w:rsidRDefault="007542AB" w:rsidP="00A670A1">
                              <w:pPr>
                                <w:jc w:val="center"/>
                              </w:pPr>
                              <w:r w:rsidRPr="004C546A">
                                <w:t>(</w:t>
                              </w:r>
                              <w:r w:rsidR="006C1889">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Text Box 11"/>
                        <wps:cNvSpPr txBox="1"/>
                        <wps:spPr>
                          <a:xfrm>
                            <a:off x="2034287" y="185711"/>
                            <a:ext cx="182880" cy="182880"/>
                          </a:xfrm>
                          <a:prstGeom prst="rect">
                            <a:avLst/>
                          </a:prstGeom>
                          <a:noFill/>
                          <a:ln w="6350">
                            <a:noFill/>
                          </a:ln>
                        </wps:spPr>
                        <wps:txbx>
                          <w:txbxContent>
                            <w:p w14:paraId="66AC6F72" w14:textId="1BF87804" w:rsidR="007542AB" w:rsidRPr="004C546A" w:rsidRDefault="007542AB" w:rsidP="00A670A1">
                              <w:pPr>
                                <w:jc w:val="center"/>
                              </w:pPr>
                              <w:r w:rsidRPr="004C546A">
                                <w:t>(</w:t>
                              </w:r>
                              <w:r w:rsidR="008805DA">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Rectangle 61"/>
                        <wps:cNvSpPr/>
                        <wps:spPr>
                          <a:xfrm>
                            <a:off x="111507" y="1068309"/>
                            <a:ext cx="1886851" cy="796413"/>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5029C9" w14:textId="77777777" w:rsidR="00E0164C" w:rsidRDefault="00E0164C" w:rsidP="00E0164C">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Text Box 11"/>
                        <wps:cNvSpPr txBox="1"/>
                        <wps:spPr>
                          <a:xfrm>
                            <a:off x="111507" y="1025753"/>
                            <a:ext cx="182880" cy="182245"/>
                          </a:xfrm>
                          <a:prstGeom prst="rect">
                            <a:avLst/>
                          </a:prstGeom>
                          <a:noFill/>
                          <a:ln w="6350">
                            <a:noFill/>
                          </a:ln>
                        </wps:spPr>
                        <wps:txbx>
                          <w:txbxContent>
                            <w:p w14:paraId="696BE597" w14:textId="36C825D0" w:rsidR="007542AB" w:rsidRDefault="007542AB" w:rsidP="00A670A1">
                              <w:pPr>
                                <w:jc w:val="center"/>
                                <w:rPr>
                                  <w:rFonts w:ascii="Calibri" w:eastAsia="DengXian" w:hAnsi="Calibri"/>
                                </w:rPr>
                              </w:pPr>
                              <w:r>
                                <w:rPr>
                                  <w:rFonts w:ascii="Calibri" w:eastAsia="DengXian" w:hAnsi="Calibri"/>
                                </w:rPr>
                                <w:t>(</w:t>
                              </w:r>
                              <w:r w:rsidR="00FE60E1">
                                <w:rPr>
                                  <w:rFonts w:ascii="Calibri" w:eastAsia="DengXian" w:hAnsi="Calibri"/>
                                </w:rPr>
                                <w:t>b</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3955728" y="223822"/>
                            <a:ext cx="1883410" cy="801222"/>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11"/>
                        <wps:cNvSpPr txBox="1"/>
                        <wps:spPr>
                          <a:xfrm>
                            <a:off x="3955728" y="180000"/>
                            <a:ext cx="182880" cy="181610"/>
                          </a:xfrm>
                          <a:prstGeom prst="rect">
                            <a:avLst/>
                          </a:prstGeom>
                          <a:noFill/>
                          <a:ln w="6350">
                            <a:noFill/>
                          </a:ln>
                        </wps:spPr>
                        <wps:txbx>
                          <w:txbxContent>
                            <w:p w14:paraId="563DC73E" w14:textId="3088503C" w:rsidR="00433881" w:rsidRDefault="00433881" w:rsidP="00A670A1">
                              <w:pPr>
                                <w:jc w:val="center"/>
                                <w:rPr>
                                  <w:rFonts w:ascii="Calibri" w:eastAsia="DengXian" w:hAnsi="Calibri"/>
                                </w:rPr>
                              </w:pPr>
                              <w:r>
                                <w:rPr>
                                  <w:rFonts w:ascii="Calibri" w:eastAsia="DengXian" w:hAnsi="Calibri"/>
                                </w:rPr>
                                <w:t>(</w:t>
                              </w:r>
                              <w:r w:rsidR="008805DA">
                                <w:rPr>
                                  <w:rFonts w:ascii="Calibri" w:eastAsia="DengXian" w:hAnsi="Calibri"/>
                                </w:rPr>
                                <w:t>e</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7" name="Rectangle 67"/>
                        <wps:cNvSpPr/>
                        <wps:spPr>
                          <a:xfrm>
                            <a:off x="2040320" y="1068247"/>
                            <a:ext cx="1877710" cy="796514"/>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1CE2D9" w14:textId="77777777" w:rsidR="0081280F" w:rsidRDefault="0081280F" w:rsidP="00E0164C">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11"/>
                        <wps:cNvSpPr txBox="1"/>
                        <wps:spPr>
                          <a:xfrm>
                            <a:off x="2040320" y="1018200"/>
                            <a:ext cx="182880" cy="182245"/>
                          </a:xfrm>
                          <a:prstGeom prst="rect">
                            <a:avLst/>
                          </a:prstGeom>
                          <a:noFill/>
                          <a:ln w="6350">
                            <a:noFill/>
                          </a:ln>
                        </wps:spPr>
                        <wps:txbx>
                          <w:txbxContent>
                            <w:p w14:paraId="1BD15DD7" w14:textId="7C6A3870" w:rsidR="006C2B13" w:rsidRDefault="006C2B13" w:rsidP="006C2B13">
                              <w:pPr>
                                <w:jc w:val="center"/>
                                <w:rPr>
                                  <w:rFonts w:ascii="Calibri" w:eastAsia="DengXian" w:hAnsi="Calibri"/>
                                </w:rPr>
                              </w:pPr>
                              <w:r>
                                <w:rPr>
                                  <w:rFonts w:ascii="Calibri" w:eastAsia="DengXian" w:hAnsi="Calibri"/>
                                </w:rPr>
                                <w:t>(</w:t>
                              </w:r>
                              <w:r w:rsidR="008805DA">
                                <w:rPr>
                                  <w:rFonts w:ascii="Calibri" w:eastAsia="DengXian" w:hAnsi="Calibri"/>
                                </w:rPr>
                                <w:t>d</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6" name="Rectangle 106"/>
                        <wps:cNvSpPr/>
                        <wps:spPr>
                          <a:xfrm>
                            <a:off x="3955145" y="1068471"/>
                            <a:ext cx="1877695" cy="79629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A47BD0" w14:textId="77777777" w:rsidR="00111393" w:rsidRDefault="00111393" w:rsidP="0011139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Text Box 11"/>
                        <wps:cNvSpPr txBox="1"/>
                        <wps:spPr>
                          <a:xfrm>
                            <a:off x="3955728" y="1032038"/>
                            <a:ext cx="182880" cy="168338"/>
                          </a:xfrm>
                          <a:prstGeom prst="rect">
                            <a:avLst/>
                          </a:prstGeom>
                          <a:noFill/>
                          <a:ln w="6350">
                            <a:noFill/>
                          </a:ln>
                        </wps:spPr>
                        <wps:txbx>
                          <w:txbxContent>
                            <w:p w14:paraId="01A7CC52" w14:textId="51B90032" w:rsidR="008805DA" w:rsidRDefault="008805DA" w:rsidP="00A670A1">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xmlns:oel="http://schemas.microsoft.com/office/2019/extlst">
            <w:pict>
              <v:group w14:anchorId="332A366C" id="Canvas 7" o:spid="_x0000_s1026" editas="canvas" style="width:467.5pt;height:324pt;mso-position-horizontal-relative:char;mso-position-vertical-relative:line" coordsize="59372,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1148;visibility:visible;mso-wrap-style:square" filled="t" stroked="t" strokecolor="black [3213]">
                  <v:fill o:detectmouseclick="t"/>
                  <v:path o:connecttype="none"/>
                </v:shape>
                <v:shape id="Picture 64"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">
                  <v:imagedata r:id="rId12" o:title="Chart, line chart&#10;&#10;Description automatically generated"/>
                </v:shape>
                <v:shapetype id="_x0000_t202" coordsize="21600,21600" o:spt="202" path="m,l,21600r21600,l21600,xe">
                  <v:stroke joinstyle="miter"/>
                  <v:path gradientshapeok="t" o:connecttype="rect"/>
                </v:shapetype>
                <v:shape id="Text Box 10" o:spid="_x0000_s1029" type="#_x0000_t202" style="position:absolute;left:108;top:19768;width:59264;height:21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" fillcolor="white [3201]" stroked="f" strokeweight=".5pt">
                  <v:textbox inset="0,0,0,0">
                    <w:txbxContent>
                      <w:p w14:paraId="3B634C74" w14:textId="3E1E5B63" w:rsidR="007542AB" w:rsidRPr="00BC3CCF" w:rsidRDefault="007542AB" w:rsidP="007542AB">
                        <w:pPr>
                          <w:pStyle w:val="NoSpacing"/>
                          <w:jc w:val="center"/>
                          <w:rPr>
                            <w:b/>
                            <w:bCs/>
                          </w:rPr>
                        </w:pPr>
                        <w:r w:rsidRPr="00BC3CCF">
                          <w:rPr>
                            <w:b/>
                            <w:bCs/>
                          </w:rPr>
                          <w:t xml:space="preserve">Figure 1: </w:t>
                        </w:r>
                        <w:r w:rsidR="002E2E1B">
                          <w:rPr>
                            <w:b/>
                            <w:bCs/>
                          </w:rPr>
                          <w:t>Rationale</w:t>
                        </w:r>
                        <w:r>
                          <w:rPr>
                            <w:b/>
                            <w:bCs/>
                          </w:rPr>
                          <w:t xml:space="preserve"> of </w:t>
                        </w:r>
                        <w:r w:rsidRPr="00BC3CCF">
                          <w:rPr>
                            <w:b/>
                            <w:bCs/>
                          </w:rPr>
                          <w:t xml:space="preserve">Variance </w:t>
                        </w:r>
                        <w:r w:rsidR="00111157">
                          <w:rPr>
                            <w:b/>
                            <w:bCs/>
                          </w:rPr>
                          <w:t>L</w:t>
                        </w:r>
                        <w:r w:rsidR="00111157" w:rsidRPr="00BC3CCF">
                          <w:rPr>
                            <w:b/>
                            <w:bCs/>
                          </w:rPr>
                          <w:t>oci</w:t>
                        </w:r>
                        <w:r w:rsidR="00111157">
                          <w:rPr>
                            <w:b/>
                            <w:bCs/>
                          </w:rPr>
                          <w:t xml:space="preserve"> </w:t>
                        </w:r>
                        <w:r w:rsidRPr="00BC3CCF">
                          <w:rPr>
                            <w:b/>
                            <w:bCs/>
                          </w:rPr>
                          <w:t>suggest</w:t>
                        </w:r>
                        <w:r w:rsidR="00111157">
                          <w:rPr>
                            <w:b/>
                            <w:bCs/>
                          </w:rPr>
                          <w:t>ing</w:t>
                        </w:r>
                        <w:r w:rsidRPr="00BC3CCF">
                          <w:rPr>
                            <w:b/>
                            <w:bCs/>
                          </w:rPr>
                          <w:t xml:space="preserve"> GxE</w:t>
                        </w:r>
                        <w:r w:rsidR="002E2E1B">
                          <w:rPr>
                            <w:b/>
                            <w:bCs/>
                          </w:rPr>
                          <w:t xml:space="preserve"> candidate SNP</w:t>
                        </w:r>
                      </w:p>
                      <w:p w14:paraId="26865D2A" w14:textId="5C9E883C" w:rsidR="00AF30B7" w:rsidRDefault="00547BA5" w:rsidP="00EA6A69">
                        <w:pPr>
                          <w:pStyle w:val="NoSpacing"/>
                          <w:rPr>
                            <w:sz w:val="18"/>
                            <w:szCs w:val="18"/>
                          </w:rPr>
                        </w:pPr>
                        <w:r w:rsidRPr="00E82580">
                          <w:rPr>
                            <w:b/>
                            <w:bCs/>
                            <w:sz w:val="18"/>
                            <w:szCs w:val="18"/>
                          </w:rPr>
                          <w:t>solid</w:t>
                        </w:r>
                        <w:r w:rsidR="007B6DC6">
                          <w:rPr>
                            <w:b/>
                            <w:bCs/>
                            <w:sz w:val="18"/>
                            <w:szCs w:val="18"/>
                          </w:rPr>
                          <w:t xml:space="preserve"> </w:t>
                        </w:r>
                        <w:r w:rsidR="00844AD7">
                          <w:rPr>
                            <w:b/>
                            <w:bCs/>
                            <w:sz w:val="18"/>
                            <w:szCs w:val="18"/>
                          </w:rPr>
                          <w:t>g</w:t>
                        </w:r>
                        <w:r w:rsidR="00844AD7" w:rsidRPr="00E82580">
                          <w:rPr>
                            <w:b/>
                            <w:bCs/>
                            <w:sz w:val="18"/>
                            <w:szCs w:val="18"/>
                          </w:rPr>
                          <w:t xml:space="preserve">reen </w:t>
                        </w:r>
                        <w:r w:rsidR="007B6DC6">
                          <w:rPr>
                            <w:b/>
                            <w:bCs/>
                            <w:sz w:val="18"/>
                            <w:szCs w:val="18"/>
                          </w:rPr>
                          <w:t>line</w:t>
                        </w:r>
                        <w:r w:rsidRPr="00BF7569">
                          <w:rPr>
                            <w:b/>
                            <w:bCs/>
                            <w:sz w:val="18"/>
                            <w:szCs w:val="18"/>
                          </w:rPr>
                          <w:t>:</w:t>
                        </w:r>
                        <w:r w:rsidRPr="00BC3CCF">
                          <w:rPr>
                            <w:sz w:val="18"/>
                            <w:szCs w:val="18"/>
                          </w:rPr>
                          <w:t xml:space="preserve"> </w:t>
                        </w:r>
                        <w:r w:rsidR="00B6630A">
                          <w:rPr>
                            <w:sz w:val="18"/>
                            <w:szCs w:val="18"/>
                          </w:rPr>
                          <w:t xml:space="preserve">marginal </w:t>
                        </w:r>
                        <w:r w:rsidR="00A113CB">
                          <w:rPr>
                            <w:sz w:val="18"/>
                            <w:szCs w:val="18"/>
                          </w:rPr>
                          <w:t>linear regression line</w:t>
                        </w:r>
                        <w:r w:rsidR="00EB5D89">
                          <w:rPr>
                            <w:sz w:val="18"/>
                            <w:szCs w:val="18"/>
                          </w:rPr>
                          <w:t>s</w:t>
                        </w:r>
                        <w:r w:rsidR="00AE75FA">
                          <w:rPr>
                            <w:sz w:val="18"/>
                            <w:szCs w:val="18"/>
                          </w:rPr>
                          <w:t xml:space="preserve"> fitted by GWAS for double linear model (DLM)</w:t>
                        </w:r>
                        <w:r w:rsidR="00450ADD">
                          <w:rPr>
                            <w:sz w:val="18"/>
                            <w:szCs w:val="18"/>
                          </w:rPr>
                          <w:t xml:space="preserve">; </w:t>
                        </w:r>
                        <w:r w:rsidR="00844AD7" w:rsidRPr="00000ADA">
                          <w:rPr>
                            <w:b/>
                            <w:bCs/>
                            <w:sz w:val="18"/>
                            <w:szCs w:val="18"/>
                          </w:rPr>
                          <w:t>solid</w:t>
                        </w:r>
                        <w:r w:rsidR="00844AD7">
                          <w:rPr>
                            <w:b/>
                            <w:bCs/>
                            <w:sz w:val="18"/>
                            <w:szCs w:val="18"/>
                          </w:rPr>
                          <w:t xml:space="preserve"> </w:t>
                        </w:r>
                        <w:r w:rsidR="00571A9D">
                          <w:rPr>
                            <w:b/>
                            <w:bCs/>
                            <w:sz w:val="18"/>
                            <w:szCs w:val="18"/>
                          </w:rPr>
                          <w:t>r</w:t>
                        </w:r>
                        <w:r w:rsidRPr="00000ADA">
                          <w:rPr>
                            <w:b/>
                            <w:bCs/>
                            <w:sz w:val="18"/>
                            <w:szCs w:val="18"/>
                          </w:rPr>
                          <w:t xml:space="preserve">ed </w:t>
                        </w:r>
                        <w:r w:rsidR="009C550F">
                          <w:rPr>
                            <w:b/>
                            <w:bCs/>
                            <w:sz w:val="18"/>
                            <w:szCs w:val="18"/>
                          </w:rPr>
                          <w:t>line</w:t>
                        </w:r>
                        <w:r w:rsidR="00E443D1" w:rsidRPr="00000ADA">
                          <w:rPr>
                            <w:b/>
                            <w:bCs/>
                            <w:sz w:val="18"/>
                            <w:szCs w:val="18"/>
                          </w:rPr>
                          <w:t>:</w:t>
                        </w:r>
                        <w:r w:rsidR="00E443D1" w:rsidRPr="00000ADA">
                          <w:rPr>
                            <w:sz w:val="18"/>
                            <w:szCs w:val="18"/>
                          </w:rPr>
                          <w:t xml:space="preserve"> </w:t>
                        </w:r>
                        <w:r w:rsidR="00000ADA" w:rsidRPr="00000ADA">
                          <w:rPr>
                            <w:sz w:val="18"/>
                            <w:szCs w:val="18"/>
                          </w:rPr>
                          <w:t>curv</w:t>
                        </w:r>
                        <w:r w:rsidR="00EB5D89">
                          <w:rPr>
                            <w:sz w:val="18"/>
                            <w:szCs w:val="18"/>
                          </w:rPr>
                          <w:t>es</w:t>
                        </w:r>
                        <w:r w:rsidR="00000ADA" w:rsidRPr="00000ADA">
                          <w:rPr>
                            <w:sz w:val="18"/>
                            <w:szCs w:val="18"/>
                          </w:rPr>
                          <w:t xml:space="preserve"> </w:t>
                        </w:r>
                        <w:r w:rsidR="007B6DC6" w:rsidRPr="007B6DC6">
                          <w:rPr>
                            <w:sz w:val="18"/>
                            <w:szCs w:val="18"/>
                          </w:rPr>
                          <w:t xml:space="preserve">fitted by variance loci analysis </w:t>
                        </w:r>
                        <w:r w:rsidR="00EB5D89">
                          <w:rPr>
                            <w:sz w:val="18"/>
                            <w:szCs w:val="18"/>
                          </w:rPr>
                          <w:t xml:space="preserve">(VLA) </w:t>
                        </w:r>
                        <w:r w:rsidR="007B6DC6" w:rsidRPr="007B6DC6">
                          <w:rPr>
                            <w:sz w:val="18"/>
                            <w:szCs w:val="18"/>
                          </w:rPr>
                          <w:t xml:space="preserve">for upwardness </w:t>
                        </w:r>
                        <w:r w:rsidR="00A06FFD" w:rsidRPr="007B6DC6">
                          <w:rPr>
                            <w:sz w:val="18"/>
                            <w:szCs w:val="18"/>
                          </w:rPr>
                          <w:t>test</w:t>
                        </w:r>
                        <w:r w:rsidR="00A06FFD">
                          <w:rPr>
                            <w:sz w:val="18"/>
                            <w:szCs w:val="18"/>
                          </w:rPr>
                          <w:t xml:space="preserve">; </w:t>
                        </w:r>
                        <w:r w:rsidR="006C07DE">
                          <w:rPr>
                            <w:b/>
                            <w:bCs/>
                            <w:sz w:val="18"/>
                            <w:szCs w:val="18"/>
                          </w:rPr>
                          <w:t>m</w:t>
                        </w:r>
                        <w:r w:rsidR="009C550F" w:rsidRPr="00A83FEF">
                          <w:rPr>
                            <w:b/>
                            <w:bCs/>
                            <w:sz w:val="18"/>
                            <w:szCs w:val="18"/>
                          </w:rPr>
                          <w:t>agenta/orange</w:t>
                        </w:r>
                        <w:r w:rsidR="009C550F">
                          <w:rPr>
                            <w:b/>
                            <w:bCs/>
                            <w:sz w:val="18"/>
                            <w:szCs w:val="18"/>
                          </w:rPr>
                          <w:t xml:space="preserve"> points and </w:t>
                        </w:r>
                        <w:r w:rsidR="00A06FFD">
                          <w:rPr>
                            <w:b/>
                            <w:bCs/>
                            <w:sz w:val="18"/>
                            <w:szCs w:val="18"/>
                          </w:rPr>
                          <w:t>dashed</w:t>
                        </w:r>
                        <w:r w:rsidR="00AB6589">
                          <w:rPr>
                            <w:b/>
                            <w:bCs/>
                            <w:sz w:val="18"/>
                            <w:szCs w:val="18"/>
                          </w:rPr>
                          <w:t xml:space="preserve"> line</w:t>
                        </w:r>
                        <w:r w:rsidR="009C550F">
                          <w:rPr>
                            <w:b/>
                            <w:bCs/>
                            <w:sz w:val="18"/>
                            <w:szCs w:val="18"/>
                          </w:rPr>
                          <w:t>s</w:t>
                        </w:r>
                        <w:r w:rsidR="00AB6589">
                          <w:rPr>
                            <w:b/>
                            <w:bCs/>
                            <w:sz w:val="18"/>
                            <w:szCs w:val="18"/>
                          </w:rPr>
                          <w:t xml:space="preserve">: </w:t>
                        </w:r>
                        <w:r w:rsidR="00AB6589" w:rsidRPr="00EB5D89">
                          <w:rPr>
                            <w:sz w:val="18"/>
                            <w:szCs w:val="18"/>
                          </w:rPr>
                          <w:t xml:space="preserve">environment specific </w:t>
                        </w:r>
                        <w:r w:rsidR="009C550F" w:rsidRPr="00EB5D89">
                          <w:rPr>
                            <w:sz w:val="18"/>
                            <w:szCs w:val="18"/>
                          </w:rPr>
                          <w:t>observation</w:t>
                        </w:r>
                        <w:r w:rsidR="00EB5D89">
                          <w:rPr>
                            <w:sz w:val="18"/>
                            <w:szCs w:val="18"/>
                          </w:rPr>
                          <w:t>s</w:t>
                        </w:r>
                        <w:r w:rsidR="009C550F" w:rsidRPr="00EB5D89">
                          <w:rPr>
                            <w:sz w:val="18"/>
                            <w:szCs w:val="18"/>
                          </w:rPr>
                          <w:t xml:space="preserve"> and </w:t>
                        </w:r>
                        <w:r w:rsidR="002F6C64" w:rsidRPr="00EB5D89">
                          <w:rPr>
                            <w:sz w:val="18"/>
                            <w:szCs w:val="18"/>
                          </w:rPr>
                          <w:t>regression line</w:t>
                        </w:r>
                        <w:r w:rsidR="009C550F" w:rsidRPr="00EB5D89">
                          <w:rPr>
                            <w:sz w:val="18"/>
                            <w:szCs w:val="18"/>
                          </w:rPr>
                          <w:t>s</w:t>
                        </w:r>
                        <w:r w:rsidR="001451B6">
                          <w:rPr>
                            <w:sz w:val="18"/>
                            <w:szCs w:val="18"/>
                          </w:rPr>
                          <w:t xml:space="preserve">; </w:t>
                        </w:r>
                        <w:r w:rsidR="001451B6" w:rsidRPr="00B07041">
                          <w:rPr>
                            <w:b/>
                            <w:bCs/>
                            <w:sz w:val="18"/>
                            <w:szCs w:val="18"/>
                          </w:rPr>
                          <w:t>x-axis:</w:t>
                        </w:r>
                        <w:r w:rsidR="001451B6">
                          <w:rPr>
                            <w:sz w:val="18"/>
                            <w:szCs w:val="18"/>
                          </w:rPr>
                          <w:t xml:space="preserve"> genotype as allele counts; </w:t>
                        </w:r>
                        <w:r w:rsidR="001451B6" w:rsidRPr="00B07041">
                          <w:rPr>
                            <w:b/>
                            <w:bCs/>
                            <w:sz w:val="18"/>
                            <w:szCs w:val="18"/>
                          </w:rPr>
                          <w:t>y-axis:</w:t>
                        </w:r>
                        <w:r w:rsidR="001451B6">
                          <w:rPr>
                            <w:sz w:val="18"/>
                            <w:szCs w:val="18"/>
                          </w:rPr>
                          <w:t xml:space="preserve"> phenotype value or </w:t>
                        </w:r>
                        <w:r w:rsidR="00B07041">
                          <w:rPr>
                            <w:sz w:val="18"/>
                            <w:szCs w:val="18"/>
                          </w:rPr>
                          <w:t xml:space="preserve">squared </w:t>
                        </w:r>
                        <w:r w:rsidR="001451B6">
                          <w:rPr>
                            <w:sz w:val="18"/>
                            <w:szCs w:val="18"/>
                          </w:rPr>
                          <w:t>residual</w:t>
                        </w:r>
                        <w:r w:rsidR="00B07041">
                          <w:rPr>
                            <w:sz w:val="18"/>
                            <w:szCs w:val="18"/>
                          </w:rPr>
                          <w:t>s.</w:t>
                        </w:r>
                      </w:p>
                      <w:p w14:paraId="086A8BB7" w14:textId="24367B1F" w:rsidR="00EA6A69" w:rsidRDefault="00411C27" w:rsidP="00EA6A69">
                        <w:pPr>
                          <w:pStyle w:val="NoSpacing"/>
                          <w:rPr>
                            <w:sz w:val="18"/>
                            <w:szCs w:val="18"/>
                          </w:rPr>
                        </w:pPr>
                        <w:r w:rsidRPr="00411C27">
                          <w:rPr>
                            <w:b/>
                            <w:bCs/>
                            <w:sz w:val="18"/>
                            <w:szCs w:val="18"/>
                          </w:rPr>
                          <w:t xml:space="preserve">row </w:t>
                        </w:r>
                        <w:r w:rsidR="00D42EA2">
                          <w:rPr>
                            <w:b/>
                            <w:bCs/>
                            <w:sz w:val="18"/>
                            <w:szCs w:val="18"/>
                          </w:rPr>
                          <w:t xml:space="preserve">1 </w:t>
                        </w:r>
                        <w:r w:rsidR="00E63080" w:rsidRPr="00411C27">
                          <w:rPr>
                            <w:b/>
                            <w:bCs/>
                            <w:sz w:val="18"/>
                            <w:szCs w:val="18"/>
                          </w:rPr>
                          <w:t>(a</w:t>
                        </w:r>
                        <w:r w:rsidRPr="00411C27">
                          <w:rPr>
                            <w:b/>
                            <w:bCs/>
                            <w:sz w:val="18"/>
                            <w:szCs w:val="18"/>
                          </w:rPr>
                          <w:t xml:space="preserve">, </w:t>
                        </w:r>
                        <w:r w:rsidR="00E63080" w:rsidRPr="00411C27">
                          <w:rPr>
                            <w:b/>
                            <w:bCs/>
                            <w:sz w:val="18"/>
                            <w:szCs w:val="18"/>
                          </w:rPr>
                          <w:t>c</w:t>
                        </w:r>
                        <w:r w:rsidRPr="00411C27">
                          <w:rPr>
                            <w:b/>
                            <w:bCs/>
                            <w:sz w:val="18"/>
                            <w:szCs w:val="18"/>
                          </w:rPr>
                          <w:t xml:space="preserve">, </w:t>
                        </w:r>
                        <w:r w:rsidR="00E63080" w:rsidRPr="00411C27">
                          <w:rPr>
                            <w:b/>
                            <w:bCs/>
                            <w:sz w:val="18"/>
                            <w:szCs w:val="18"/>
                          </w:rPr>
                          <w:t>e)</w:t>
                        </w:r>
                        <w:r w:rsidR="00AF30B7">
                          <w:rPr>
                            <w:b/>
                            <w:bCs/>
                            <w:sz w:val="18"/>
                            <w:szCs w:val="18"/>
                          </w:rPr>
                          <w:t>:</w:t>
                        </w:r>
                        <w:r w:rsidR="00E63080">
                          <w:rPr>
                            <w:sz w:val="18"/>
                            <w:szCs w:val="18"/>
                          </w:rPr>
                          <w:t xml:space="preserve"> quantitative phenotype</w:t>
                        </w:r>
                        <w:r w:rsidR="00D42EA2">
                          <w:rPr>
                            <w:sz w:val="18"/>
                            <w:szCs w:val="18"/>
                          </w:rPr>
                          <w:t>.</w:t>
                        </w:r>
                        <w:r w:rsidR="00E63080">
                          <w:rPr>
                            <w:sz w:val="18"/>
                            <w:szCs w:val="18"/>
                          </w:rPr>
                          <w:t xml:space="preserve"> </w:t>
                        </w:r>
                        <w:r w:rsidR="007542AB" w:rsidRPr="00BC3CCF">
                          <w:rPr>
                            <w:b/>
                            <w:bCs/>
                            <w:sz w:val="18"/>
                            <w:szCs w:val="18"/>
                          </w:rPr>
                          <w:t>(a)</w:t>
                        </w:r>
                        <w:r w:rsidR="007542AB" w:rsidRPr="00BC3CCF">
                          <w:rPr>
                            <w:sz w:val="18"/>
                            <w:szCs w:val="18"/>
                          </w:rPr>
                          <w:t xml:space="preserve"> In the absence of GxE, </w:t>
                        </w:r>
                        <w:r w:rsidR="005F21A7">
                          <w:rPr>
                            <w:sz w:val="18"/>
                            <w:szCs w:val="18"/>
                          </w:rPr>
                          <w:t xml:space="preserve">the spread of </w:t>
                        </w:r>
                        <w:r w:rsidR="007542AB" w:rsidRPr="00BC3CCF">
                          <w:rPr>
                            <w:sz w:val="18"/>
                            <w:szCs w:val="18"/>
                          </w:rPr>
                          <w:t>residual</w:t>
                        </w:r>
                        <w:r w:rsidR="00194276">
                          <w:rPr>
                            <w:sz w:val="18"/>
                            <w:szCs w:val="18"/>
                          </w:rPr>
                          <w:t>s</w:t>
                        </w:r>
                        <w:r w:rsidR="007542AB" w:rsidRPr="00BC3CCF">
                          <w:rPr>
                            <w:sz w:val="18"/>
                            <w:szCs w:val="18"/>
                          </w:rPr>
                          <w:t xml:space="preserve"> are </w:t>
                        </w:r>
                        <w:r w:rsidR="005F21A7">
                          <w:rPr>
                            <w:sz w:val="18"/>
                            <w:szCs w:val="18"/>
                          </w:rPr>
                          <w:t xml:space="preserve">uniform </w:t>
                        </w:r>
                        <w:r w:rsidR="00D5140D">
                          <w:rPr>
                            <w:sz w:val="18"/>
                            <w:szCs w:val="18"/>
                          </w:rPr>
                          <w:t>(LM1)</w:t>
                        </w:r>
                        <w:r w:rsidR="007542AB" w:rsidRPr="00BC3CCF">
                          <w:rPr>
                            <w:sz w:val="18"/>
                            <w:szCs w:val="18"/>
                          </w:rPr>
                          <w:t xml:space="preserve">, </w:t>
                        </w:r>
                        <w:r w:rsidR="009F1355">
                          <w:rPr>
                            <w:sz w:val="18"/>
                            <w:szCs w:val="18"/>
                          </w:rPr>
                          <w:t xml:space="preserve">so </w:t>
                        </w:r>
                        <w:r w:rsidR="004E3682">
                          <w:rPr>
                            <w:sz w:val="18"/>
                            <w:szCs w:val="18"/>
                          </w:rPr>
                          <w:t xml:space="preserve">a flat </w:t>
                        </w:r>
                        <w:r w:rsidR="0050660F">
                          <w:rPr>
                            <w:sz w:val="18"/>
                            <w:szCs w:val="18"/>
                          </w:rPr>
                          <w:t>line fit</w:t>
                        </w:r>
                        <w:r w:rsidR="00461A25">
                          <w:rPr>
                            <w:sz w:val="18"/>
                            <w:szCs w:val="18"/>
                          </w:rPr>
                          <w:t>s</w:t>
                        </w:r>
                        <w:r w:rsidR="0050660F">
                          <w:rPr>
                            <w:sz w:val="18"/>
                            <w:szCs w:val="18"/>
                          </w:rPr>
                          <w:t xml:space="preserve"> through squared </w:t>
                        </w:r>
                        <w:r w:rsidR="000130F8">
                          <w:rPr>
                            <w:sz w:val="18"/>
                            <w:szCs w:val="18"/>
                          </w:rPr>
                          <w:t xml:space="preserve">residuals </w:t>
                        </w:r>
                        <w:r w:rsidR="009F1355">
                          <w:rPr>
                            <w:sz w:val="18"/>
                            <w:szCs w:val="18"/>
                          </w:rPr>
                          <w:t xml:space="preserve">and </w:t>
                        </w:r>
                        <w:r w:rsidR="007542AB" w:rsidRPr="00BC3CCF">
                          <w:rPr>
                            <w:sz w:val="18"/>
                            <w:szCs w:val="18"/>
                          </w:rPr>
                          <w:t>A/a is not a vQTL</w:t>
                        </w:r>
                        <w:r w:rsidR="0031795C">
                          <w:rPr>
                            <w:sz w:val="18"/>
                            <w:szCs w:val="18"/>
                          </w:rPr>
                          <w:t xml:space="preserve"> (LM2)</w:t>
                        </w:r>
                        <w:r w:rsidR="009F1355">
                          <w:rPr>
                            <w:sz w:val="18"/>
                            <w:szCs w:val="18"/>
                          </w:rPr>
                          <w:t>;</w:t>
                        </w:r>
                        <w:r w:rsidR="00687D7D">
                          <w:rPr>
                            <w:sz w:val="18"/>
                            <w:szCs w:val="18"/>
                          </w:rPr>
                          <w:t xml:space="preserve"> </w:t>
                        </w:r>
                        <w:r w:rsidR="007542AB" w:rsidRPr="00BC3CCF">
                          <w:rPr>
                            <w:b/>
                            <w:bCs/>
                            <w:sz w:val="18"/>
                            <w:szCs w:val="18"/>
                          </w:rPr>
                          <w:t>(</w:t>
                        </w:r>
                        <w:r w:rsidR="00EA6A69">
                          <w:rPr>
                            <w:b/>
                            <w:bCs/>
                            <w:sz w:val="18"/>
                            <w:szCs w:val="18"/>
                          </w:rPr>
                          <w:t>c</w:t>
                        </w:r>
                        <w:r w:rsidR="007542AB" w:rsidRPr="00BC3CCF">
                          <w:rPr>
                            <w:b/>
                            <w:bCs/>
                            <w:sz w:val="18"/>
                            <w:szCs w:val="18"/>
                          </w:rPr>
                          <w:t>)</w:t>
                        </w:r>
                        <w:r w:rsidR="007542AB" w:rsidRPr="00BC3CCF">
                          <w:rPr>
                            <w:sz w:val="18"/>
                            <w:szCs w:val="18"/>
                          </w:rPr>
                          <w:t xml:space="preserve"> In the presence of GxE, </w:t>
                        </w:r>
                        <w:r w:rsidR="004349F5">
                          <w:rPr>
                            <w:sz w:val="18"/>
                            <w:szCs w:val="18"/>
                          </w:rPr>
                          <w:t xml:space="preserve">the spread of </w:t>
                        </w:r>
                        <w:r w:rsidR="007542AB" w:rsidRPr="00BC3CCF">
                          <w:rPr>
                            <w:sz w:val="18"/>
                            <w:szCs w:val="18"/>
                          </w:rPr>
                          <w:t>residual</w:t>
                        </w:r>
                        <w:r w:rsidR="00003DD5">
                          <w:rPr>
                            <w:sz w:val="18"/>
                            <w:szCs w:val="18"/>
                          </w:rPr>
                          <w:t xml:space="preserve">s </w:t>
                        </w:r>
                        <w:r w:rsidR="007542AB" w:rsidRPr="00BC3CCF">
                          <w:rPr>
                            <w:sz w:val="18"/>
                            <w:szCs w:val="18"/>
                          </w:rPr>
                          <w:t xml:space="preserve">are </w:t>
                        </w:r>
                        <w:r w:rsidR="0021027A">
                          <w:rPr>
                            <w:sz w:val="18"/>
                            <w:szCs w:val="18"/>
                          </w:rPr>
                          <w:t>un</w:t>
                        </w:r>
                        <w:r w:rsidR="007542AB" w:rsidRPr="00BC3CCF">
                          <w:rPr>
                            <w:sz w:val="18"/>
                            <w:szCs w:val="18"/>
                          </w:rPr>
                          <w:t>even</w:t>
                        </w:r>
                        <w:r w:rsidR="0031795C">
                          <w:rPr>
                            <w:sz w:val="18"/>
                            <w:szCs w:val="18"/>
                          </w:rPr>
                          <w:t xml:space="preserve"> (LM1)</w:t>
                        </w:r>
                        <w:r w:rsidR="007542AB" w:rsidRPr="00BC3CCF">
                          <w:rPr>
                            <w:sz w:val="18"/>
                            <w:szCs w:val="18"/>
                          </w:rPr>
                          <w:t xml:space="preserve">, </w:t>
                        </w:r>
                        <w:r w:rsidR="00003DD5">
                          <w:rPr>
                            <w:sz w:val="18"/>
                            <w:szCs w:val="18"/>
                          </w:rPr>
                          <w:t>a</w:t>
                        </w:r>
                        <w:r w:rsidR="00EB1367">
                          <w:rPr>
                            <w:sz w:val="18"/>
                            <w:szCs w:val="18"/>
                          </w:rPr>
                          <w:t xml:space="preserve"> non-zero</w:t>
                        </w:r>
                        <w:r w:rsidR="00003DD5">
                          <w:rPr>
                            <w:sz w:val="18"/>
                            <w:szCs w:val="18"/>
                          </w:rPr>
                          <w:t xml:space="preserve"> slope </w:t>
                        </w:r>
                        <w:r w:rsidR="00BA0E26">
                          <w:rPr>
                            <w:sz w:val="18"/>
                            <w:szCs w:val="18"/>
                          </w:rPr>
                          <w:t>(</w:t>
                        </w:r>
                        <w:r w:rsidR="00FB0263">
                          <w:rPr>
                            <w:sz w:val="18"/>
                            <w:szCs w:val="18"/>
                          </w:rPr>
                          <w:t xml:space="preserve">solid green line) </w:t>
                        </w:r>
                        <w:r w:rsidR="00B134B5">
                          <w:rPr>
                            <w:sz w:val="18"/>
                            <w:szCs w:val="18"/>
                          </w:rPr>
                          <w:t xml:space="preserve">or an upward curve </w:t>
                        </w:r>
                        <w:r w:rsidR="00FB0263">
                          <w:rPr>
                            <w:sz w:val="18"/>
                            <w:szCs w:val="18"/>
                          </w:rPr>
                          <w:t xml:space="preserve">(solid red line) </w:t>
                        </w:r>
                        <w:r w:rsidR="00003DD5">
                          <w:rPr>
                            <w:sz w:val="18"/>
                            <w:szCs w:val="18"/>
                          </w:rPr>
                          <w:t>fit</w:t>
                        </w:r>
                        <w:r w:rsidR="00B134B5">
                          <w:rPr>
                            <w:sz w:val="18"/>
                            <w:szCs w:val="18"/>
                          </w:rPr>
                          <w:t>s</w:t>
                        </w:r>
                        <w:r w:rsidR="00003DD5">
                          <w:rPr>
                            <w:sz w:val="18"/>
                            <w:szCs w:val="18"/>
                          </w:rPr>
                          <w:t xml:space="preserve"> through </w:t>
                        </w:r>
                        <w:r w:rsidR="001D10EE">
                          <w:rPr>
                            <w:sz w:val="18"/>
                            <w:szCs w:val="18"/>
                          </w:rPr>
                          <w:t xml:space="preserve">the </w:t>
                        </w:r>
                        <w:r w:rsidR="00003DD5">
                          <w:rPr>
                            <w:sz w:val="18"/>
                            <w:szCs w:val="18"/>
                          </w:rPr>
                          <w:t xml:space="preserve">squared residuals </w:t>
                        </w:r>
                        <w:r w:rsidR="00EB1367">
                          <w:rPr>
                            <w:sz w:val="18"/>
                            <w:szCs w:val="18"/>
                          </w:rPr>
                          <w:t>(</w:t>
                        </w:r>
                        <w:r w:rsidR="001D10EE">
                          <w:rPr>
                            <w:sz w:val="18"/>
                            <w:szCs w:val="18"/>
                          </w:rPr>
                          <w:t>LM</w:t>
                        </w:r>
                        <w:r w:rsidR="00003DD5">
                          <w:rPr>
                            <w:sz w:val="18"/>
                            <w:szCs w:val="18"/>
                          </w:rPr>
                          <w:t>2</w:t>
                        </w:r>
                        <w:r w:rsidR="00EB1367">
                          <w:rPr>
                            <w:sz w:val="18"/>
                            <w:szCs w:val="18"/>
                          </w:rPr>
                          <w:t>)</w:t>
                        </w:r>
                        <w:r w:rsidR="00803334">
                          <w:rPr>
                            <w:sz w:val="18"/>
                            <w:szCs w:val="18"/>
                          </w:rPr>
                          <w:t xml:space="preserve">, </w:t>
                        </w:r>
                        <w:r w:rsidR="00DD0634">
                          <w:rPr>
                            <w:sz w:val="18"/>
                            <w:szCs w:val="18"/>
                          </w:rPr>
                          <w:t xml:space="preserve">therefore, </w:t>
                        </w:r>
                        <w:r w:rsidR="002E6DB8">
                          <w:rPr>
                            <w:sz w:val="18"/>
                            <w:szCs w:val="18"/>
                          </w:rPr>
                          <w:t xml:space="preserve">both </w:t>
                        </w:r>
                        <w:r w:rsidR="005A134F">
                          <w:rPr>
                            <w:sz w:val="18"/>
                            <w:szCs w:val="18"/>
                          </w:rPr>
                          <w:t xml:space="preserve">DLM </w:t>
                        </w:r>
                        <w:r w:rsidR="002E6DB8">
                          <w:rPr>
                            <w:sz w:val="18"/>
                            <w:szCs w:val="18"/>
                          </w:rPr>
                          <w:t xml:space="preserve">and VLA </w:t>
                        </w:r>
                        <w:r w:rsidR="008A4BD4">
                          <w:rPr>
                            <w:sz w:val="18"/>
                            <w:szCs w:val="18"/>
                          </w:rPr>
                          <w:t>recognize</w:t>
                        </w:r>
                        <w:r w:rsidR="005A134F">
                          <w:rPr>
                            <w:sz w:val="18"/>
                            <w:szCs w:val="18"/>
                          </w:rPr>
                          <w:t xml:space="preserve"> A/a as a </w:t>
                        </w:r>
                        <w:r w:rsidR="001D10EE">
                          <w:rPr>
                            <w:sz w:val="18"/>
                            <w:szCs w:val="18"/>
                          </w:rPr>
                          <w:t xml:space="preserve">true </w:t>
                        </w:r>
                        <w:r w:rsidR="005A134F">
                          <w:rPr>
                            <w:sz w:val="18"/>
                            <w:szCs w:val="18"/>
                          </w:rPr>
                          <w:t>GxE candidate</w:t>
                        </w:r>
                        <w:r w:rsidR="00606506">
                          <w:rPr>
                            <w:sz w:val="18"/>
                            <w:szCs w:val="18"/>
                          </w:rPr>
                          <w:t xml:space="preserve">; </w:t>
                        </w:r>
                        <w:r w:rsidR="00EA6A69" w:rsidRPr="00C22EE9">
                          <w:rPr>
                            <w:b/>
                            <w:bCs/>
                            <w:sz w:val="18"/>
                            <w:szCs w:val="18"/>
                          </w:rPr>
                          <w:t>(</w:t>
                        </w:r>
                        <w:r w:rsidR="00EA6A69">
                          <w:rPr>
                            <w:b/>
                            <w:bCs/>
                            <w:sz w:val="18"/>
                            <w:szCs w:val="18"/>
                          </w:rPr>
                          <w:t>e</w:t>
                        </w:r>
                        <w:r w:rsidR="00EA6A69" w:rsidRPr="00C22EE9">
                          <w:rPr>
                            <w:b/>
                            <w:bCs/>
                            <w:sz w:val="18"/>
                            <w:szCs w:val="18"/>
                          </w:rPr>
                          <w:t>)</w:t>
                        </w:r>
                        <w:r w:rsidR="00EA6A69">
                          <w:rPr>
                            <w:sz w:val="18"/>
                            <w:szCs w:val="18"/>
                          </w:rPr>
                          <w:t xml:space="preserve"> </w:t>
                        </w:r>
                        <w:r w:rsidR="00116B1B">
                          <w:rPr>
                            <w:sz w:val="18"/>
                            <w:szCs w:val="18"/>
                          </w:rPr>
                          <w:t>in</w:t>
                        </w:r>
                        <w:r w:rsidR="00EA6A69">
                          <w:rPr>
                            <w:sz w:val="18"/>
                            <w:szCs w:val="18"/>
                          </w:rPr>
                          <w:t xml:space="preserve"> the present of pure GxE</w:t>
                        </w:r>
                        <w:r w:rsidR="00111694">
                          <w:rPr>
                            <w:sz w:val="18"/>
                            <w:szCs w:val="18"/>
                          </w:rPr>
                          <w:t xml:space="preserve"> (LM1)</w:t>
                        </w:r>
                        <w:r w:rsidR="00EA6A69">
                          <w:rPr>
                            <w:sz w:val="18"/>
                            <w:szCs w:val="18"/>
                          </w:rPr>
                          <w:t xml:space="preserve">, </w:t>
                        </w:r>
                        <w:r w:rsidR="00DD0634">
                          <w:rPr>
                            <w:sz w:val="18"/>
                            <w:szCs w:val="18"/>
                          </w:rPr>
                          <w:t xml:space="preserve">a flat line through </w:t>
                        </w:r>
                        <w:r w:rsidR="00111694">
                          <w:rPr>
                            <w:sz w:val="18"/>
                            <w:szCs w:val="18"/>
                          </w:rPr>
                          <w:t xml:space="preserve">squared residuals </w:t>
                        </w:r>
                        <w:r w:rsidR="002E3F53">
                          <w:rPr>
                            <w:sz w:val="18"/>
                            <w:szCs w:val="18"/>
                          </w:rPr>
                          <w:t xml:space="preserve">(solid green line) </w:t>
                        </w:r>
                        <w:r w:rsidR="00111694">
                          <w:rPr>
                            <w:sz w:val="18"/>
                            <w:szCs w:val="18"/>
                          </w:rPr>
                          <w:t xml:space="preserve">so DLM </w:t>
                        </w:r>
                        <w:r w:rsidR="00EA6A69">
                          <w:rPr>
                            <w:sz w:val="18"/>
                            <w:szCs w:val="18"/>
                          </w:rPr>
                          <w:t xml:space="preserve">could not identify </w:t>
                        </w:r>
                        <w:r w:rsidR="002E26F6">
                          <w:rPr>
                            <w:sz w:val="18"/>
                            <w:szCs w:val="18"/>
                          </w:rPr>
                          <w:t>the</w:t>
                        </w:r>
                        <w:r w:rsidR="00EA6A69">
                          <w:rPr>
                            <w:sz w:val="18"/>
                            <w:szCs w:val="18"/>
                          </w:rPr>
                          <w:t xml:space="preserve"> vQTL</w:t>
                        </w:r>
                        <w:r w:rsidR="002E26F6">
                          <w:rPr>
                            <w:sz w:val="18"/>
                            <w:szCs w:val="18"/>
                          </w:rPr>
                          <w:t xml:space="preserve">, </w:t>
                        </w:r>
                        <w:r w:rsidR="00A4366A">
                          <w:rPr>
                            <w:sz w:val="18"/>
                            <w:szCs w:val="18"/>
                          </w:rPr>
                          <w:t xml:space="preserve">but </w:t>
                        </w:r>
                        <w:r w:rsidR="002D0B4D">
                          <w:rPr>
                            <w:sz w:val="18"/>
                            <w:szCs w:val="18"/>
                          </w:rPr>
                          <w:t>a upward</w:t>
                        </w:r>
                        <w:r w:rsidR="00A4366A">
                          <w:rPr>
                            <w:sz w:val="18"/>
                            <w:szCs w:val="18"/>
                          </w:rPr>
                          <w:t xml:space="preserve"> bending</w:t>
                        </w:r>
                        <w:r w:rsidR="002D0B4D">
                          <w:rPr>
                            <w:sz w:val="18"/>
                            <w:szCs w:val="18"/>
                          </w:rPr>
                          <w:t xml:space="preserve"> curve </w:t>
                        </w:r>
                        <w:r w:rsidR="002E26F6">
                          <w:rPr>
                            <w:sz w:val="18"/>
                            <w:szCs w:val="18"/>
                          </w:rPr>
                          <w:t>(solid red)</w:t>
                        </w:r>
                        <w:r w:rsidR="00A4366A">
                          <w:rPr>
                            <w:sz w:val="18"/>
                            <w:szCs w:val="18"/>
                          </w:rPr>
                          <w:t xml:space="preserve"> </w:t>
                        </w:r>
                        <w:r w:rsidR="00801C55">
                          <w:rPr>
                            <w:sz w:val="18"/>
                            <w:szCs w:val="18"/>
                          </w:rPr>
                          <w:t xml:space="preserve">still fit through, </w:t>
                        </w:r>
                        <w:r w:rsidR="00A4366A">
                          <w:rPr>
                            <w:sz w:val="18"/>
                            <w:szCs w:val="18"/>
                          </w:rPr>
                          <w:t xml:space="preserve">so </w:t>
                        </w:r>
                        <w:r w:rsidR="00EA6A69">
                          <w:rPr>
                            <w:sz w:val="18"/>
                            <w:szCs w:val="18"/>
                          </w:rPr>
                          <w:t>VLA</w:t>
                        </w:r>
                        <w:r w:rsidR="00A4366A">
                          <w:rPr>
                            <w:sz w:val="18"/>
                            <w:szCs w:val="18"/>
                          </w:rPr>
                          <w:t xml:space="preserve"> </w:t>
                        </w:r>
                        <w:r w:rsidR="00EA6A69">
                          <w:rPr>
                            <w:sz w:val="18"/>
                            <w:szCs w:val="18"/>
                          </w:rPr>
                          <w:t>can</w:t>
                        </w:r>
                        <w:r w:rsidR="00CF095E">
                          <w:rPr>
                            <w:sz w:val="18"/>
                            <w:szCs w:val="18"/>
                          </w:rPr>
                          <w:t xml:space="preserve"> </w:t>
                        </w:r>
                        <w:r w:rsidR="00A4366A">
                          <w:rPr>
                            <w:sz w:val="18"/>
                            <w:szCs w:val="18"/>
                          </w:rPr>
                          <w:t>detect the vQTL</w:t>
                        </w:r>
                        <w:r w:rsidR="00EA6A69">
                          <w:rPr>
                            <w:sz w:val="18"/>
                            <w:szCs w:val="18"/>
                          </w:rPr>
                          <w:t>.</w:t>
                        </w:r>
                      </w:p>
                      <w:p w14:paraId="1FAA6333" w14:textId="71887200" w:rsidR="007542AB" w:rsidRDefault="00D42EA2" w:rsidP="007542AB">
                        <w:pPr>
                          <w:pStyle w:val="NoSpacing"/>
                        </w:pPr>
                        <w:r w:rsidRPr="009C62DA">
                          <w:rPr>
                            <w:b/>
                            <w:bCs/>
                            <w:sz w:val="18"/>
                            <w:szCs w:val="18"/>
                          </w:rPr>
                          <w:t xml:space="preserve">row </w:t>
                        </w:r>
                        <w:r>
                          <w:rPr>
                            <w:b/>
                            <w:bCs/>
                            <w:sz w:val="18"/>
                            <w:szCs w:val="18"/>
                          </w:rPr>
                          <w:t xml:space="preserve">2 </w:t>
                        </w:r>
                        <w:r w:rsidRPr="009C62DA">
                          <w:rPr>
                            <w:b/>
                            <w:bCs/>
                            <w:sz w:val="18"/>
                            <w:szCs w:val="18"/>
                          </w:rPr>
                          <w:t>(b, d, f)</w:t>
                        </w:r>
                        <w:r w:rsidR="00AF30B7">
                          <w:rPr>
                            <w:b/>
                            <w:bCs/>
                            <w:sz w:val="18"/>
                            <w:szCs w:val="18"/>
                          </w:rPr>
                          <w:t>:</w:t>
                        </w:r>
                        <w:r>
                          <w:rPr>
                            <w:sz w:val="18"/>
                            <w:szCs w:val="18"/>
                          </w:rPr>
                          <w:t xml:space="preserve"> case/control phenotype. </w:t>
                        </w:r>
                        <w:r w:rsidR="00606506" w:rsidRPr="00587893">
                          <w:rPr>
                            <w:b/>
                            <w:bCs/>
                            <w:sz w:val="18"/>
                            <w:szCs w:val="18"/>
                          </w:rPr>
                          <w:t>(</w:t>
                        </w:r>
                        <w:r w:rsidR="00E63080">
                          <w:rPr>
                            <w:b/>
                            <w:bCs/>
                            <w:sz w:val="18"/>
                            <w:szCs w:val="18"/>
                          </w:rPr>
                          <w:t>b</w:t>
                        </w:r>
                        <w:r w:rsidR="00606506" w:rsidRPr="00587893">
                          <w:rPr>
                            <w:b/>
                            <w:bCs/>
                            <w:sz w:val="18"/>
                            <w:szCs w:val="18"/>
                          </w:rPr>
                          <w:t>)</w:t>
                        </w:r>
                        <w:r w:rsidR="00606506">
                          <w:rPr>
                            <w:sz w:val="18"/>
                            <w:szCs w:val="18"/>
                          </w:rPr>
                          <w:t xml:space="preserve"> </w:t>
                        </w:r>
                        <w:r w:rsidR="00801C55">
                          <w:rPr>
                            <w:sz w:val="18"/>
                            <w:szCs w:val="18"/>
                          </w:rPr>
                          <w:t xml:space="preserve">despite the absence of </w:t>
                        </w:r>
                        <w:r w:rsidR="00A06844">
                          <w:rPr>
                            <w:sz w:val="18"/>
                            <w:szCs w:val="18"/>
                          </w:rPr>
                          <w:t>GxE</w:t>
                        </w:r>
                        <w:r w:rsidR="00EB277F">
                          <w:rPr>
                            <w:sz w:val="18"/>
                            <w:szCs w:val="18"/>
                          </w:rPr>
                          <w:t xml:space="preserve"> (LM1)</w:t>
                        </w:r>
                        <w:r w:rsidR="00A06844">
                          <w:rPr>
                            <w:sz w:val="18"/>
                            <w:szCs w:val="18"/>
                          </w:rPr>
                          <w:t xml:space="preserve">, </w:t>
                        </w:r>
                        <w:r w:rsidR="00E30C4E">
                          <w:rPr>
                            <w:sz w:val="18"/>
                            <w:szCs w:val="18"/>
                          </w:rPr>
                          <w:t xml:space="preserve">a non-zero slope </w:t>
                        </w:r>
                        <w:r w:rsidR="00801C55">
                          <w:rPr>
                            <w:sz w:val="18"/>
                            <w:szCs w:val="18"/>
                          </w:rPr>
                          <w:t xml:space="preserve">still </w:t>
                        </w:r>
                        <w:r w:rsidR="00E30C4E">
                          <w:rPr>
                            <w:sz w:val="18"/>
                            <w:szCs w:val="18"/>
                          </w:rPr>
                          <w:t>fit</w:t>
                        </w:r>
                        <w:r w:rsidR="00BA1566">
                          <w:rPr>
                            <w:sz w:val="18"/>
                            <w:szCs w:val="18"/>
                          </w:rPr>
                          <w:t>s</w:t>
                        </w:r>
                        <w:r w:rsidR="00E30C4E">
                          <w:rPr>
                            <w:sz w:val="18"/>
                            <w:szCs w:val="18"/>
                          </w:rPr>
                          <w:t xml:space="preserve"> through squared residuals (</w:t>
                        </w:r>
                        <w:r w:rsidR="00EB277F">
                          <w:rPr>
                            <w:sz w:val="18"/>
                            <w:szCs w:val="18"/>
                          </w:rPr>
                          <w:t>LM2</w:t>
                        </w:r>
                        <w:r w:rsidR="007C17D5">
                          <w:rPr>
                            <w:sz w:val="18"/>
                            <w:szCs w:val="18"/>
                          </w:rPr>
                          <w:t xml:space="preserve">, solid </w:t>
                        </w:r>
                        <w:r w:rsidR="00034577">
                          <w:rPr>
                            <w:sz w:val="18"/>
                            <w:szCs w:val="18"/>
                          </w:rPr>
                          <w:t xml:space="preserve">green </w:t>
                        </w:r>
                        <w:r w:rsidR="007C17D5">
                          <w:rPr>
                            <w:sz w:val="18"/>
                            <w:szCs w:val="18"/>
                          </w:rPr>
                          <w:t>line</w:t>
                        </w:r>
                        <w:r w:rsidR="00EB277F">
                          <w:rPr>
                            <w:sz w:val="18"/>
                            <w:szCs w:val="18"/>
                          </w:rPr>
                          <w:t>)</w:t>
                        </w:r>
                        <w:r w:rsidR="00C75601">
                          <w:rPr>
                            <w:sz w:val="18"/>
                            <w:szCs w:val="18"/>
                          </w:rPr>
                          <w:t xml:space="preserve">, therefore, </w:t>
                        </w:r>
                        <w:r w:rsidR="00AA7CBD">
                          <w:rPr>
                            <w:sz w:val="18"/>
                            <w:szCs w:val="18"/>
                          </w:rPr>
                          <w:t>DLM wrongfully classify A/a as a GxE candidate</w:t>
                        </w:r>
                        <w:r w:rsidR="00C75601">
                          <w:rPr>
                            <w:sz w:val="18"/>
                            <w:szCs w:val="18"/>
                          </w:rPr>
                          <w:t>,</w:t>
                        </w:r>
                        <w:r w:rsidR="00AB08BF">
                          <w:rPr>
                            <w:sz w:val="18"/>
                            <w:szCs w:val="18"/>
                          </w:rPr>
                          <w:t xml:space="preserve"> b</w:t>
                        </w:r>
                        <w:r w:rsidR="00C75601">
                          <w:rPr>
                            <w:sz w:val="18"/>
                            <w:szCs w:val="18"/>
                          </w:rPr>
                          <w:t>u</w:t>
                        </w:r>
                        <w:r w:rsidR="00AB08BF">
                          <w:rPr>
                            <w:sz w:val="18"/>
                            <w:szCs w:val="18"/>
                          </w:rPr>
                          <w:t>t</w:t>
                        </w:r>
                        <w:r w:rsidR="00FA299F">
                          <w:rPr>
                            <w:sz w:val="18"/>
                            <w:szCs w:val="18"/>
                          </w:rPr>
                          <w:t xml:space="preserve"> VLA</w:t>
                        </w:r>
                        <w:r w:rsidR="003D08F1">
                          <w:rPr>
                            <w:sz w:val="18"/>
                            <w:szCs w:val="18"/>
                          </w:rPr>
                          <w:t>’s</w:t>
                        </w:r>
                        <w:r w:rsidR="00FA299F">
                          <w:rPr>
                            <w:sz w:val="18"/>
                            <w:szCs w:val="18"/>
                          </w:rPr>
                          <w:t xml:space="preserve"> upwardness </w:t>
                        </w:r>
                        <w:r w:rsidR="00936316">
                          <w:rPr>
                            <w:sz w:val="18"/>
                            <w:szCs w:val="18"/>
                          </w:rPr>
                          <w:t xml:space="preserve">test </w:t>
                        </w:r>
                        <w:r w:rsidR="003D08F1">
                          <w:rPr>
                            <w:sz w:val="18"/>
                            <w:szCs w:val="18"/>
                          </w:rPr>
                          <w:t xml:space="preserve">does </w:t>
                        </w:r>
                        <w:r w:rsidR="005B6A53">
                          <w:rPr>
                            <w:sz w:val="18"/>
                            <w:szCs w:val="18"/>
                          </w:rPr>
                          <w:t>not</w:t>
                        </w:r>
                        <w:r w:rsidR="00AB08BF">
                          <w:rPr>
                            <w:sz w:val="18"/>
                            <w:szCs w:val="18"/>
                          </w:rPr>
                          <w:t xml:space="preserve"> </w:t>
                        </w:r>
                        <w:r w:rsidR="003D08F1">
                          <w:rPr>
                            <w:sz w:val="18"/>
                            <w:szCs w:val="18"/>
                          </w:rPr>
                          <w:t xml:space="preserve">because </w:t>
                        </w:r>
                        <w:r w:rsidR="00271080">
                          <w:rPr>
                            <w:sz w:val="18"/>
                            <w:szCs w:val="18"/>
                          </w:rPr>
                          <w:t xml:space="preserve">the curve bends downwards </w:t>
                        </w:r>
                        <w:r w:rsidR="00AB08BF">
                          <w:rPr>
                            <w:sz w:val="18"/>
                            <w:szCs w:val="18"/>
                          </w:rPr>
                          <w:t>(</w:t>
                        </w:r>
                        <w:r w:rsidR="007C17D5">
                          <w:rPr>
                            <w:sz w:val="18"/>
                            <w:szCs w:val="18"/>
                          </w:rPr>
                          <w:t xml:space="preserve">LM2, </w:t>
                        </w:r>
                        <w:r w:rsidR="00AB08BF">
                          <w:rPr>
                            <w:sz w:val="18"/>
                            <w:szCs w:val="18"/>
                          </w:rPr>
                          <w:t xml:space="preserve">solid </w:t>
                        </w:r>
                        <w:r w:rsidR="00BA0B9F">
                          <w:rPr>
                            <w:sz w:val="18"/>
                            <w:szCs w:val="18"/>
                          </w:rPr>
                          <w:t xml:space="preserve">red </w:t>
                        </w:r>
                        <w:r w:rsidR="00AC7ED7">
                          <w:rPr>
                            <w:sz w:val="18"/>
                            <w:szCs w:val="18"/>
                          </w:rPr>
                          <w:t>line</w:t>
                        </w:r>
                        <w:r w:rsidR="00AB08BF">
                          <w:rPr>
                            <w:sz w:val="18"/>
                            <w:szCs w:val="18"/>
                          </w:rPr>
                          <w:t>)</w:t>
                        </w:r>
                        <w:r w:rsidR="00AF1469">
                          <w:rPr>
                            <w:sz w:val="18"/>
                            <w:szCs w:val="18"/>
                          </w:rPr>
                          <w:t>;</w:t>
                        </w:r>
                        <w:r w:rsidR="000705A9">
                          <w:rPr>
                            <w:sz w:val="18"/>
                            <w:szCs w:val="18"/>
                          </w:rPr>
                          <w:t xml:space="preserve"> </w:t>
                        </w:r>
                        <w:r w:rsidR="002A51AF" w:rsidRPr="00AF1469">
                          <w:rPr>
                            <w:b/>
                            <w:bCs/>
                            <w:sz w:val="18"/>
                            <w:szCs w:val="18"/>
                          </w:rPr>
                          <w:t>(d)</w:t>
                        </w:r>
                        <w:r w:rsidR="002A51AF">
                          <w:rPr>
                            <w:sz w:val="18"/>
                            <w:szCs w:val="18"/>
                          </w:rPr>
                          <w:t xml:space="preserve"> </w:t>
                        </w:r>
                        <w:r w:rsidR="00CF0477">
                          <w:rPr>
                            <w:sz w:val="18"/>
                            <w:szCs w:val="18"/>
                          </w:rPr>
                          <w:t>in the presence of</w:t>
                        </w:r>
                        <w:r w:rsidR="00D9252A">
                          <w:rPr>
                            <w:sz w:val="18"/>
                            <w:szCs w:val="18"/>
                          </w:rPr>
                          <w:t xml:space="preserve"> GxE, </w:t>
                        </w:r>
                        <w:r w:rsidR="005C06E5">
                          <w:rPr>
                            <w:sz w:val="18"/>
                            <w:szCs w:val="18"/>
                          </w:rPr>
                          <w:t>VLA</w:t>
                        </w:r>
                        <w:r w:rsidR="007D58D8">
                          <w:rPr>
                            <w:sz w:val="18"/>
                            <w:szCs w:val="18"/>
                          </w:rPr>
                          <w:t>’s</w:t>
                        </w:r>
                        <w:r w:rsidR="005C06E5">
                          <w:rPr>
                            <w:sz w:val="18"/>
                            <w:szCs w:val="18"/>
                          </w:rPr>
                          <w:t xml:space="preserve"> </w:t>
                        </w:r>
                        <w:r w:rsidR="00D9252A">
                          <w:rPr>
                            <w:sz w:val="18"/>
                            <w:szCs w:val="18"/>
                          </w:rPr>
                          <w:t xml:space="preserve">upwardness test </w:t>
                        </w:r>
                        <w:r w:rsidR="005C06E5">
                          <w:rPr>
                            <w:sz w:val="18"/>
                            <w:szCs w:val="18"/>
                          </w:rPr>
                          <w:t xml:space="preserve">can </w:t>
                        </w:r>
                        <w:r w:rsidR="00D9252A">
                          <w:rPr>
                            <w:sz w:val="18"/>
                            <w:szCs w:val="18"/>
                          </w:rPr>
                          <w:t>detect A/a as a GxE candidate</w:t>
                        </w:r>
                        <w:r w:rsidR="00DF01D1">
                          <w:rPr>
                            <w:sz w:val="18"/>
                            <w:szCs w:val="18"/>
                          </w:rPr>
                          <w:t xml:space="preserve"> (LM2, solid red line)</w:t>
                        </w:r>
                        <w:r w:rsidR="00AF1469">
                          <w:rPr>
                            <w:sz w:val="18"/>
                            <w:szCs w:val="18"/>
                          </w:rPr>
                          <w:t xml:space="preserve">; </w:t>
                        </w:r>
                        <w:r w:rsidR="00AF1469" w:rsidRPr="007D58D8">
                          <w:rPr>
                            <w:b/>
                            <w:bCs/>
                            <w:sz w:val="18"/>
                            <w:szCs w:val="18"/>
                          </w:rPr>
                          <w:t>(f)</w:t>
                        </w:r>
                        <w:r w:rsidR="00AF1469">
                          <w:rPr>
                            <w:sz w:val="18"/>
                            <w:szCs w:val="18"/>
                          </w:rPr>
                          <w:t xml:space="preserve"> VLA</w:t>
                        </w:r>
                        <w:r w:rsidR="00801C55">
                          <w:rPr>
                            <w:sz w:val="18"/>
                            <w:szCs w:val="18"/>
                          </w:rPr>
                          <w:t>’s</w:t>
                        </w:r>
                        <w:r w:rsidR="00AF1469">
                          <w:rPr>
                            <w:sz w:val="18"/>
                            <w:szCs w:val="18"/>
                          </w:rPr>
                          <w:t xml:space="preserve"> upwardness test also </w:t>
                        </w:r>
                        <w:r w:rsidR="007D58D8">
                          <w:rPr>
                            <w:sz w:val="18"/>
                            <w:szCs w:val="18"/>
                          </w:rPr>
                          <w:t>detect</w:t>
                        </w:r>
                        <w:r w:rsidR="00CF0477">
                          <w:rPr>
                            <w:sz w:val="18"/>
                            <w:szCs w:val="18"/>
                          </w:rPr>
                          <w:t>s</w:t>
                        </w:r>
                        <w:r w:rsidR="007D58D8">
                          <w:rPr>
                            <w:sz w:val="18"/>
                            <w:szCs w:val="18"/>
                          </w:rPr>
                          <w:t xml:space="preserve"> candidate due to </w:t>
                        </w:r>
                        <w:r w:rsidR="00AF1469">
                          <w:rPr>
                            <w:sz w:val="18"/>
                            <w:szCs w:val="18"/>
                          </w:rPr>
                          <w:t>pure GxE</w:t>
                        </w:r>
                        <w:r w:rsidR="00DF01D1">
                          <w:rPr>
                            <w:sz w:val="18"/>
                            <w:szCs w:val="18"/>
                          </w:rPr>
                          <w:t xml:space="preserve"> (LM2, solid red line)</w:t>
                        </w:r>
                        <w:r w:rsidR="00367650">
                          <w:rPr>
                            <w:sz w:val="18"/>
                            <w:szCs w:val="18"/>
                          </w:rPr>
                          <w:t xml:space="preserve"> </w:t>
                        </w:r>
                        <w:r w:rsidR="007D58D8">
                          <w:rPr>
                            <w:sz w:val="18"/>
                            <w:szCs w:val="18"/>
                          </w:rPr>
                          <w:t xml:space="preserve">where </w:t>
                        </w:r>
                        <w:r w:rsidR="00367650">
                          <w:rPr>
                            <w:sz w:val="18"/>
                            <w:szCs w:val="18"/>
                          </w:rPr>
                          <w:t xml:space="preserve">DLM </w:t>
                        </w:r>
                        <w:r w:rsidR="007D58D8">
                          <w:rPr>
                            <w:sz w:val="18"/>
                            <w:szCs w:val="18"/>
                          </w:rPr>
                          <w:t>fails.</w:t>
                        </w:r>
                      </w:p>
                    </w:txbxContent>
                  </v:textbox>
                </v:shape>
                <v:rect id="Rectangle 60"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" filled="f" strokecolor="#00b0f0" strokeweight="2.25pt">
                  <v:textbox>
                    <w:txbxContent>
                      <w:p w14:paraId="73276155" w14:textId="77777777" w:rsidR="003E16D4" w:rsidRDefault="003E16D4" w:rsidP="003E16D4">
                        <w:pPr>
                          <w:jc w:val="center"/>
                        </w:pPr>
                      </w:p>
                    </w:txbxContent>
                  </v:textbox>
                </v:rect>
                <v:rect id="Rectangle 1"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" filled="f" stroked="f" strokeweight=".5pt">
                  <v:textbox inset="0,0,0,0">
                    <w:txbxContent>
                      <w:p w14:paraId="003C530B" w14:textId="020AEF9E" w:rsidR="007542AB" w:rsidRPr="004C546A" w:rsidRDefault="007542AB" w:rsidP="00A670A1">
                        <w:pPr>
                          <w:jc w:val="center"/>
                        </w:pPr>
                        <w:r w:rsidRPr="004C546A">
                          <w:t>(</w:t>
                        </w:r>
                        <w:r w:rsidR="006C1889">
                          <w:t>a</w:t>
                        </w:r>
                        <w:r w:rsidRPr="004C546A">
                          <w:t>)</w:t>
                        </w:r>
                      </w:p>
                    </w:txbxContent>
                  </v:textbox>
                </v:shape>
                <v:shape id="Text Box 11"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" filled="f" stroked="f" strokeweight=".5pt">
                  <v:textbox inset="0,0,0,0">
                    <w:txbxContent>
                      <w:p w14:paraId="66AC6F72" w14:textId="1BF87804" w:rsidR="007542AB" w:rsidRPr="004C546A" w:rsidRDefault="007542AB" w:rsidP="00A670A1">
                        <w:pPr>
                          <w:jc w:val="center"/>
                        </w:pPr>
                        <w:r w:rsidRPr="004C546A">
                          <w:t>(</w:t>
                        </w:r>
                        <w:r w:rsidR="008805DA">
                          <w:t>c</w:t>
                        </w:r>
                        <w:r w:rsidRPr="004C546A">
                          <w:t>)</w:t>
                        </w:r>
                      </w:p>
                    </w:txbxContent>
                  </v:textbox>
                </v:shape>
                <v:rect id="Rectangle 61"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" filled="f" strokecolor="#00b0f0" strokeweight="2.25pt">
                  <v:textbox>
                    <w:txbxContent>
                      <w:p w14:paraId="505029C9" w14:textId="77777777" w:rsidR="00E0164C" w:rsidRDefault="00E0164C" w:rsidP="00E0164C">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" filled="f" stroked="f" strokeweight=".5pt">
                  <v:textbox inset="0,0,0,0">
                    <w:txbxContent>
                      <w:p w14:paraId="696BE597" w14:textId="36C825D0" w:rsidR="007542AB" w:rsidRDefault="007542AB" w:rsidP="00A670A1">
                        <w:pPr>
                          <w:jc w:val="center"/>
                          <w:rPr>
                            <w:rFonts w:ascii="Calibri" w:eastAsia="DengXian" w:hAnsi="Calibri"/>
                          </w:rPr>
                        </w:pPr>
                        <w:r>
                          <w:rPr>
                            <w:rFonts w:ascii="Calibri" w:eastAsia="DengXian" w:hAnsi="Calibri"/>
                          </w:rPr>
                          <w:t>(</w:t>
                        </w:r>
                        <w:r w:rsidR="00FE60E1">
                          <w:rPr>
                            <w:rFonts w:ascii="Calibri" w:eastAsia="DengXian" w:hAnsi="Calibri"/>
                          </w:rPr>
                          <w:t>b</w:t>
                        </w:r>
                        <w:r>
                          <w:rPr>
                            <w:rFonts w:ascii="Calibri" w:eastAsia="DengXian" w:hAnsi="Calibri"/>
                          </w:rPr>
                          <w:t>)</w:t>
                        </w:r>
                      </w:p>
                    </w:txbxContent>
                  </v:textbox>
                </v:shape>
                <v:rect id="Rectangle 65"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" filled="f" stroked="f" strokeweight=".5pt">
                  <v:textbox inset="0,0,0,0">
                    <w:txbxContent>
                      <w:p w14:paraId="563DC73E" w14:textId="3088503C" w:rsidR="00433881" w:rsidRDefault="00433881" w:rsidP="00A670A1">
                        <w:pPr>
                          <w:jc w:val="center"/>
                          <w:rPr>
                            <w:rFonts w:ascii="Calibri" w:eastAsia="DengXian" w:hAnsi="Calibri"/>
                          </w:rPr>
                        </w:pPr>
                        <w:r>
                          <w:rPr>
                            <w:rFonts w:ascii="Calibri" w:eastAsia="DengXian" w:hAnsi="Calibri"/>
                          </w:rPr>
                          <w:t>(</w:t>
                        </w:r>
                        <w:r w:rsidR="008805DA">
                          <w:rPr>
                            <w:rFonts w:ascii="Calibri" w:eastAsia="DengXian" w:hAnsi="Calibri"/>
                          </w:rPr>
                          <w:t>e</w:t>
                        </w:r>
                        <w:r>
                          <w:rPr>
                            <w:rFonts w:ascii="Calibri" w:eastAsia="DengXian" w:hAnsi="Calibri"/>
                          </w:rPr>
                          <w:t>)</w:t>
                        </w:r>
                      </w:p>
                    </w:txbxContent>
                  </v:textbox>
                </v:shape>
                <v:rect id="Rectangle 67" o:spid="_x0000_s1038" style="position:absolute;left:20403;top:10682;width:18777;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" filled="f" strokecolor="#00b0f0" strokeweight="2.25pt">
                  <v:textbox>
                    <w:txbxContent>
                      <w:p w14:paraId="621CE2D9" w14:textId="77777777" w:rsidR="0081280F" w:rsidRDefault="0081280F" w:rsidP="00E0164C">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" filled="f" stroked="f" strokeweight=".5pt">
                  <v:textbox inset="0,0,0,0">
                    <w:txbxContent>
                      <w:p w14:paraId="1BD15DD7" w14:textId="7C6A3870" w:rsidR="006C2B13" w:rsidRDefault="006C2B13" w:rsidP="006C2B13">
                        <w:pPr>
                          <w:jc w:val="center"/>
                          <w:rPr>
                            <w:rFonts w:ascii="Calibri" w:eastAsia="DengXian" w:hAnsi="Calibri"/>
                          </w:rPr>
                        </w:pPr>
                        <w:r>
                          <w:rPr>
                            <w:rFonts w:ascii="Calibri" w:eastAsia="DengXian" w:hAnsi="Calibri"/>
                          </w:rPr>
                          <w:t>(</w:t>
                        </w:r>
                        <w:r w:rsidR="008805DA">
                          <w:rPr>
                            <w:rFonts w:ascii="Calibri" w:eastAsia="DengXian" w:hAnsi="Calibri"/>
                          </w:rPr>
                          <w:t>d</w:t>
                        </w:r>
                        <w:r>
                          <w:rPr>
                            <w:rFonts w:ascii="Calibri" w:eastAsia="DengXian" w:hAnsi="Calibri"/>
                          </w:rPr>
                          <w:t>)</w:t>
                        </w:r>
                      </w:p>
                    </w:txbxContent>
                  </v:textbox>
                </v:shape>
                <v:rect id="Rectangle 106" o:spid="_x0000_s1040" style="position:absolute;left:39551;top:10684;width:18777;height:7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" filled="f" strokecolor="#00b0f0" strokeweight="2.25pt">
                  <v:textbox>
                    <w:txbxContent>
                      <w:p w14:paraId="0AA47BD0" w14:textId="77777777" w:rsidR="00111393" w:rsidRDefault="00111393" w:rsidP="00111393">
                        <w:pPr>
                          <w:jc w:val="center"/>
                          <w:rPr>
                            <w:rFonts w:eastAsia="DengXian"/>
                          </w:rPr>
                        </w:pPr>
                        <w:r>
                          <w:rPr>
                            <w:rFonts w:eastAsia="DengXian"/>
                          </w:rPr>
                          <w:t> </w:t>
                        </w:r>
                      </w:p>
                    </w:txbxContent>
                  </v:textbox>
                </v:rect>
                <v:shape id="Text Box 11" o:spid="_x0000_s1041" type="#_x0000_t202" style="position:absolute;left:39557;top:10320;width:1829;height:1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" filled="f" stroked="f" strokeweight=".5pt">
                  <v:textbox inset="0,0,0,0">
                    <w:txbxContent>
                      <w:p w14:paraId="01A7CC52" w14:textId="51B90032" w:rsidR="008805DA" w:rsidRDefault="008805DA" w:rsidP="00A670A1">
                        <w:pPr>
                          <w:jc w:val="center"/>
                          <w:rPr>
                            <w:rFonts w:ascii="Calibri" w:eastAsia="DengXian" w:hAnsi="Calibri"/>
                          </w:rPr>
                        </w:pPr>
                        <w:r>
                          <w:rPr>
                            <w:rFonts w:ascii="Calibri" w:eastAsia="DengXian" w:hAnsi="Calibri"/>
                          </w:rPr>
                          <w:t>(f)</w:t>
                        </w:r>
                      </w:p>
                    </w:txbxContent>
                  </v:textbox>
                </v:shape>
                <w10:anchorlock/>
              </v:group>
            </w:pict>
          </mc:Fallback>
        </mc:AlternateContent>
      </w:r>
    </w:p>
    <w:p w14:paraId="4694DB58" w14:textId="3CD2E079" w:rsidR="007742CA" w:rsidRPr="002D676C" w:rsidRDefault="006E7DF3" w:rsidP="00C750C1">
      <w:pPr>
        <w:pStyle w:val="Heading2"/>
      </w:pPr>
      <w:r w:rsidRPr="002D676C">
        <w:t>V</w:t>
      </w:r>
      <w:r w:rsidR="007742CA" w:rsidRPr="002D676C">
        <w:t>ariance loci analysis (VLA)</w:t>
      </w:r>
    </w:p>
    <w:p w14:paraId="6C2EABD4" w14:textId="03F1BCB8" w:rsidR="00501F1E" w:rsidRDefault="00501F1E" w:rsidP="00480C4E">
      <w:r w:rsidRPr="00501F1E">
        <w:t>To address the issues with vQTL analysis, we propose variance locus analysis (VLA) to select GxE candidates for Gaussian and binary phenotypes. VLA takes an additive perspective, but instead of testing the non-zero slope of the stage-2 regression line like DLM, VLA fits a curve and tests its upwardness (Figure 1</w:t>
      </w:r>
      <w:r w:rsidR="00E3745F">
        <w:t>c</w:t>
      </w:r>
      <w:r w:rsidRPr="00501F1E">
        <w:t xml:space="preserve">, solid red line). VLA better controls the type 1 errors for binary phenotypes because when the allele </w:t>
      </w:r>
      <w:r w:rsidR="0089179B" w:rsidRPr="00501F1E">
        <w:t>has</w:t>
      </w:r>
      <w:r w:rsidRPr="00501F1E">
        <w:t xml:space="preserve"> no GxE effect on the phenotype, the fitted curve tends to be flat or bend downwards (Figure 1</w:t>
      </w:r>
      <w:r w:rsidR="002759A7">
        <w:t>b</w:t>
      </w:r>
      <w:r w:rsidRPr="00501F1E">
        <w:t>, solid red line). For phenotypes</w:t>
      </w:r>
      <w:r w:rsidR="005E54B0">
        <w:t xml:space="preserve"> involving pure GxE</w:t>
      </w:r>
      <w:r w:rsidRPr="00501F1E">
        <w:t xml:space="preserve">, VLA’s upwardness test retains the power </w:t>
      </w:r>
      <w:r w:rsidR="002D2330">
        <w:t>to</w:t>
      </w:r>
      <w:r w:rsidRPr="00501F1E">
        <w:t xml:space="preserve"> detect </w:t>
      </w:r>
      <w:r w:rsidR="002D2330">
        <w:t>the</w:t>
      </w:r>
      <w:r w:rsidRPr="00501F1E">
        <w:t xml:space="preserve"> GxE candidates (Figure 1</w:t>
      </w:r>
      <w:r w:rsidR="002759A7">
        <w:t xml:space="preserve">e and </w:t>
      </w:r>
      <w:r w:rsidR="00C327A8">
        <w:t>1</w:t>
      </w:r>
      <w:r w:rsidR="003449EE">
        <w:t>f</w:t>
      </w:r>
      <w:r w:rsidRPr="00501F1E">
        <w:t>, solid red line</w:t>
      </w:r>
      <w:r w:rsidR="003449EE">
        <w:t>s</w:t>
      </w:r>
      <w:r w:rsidRPr="00501F1E">
        <w:t>).</w:t>
      </w:r>
    </w:p>
    <w:p w14:paraId="290DEFC8" w14:textId="0EF124DA" w:rsidR="00B97228" w:rsidRDefault="00B97228" w:rsidP="00480C4E">
      <w:r w:rsidRPr="00B97228">
        <w:lastRenderedPageBreak/>
        <w:t xml:space="preserve">However, the upwardness test alone lacks power for detecting candidate SNP for binary traits when GxE exists because the dichotomized phenotype glosses over the underlying quantitative risk leading up to the binary event. The gradient of underlying risk can be reconstructed to some extent as residuals by regressing the binary phenotype on a covariate such as age. The residual is a quantitative representation of the underlying risk </w:t>
      </w:r>
      <w:r w:rsidR="001546A4">
        <w:t xml:space="preserve">possibly </w:t>
      </w:r>
      <w:r w:rsidRPr="00B97228">
        <w:t>contributed by the genome, exposome, and GxE.</w:t>
      </w:r>
    </w:p>
    <w:p w14:paraId="5621CAFC" w14:textId="723544EC" w:rsidR="00480C4E" w:rsidRDefault="00480C4E" w:rsidP="00480C4E">
      <w:r w:rsidRPr="00480C4E">
        <w:t xml:space="preserve">With well-chosen covariates, the residuals </w:t>
      </w:r>
      <w:r w:rsidR="00EF7890">
        <w:t xml:space="preserve">for a binary phenotype </w:t>
      </w:r>
      <w:r w:rsidRPr="00480C4E">
        <w:t>can be nearly Gaussian</w:t>
      </w:r>
      <w:r w:rsidR="007045AE">
        <w:t>. Notice in Figure 1</w:t>
      </w:r>
      <w:r w:rsidR="00C30439">
        <w:t xml:space="preserve">b, 1d, and 1f, </w:t>
      </w:r>
      <w:r w:rsidR="007045AE">
        <w:t xml:space="preserve">despite the phenotype </w:t>
      </w:r>
      <w:r w:rsidR="00935D4F">
        <w:t xml:space="preserve">only took </w:t>
      </w:r>
      <w:r w:rsidR="00C30439">
        <w:t xml:space="preserve">values from </w:t>
      </w:r>
      <w:r w:rsidR="007045AE">
        <w:t>0</w:t>
      </w:r>
      <w:r w:rsidR="00935D4F">
        <w:t xml:space="preserve"> or </w:t>
      </w:r>
      <w:r w:rsidR="007045AE">
        <w:t>1</w:t>
      </w:r>
      <w:r w:rsidR="00BC6F32">
        <w:t xml:space="preserve"> (</w:t>
      </w:r>
      <w:r w:rsidR="00111393">
        <w:t xml:space="preserve">left </w:t>
      </w:r>
      <w:r w:rsidR="00BC6F32">
        <w:t>panel</w:t>
      </w:r>
      <w:r w:rsidR="00111393">
        <w:t>,</w:t>
      </w:r>
      <w:r w:rsidR="00BC6F32">
        <w:t xml:space="preserve"> LM1)</w:t>
      </w:r>
      <w:r w:rsidR="007045AE">
        <w:t>, the squared re</w:t>
      </w:r>
      <w:r w:rsidR="00935D4F">
        <w:t>siduals are well spread between 0 and 1</w:t>
      </w:r>
      <w:r w:rsidR="00BC6F32">
        <w:t xml:space="preserve"> (</w:t>
      </w:r>
      <w:r w:rsidR="00111393">
        <w:t xml:space="preserve">right </w:t>
      </w:r>
      <w:r w:rsidR="00BC6F32">
        <w:t>panel LM2)</w:t>
      </w:r>
      <w:r w:rsidRPr="00480C4E">
        <w:t xml:space="preserve">. By replacing a binary phenotype with its residual risk, the upwardness test can detect variance loci involved in GxE (Figure </w:t>
      </w:r>
      <w:r w:rsidR="00E73164">
        <w:t>1e and 1f</w:t>
      </w:r>
      <w:r w:rsidRPr="00480C4E">
        <w:t xml:space="preserve">). The best covariates are non-confounding yet predictive. For example, age and age2 are neither heritable nor determined by the exposome (i.e., non-confounding) but are strong determinants of most diseases (i.e., predictive). A confounding covariate could still be helpful but may bias the VLA test either towards null as mediators </w:t>
      </w:r>
      <w:r w:rsidR="004F4249">
        <w:t>such as sex</w:t>
      </w:r>
      <w:r w:rsidR="00BB491D">
        <w:t xml:space="preserve"> and X-chromosome</w:t>
      </w:r>
      <w:r w:rsidR="004F4249">
        <w:t xml:space="preserve"> </w:t>
      </w:r>
      <w:r w:rsidRPr="00480C4E">
        <w:t>or create spurious genetic, environmental, and GxE effects as a collider</w:t>
      </w:r>
      <w:r w:rsidR="00BB491D">
        <w:t xml:space="preserve"> </w:t>
      </w:r>
      <w:r w:rsidR="00BB491D">
        <w:fldChar w:fldCharType="begin"/>
      </w:r>
      <w:r w:rsidR="00BB491D">
        <w:instrText xml:space="preserve"> ADDIN ZOTERO_ITEM CSL_CITATION {"citationID":"QIeo2SAl","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BB491D">
        <w:fldChar w:fldCharType="separate"/>
      </w:r>
      <w:r w:rsidR="00BB491D" w:rsidRPr="3E2CCE7C">
        <w:rPr>
          <w:rFonts w:ascii="Calibri" w:hAnsi="Calibri" w:cs="Calibri"/>
        </w:rPr>
        <w:t>(Aschard et al. 2015)</w:t>
      </w:r>
      <w:r w:rsidR="00BB491D">
        <w:fldChar w:fldCharType="end"/>
      </w:r>
      <w:r w:rsidRPr="00480C4E">
        <w:t xml:space="preserve">. A non-predictive covariate does not cause false positives, but neither help to reveal the fine gradient of underlying risk </w:t>
      </w:r>
      <w:r w:rsidR="005623D4">
        <w:t>that</w:t>
      </w:r>
      <w:r w:rsidRPr="00480C4E">
        <w:t xml:space="preserve"> </w:t>
      </w:r>
      <w:r w:rsidR="00760C10">
        <w:t>em</w:t>
      </w:r>
      <w:r w:rsidR="00760C10" w:rsidRPr="00480C4E">
        <w:t>power</w:t>
      </w:r>
      <w:r w:rsidR="005623D4">
        <w:t>s</w:t>
      </w:r>
      <w:r w:rsidRPr="00480C4E">
        <w:t xml:space="preserve"> the variance loci test.</w:t>
      </w:r>
    </w:p>
    <w:p w14:paraId="36922E2D" w14:textId="0880F41E" w:rsidR="00371731" w:rsidRPr="00371731" w:rsidRDefault="007F25EE" w:rsidP="00C750C1">
      <w:pPr>
        <w:pStyle w:val="Heading2"/>
      </w:pPr>
      <w:r>
        <w:t xml:space="preserve">Application </w:t>
      </w:r>
      <w:r w:rsidR="00CB72FA">
        <w:t>of VLA</w:t>
      </w:r>
    </w:p>
    <w:p w14:paraId="4F8908FC" w14:textId="7428C398" w:rsidR="00E25E48" w:rsidRDefault="00E25E48" w:rsidP="00C750C1">
      <w:r w:rsidRPr="00E25E48">
        <w:t xml:space="preserve">We want to empirically assess the ability of VLA to prioritize SNPs involved in GXE affecting quantitative and binary phenotypes in comparison to established variance loci tests (i.e., DLM, LVT, DRM, and even GWAS). To do so, we applied all five variance loci tests </w:t>
      </w:r>
      <w:r>
        <w:t xml:space="preserve">genome-wide </w:t>
      </w:r>
      <w:r w:rsidRPr="00E25E48">
        <w:t>for type 2 diabetes (T2D) (16, 17) and body mass index (BMI) on a selection population, followed by a two-way genome x exposome-wide association study (GxE-WAS) in an independent discovery population.</w:t>
      </w:r>
    </w:p>
    <w:p w14:paraId="2745E3CB" w14:textId="30C6A3DC" w:rsidR="007E4EF9" w:rsidRDefault="007E4EF9" w:rsidP="00C750C1">
      <w:r w:rsidRPr="007E4EF9">
        <w:t>We ranked each SNP by one minus the p-value of VLA and other test statistics in the selection population. In the discovery population, we scored each SNP by the number of significant GxE incurred at a given p-value cut-off or by the sum of the negative log p-value of all GxE tests involved. We regress the scores on the ranks, so the estimated coefficient acts as a measure of GxE enrichment. A positive significant enrichment coefficient suggests a method can aid GxE detection by putting the right candidate SNP forward.</w:t>
      </w:r>
    </w:p>
    <w:p w14:paraId="0CB9459B" w14:textId="07376CA8" w:rsidR="00986231" w:rsidRDefault="00C65C80" w:rsidP="00C750C1">
      <w:r>
        <w:t xml:space="preserve">Inside </w:t>
      </w:r>
      <w:r w:rsidR="00986231" w:rsidRPr="00986231">
        <w:t xml:space="preserve">the UKBB, we took 353,605 unrelated white British as selection </w:t>
      </w:r>
      <w:r w:rsidR="00A02BE8">
        <w:t xml:space="preserve">the </w:t>
      </w:r>
      <w:r w:rsidR="00986231" w:rsidRPr="00986231">
        <w:t xml:space="preserve">population and 25,481 white non-British as </w:t>
      </w:r>
      <w:r w:rsidR="00A02BE8">
        <w:t>the</w:t>
      </w:r>
      <w:r w:rsidR="00986231" w:rsidRPr="00986231">
        <w:t xml:space="preserve"> discovery population with a 16-item exposome to perform the internal enrichment analysis. We summarize the top significant hits of all five variance loci tests and the corresponding enrichment coefficient in Figure </w:t>
      </w:r>
      <w:r>
        <w:t>4a-b</w:t>
      </w:r>
      <w:r w:rsidR="00986231" w:rsidRPr="00986231">
        <w:t xml:space="preserve"> under “Result” and Table s3</w:t>
      </w:r>
      <w:r>
        <w:t>a in Supplement 1</w:t>
      </w:r>
      <w:r w:rsidR="00986231" w:rsidRPr="00986231">
        <w:t xml:space="preserve">. </w:t>
      </w:r>
    </w:p>
    <w:p w14:paraId="72A1EA4B" w14:textId="49674491" w:rsidR="00975C63" w:rsidRDefault="00975C63" w:rsidP="00C750C1">
      <w:bookmarkStart w:id="1" w:name="_Hlk86667819"/>
      <w:bookmarkStart w:id="2" w:name="_Hlk86667673"/>
      <w:r w:rsidRPr="00975C63">
        <w:t xml:space="preserve">To perform external GxE enrichment analysis, we expand the selection population to 379,561 unrelated White European descent in the UKBB and replace the discovery population with individuals of various ancestries who participated in the Personalized Gene and Environment Study (PEGS). The PEGS cohort came with 4,610 whole-genome sequencing samples and an extensive exposome of 765 survey items. We report the GxE enrichment coefficients in Figure </w:t>
      </w:r>
      <w:r w:rsidR="0087734C">
        <w:t>4c-d</w:t>
      </w:r>
      <w:r w:rsidRPr="00975C63">
        <w:t xml:space="preserve"> under the “Result” section and Table s3b in supplement</w:t>
      </w:r>
      <w:r w:rsidR="0087734C">
        <w:t xml:space="preserve"> 1</w:t>
      </w:r>
      <w:r w:rsidRPr="00975C63">
        <w:t xml:space="preserve">. In addition, we list the most significant 2-way GxE-WAS (SNP </w:t>
      </w:r>
      <w:r w:rsidR="00C65C80">
        <w:sym w:font="Symbol" w:char="F0B4"/>
      </w:r>
      <w:r w:rsidR="00C65C80">
        <w:t xml:space="preserve"> </w:t>
      </w:r>
      <w:r w:rsidRPr="00975C63">
        <w:t>expos</w:t>
      </w:r>
      <w:r w:rsidR="00C65C80">
        <w:t>ome item</w:t>
      </w:r>
      <w:r w:rsidRPr="00975C63">
        <w:t xml:space="preserve">) with nearby candidate SNP selected by five variance loci tests in file </w:t>
      </w:r>
      <w:r w:rsidRPr="00975C63">
        <w:rPr>
          <w:b/>
          <w:bCs/>
        </w:rPr>
        <w:t>pgs.xlsx</w:t>
      </w:r>
      <w:r w:rsidRPr="00975C63">
        <w:t>.</w:t>
      </w:r>
    </w:p>
    <w:p w14:paraId="1AE7725D" w14:textId="0E1C66D6" w:rsidR="00C73004" w:rsidRDefault="002D6820" w:rsidP="00C750C1">
      <w:r>
        <w:t>The d</w:t>
      </w:r>
      <w:r w:rsidR="00DF09F2">
        <w:t xml:space="preserve">escription of </w:t>
      </w:r>
      <w:r w:rsidR="002F5265">
        <w:t>populations</w:t>
      </w:r>
      <w:r w:rsidR="00B8274D">
        <w:t xml:space="preserve">, </w:t>
      </w:r>
      <w:r w:rsidR="00AE3D6D">
        <w:t>GxE candidate selection</w:t>
      </w:r>
      <w:r w:rsidR="00B8274D">
        <w:t>, and 2-way GxE-WAS</w:t>
      </w:r>
      <w:r w:rsidR="002F5265">
        <w:t xml:space="preserve"> </w:t>
      </w:r>
      <w:r w:rsidR="00AE3D6D">
        <w:t xml:space="preserve">discovery </w:t>
      </w:r>
      <w:r w:rsidR="00DF09F2">
        <w:t>can be</w:t>
      </w:r>
      <w:r w:rsidR="00C73004">
        <w:t xml:space="preserve"> found in </w:t>
      </w:r>
      <w:r w:rsidR="00F77DFC">
        <w:t>“Material” and “Method”</w:t>
      </w:r>
      <w:r w:rsidR="004634F5">
        <w:t>.</w:t>
      </w:r>
      <w:r w:rsidR="00F77DFC">
        <w:t xml:space="preserve"> </w:t>
      </w:r>
      <w:r w:rsidR="004634F5">
        <w:t>M</w:t>
      </w:r>
      <w:r w:rsidR="000D4204">
        <w:t>ore details</w:t>
      </w:r>
      <w:r w:rsidR="00FB0C1E">
        <w:t xml:space="preserve">, </w:t>
      </w:r>
      <w:r w:rsidR="00B8274D">
        <w:t xml:space="preserve">links to </w:t>
      </w:r>
      <w:r w:rsidR="00B55187">
        <w:t>script</w:t>
      </w:r>
      <w:r w:rsidR="00621963">
        <w:t>s</w:t>
      </w:r>
      <w:r w:rsidR="00FB0C1E">
        <w:t>,</w:t>
      </w:r>
      <w:r w:rsidR="00621963">
        <w:t xml:space="preserve"> </w:t>
      </w:r>
      <w:r w:rsidR="00FB0C1E">
        <w:t xml:space="preserve">and </w:t>
      </w:r>
      <w:r w:rsidR="00E857B2">
        <w:t xml:space="preserve">links to </w:t>
      </w:r>
      <w:r w:rsidR="00FB0C1E">
        <w:t xml:space="preserve">Excel sheets of </w:t>
      </w:r>
      <w:r w:rsidR="00FF6832">
        <w:t xml:space="preserve">top significant </w:t>
      </w:r>
      <w:r w:rsidR="00E857B2">
        <w:t xml:space="preserve">per-SNP </w:t>
      </w:r>
      <w:r w:rsidR="00FF6832">
        <w:t xml:space="preserve">x per-Exposure </w:t>
      </w:r>
      <w:r w:rsidR="00FB0C1E">
        <w:t xml:space="preserve">results </w:t>
      </w:r>
      <w:r w:rsidR="000D4204">
        <w:t xml:space="preserve">can be </w:t>
      </w:r>
      <w:r w:rsidR="00B55187">
        <w:t xml:space="preserve">found in </w:t>
      </w:r>
      <w:r w:rsidR="00C73004">
        <w:t>Supplement</w:t>
      </w:r>
      <w:r w:rsidR="007C600F">
        <w:t xml:space="preserve"> 2</w:t>
      </w:r>
      <w:r w:rsidR="00E857B2">
        <w:t>.</w:t>
      </w:r>
    </w:p>
    <w:bookmarkEnd w:id="1"/>
    <w:p w14:paraId="2266AA04" w14:textId="77777777" w:rsidR="008C3865" w:rsidRDefault="008C3865" w:rsidP="00E80A63">
      <w:r w:rsidRPr="008C3865">
        <w:t>We also investigated the functional enrichment by regressing the label of the SNPs (i.e., intergenic, exonic, intronic, etc.) on the ranks as mentioned earlier based on 1 – values of a variance loci test statistics. We expect the five different tests to prioritize distinct classes of SNPs. We summarize the finding in Figure 8 in “Result.”</w:t>
      </w:r>
    </w:p>
    <w:p w14:paraId="09C0A0EA" w14:textId="52D72300" w:rsidR="00E80A63" w:rsidRDefault="001431C2" w:rsidP="00E80A63">
      <w:r>
        <w:lastRenderedPageBreak/>
        <w:t>In the PEGS cohort, s</w:t>
      </w:r>
      <w:r w:rsidR="00092CF9" w:rsidRPr="00092CF9">
        <w:t>ome genes stood out when referring to significant 2-way GxE-WAS (p-value &lt; 5e-8) for type 2 diabetes involving VLA-selected SNPs. In particular, the 2-way interactions between SNPs in or near ABCB7</w:t>
      </w:r>
      <w:r w:rsidR="008B413C">
        <w:t xml:space="preserve"> and </w:t>
      </w:r>
      <w:r>
        <w:t>exposome item “dyes, inks and tonners”</w:t>
      </w:r>
      <w:r w:rsidR="00092CF9" w:rsidRPr="00092CF9">
        <w:t>.</w:t>
      </w:r>
      <w:r w:rsidR="00E80A63">
        <w:t xml:space="preserve"> On the one hand, the </w:t>
      </w:r>
      <w:r w:rsidR="00E80A63" w:rsidRPr="00BC2BAF">
        <w:rPr>
          <w:highlight w:val="yellow"/>
        </w:rPr>
        <w:t>ABCB7 gene involves in the glucose transportation pathway associated with type 2 diabetes</w:t>
      </w:r>
      <w:r w:rsidR="00E80A63">
        <w:t xml:space="preserve">. </w:t>
      </w:r>
      <w:r w:rsidR="00BC2BAF">
        <w:t>On the other hand, t</w:t>
      </w:r>
      <w:r w:rsidR="00E80A63">
        <w:t>he exposome item “dyes, inks and tonners” corroborates the study of ABCB7’s differential expression among workers with occupational exposure to inkjet printers, archived as GEO accession number </w:t>
      </w:r>
      <w:hyperlink r:id="rId13" w:history="1">
        <w:r w:rsidR="00E80A63" w:rsidRPr="00DC7CBC">
          <w:rPr>
            <w:rStyle w:val="Hyperlink"/>
            <w:b/>
            <w:bCs/>
          </w:rPr>
          <w:t>GSE142351</w:t>
        </w:r>
      </w:hyperlink>
      <w:r w:rsidR="00E80A63">
        <w:t>. We describe the selection of candidate genes and differential expression studies in “Results” and “Methods.”</w:t>
      </w:r>
    </w:p>
    <w:p w14:paraId="1F64DD47" w14:textId="592E8219" w:rsidR="006877B6" w:rsidRDefault="00CE5B83" w:rsidP="006877B6">
      <w:r w:rsidRPr="00CE5B83">
        <w:t>We implemented VLA as a self-contained R-package</w:t>
      </w:r>
      <w:r>
        <w:t xml:space="preserve"> “</w:t>
      </w:r>
      <w:r w:rsidRPr="00D76B9A">
        <w:rPr>
          <w:i/>
          <w:iCs/>
        </w:rPr>
        <w:t>vla</w:t>
      </w:r>
      <w:r>
        <w:t>”</w:t>
      </w:r>
      <w:r>
        <w:fldChar w:fldCharType="begin"/>
      </w:r>
      <w:r>
        <w: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instrText>
      </w:r>
      <w:r>
        <w:fldChar w:fldCharType="separate"/>
      </w:r>
      <w:r w:rsidRPr="00846B31">
        <w:rPr>
          <w:rFonts w:ascii="Calibri" w:hAnsi="Calibri" w:cs="Calibri"/>
        </w:rPr>
        <w:t>(Tong 2022b)</w:t>
      </w:r>
      <w:r>
        <w:fldChar w:fldCharType="end"/>
      </w:r>
      <w:r w:rsidRPr="00CE5B83">
        <w:t xml:space="preserve"> that simultaneously analyzes thousands of phenotypes and thousands of SNPs with optimized matrix algebra similar to the group optimization </w:t>
      </w:r>
      <w:r w:rsidR="002200CC">
        <w:t xml:space="preserve">trick </w:t>
      </w:r>
      <w:r w:rsidRPr="00CE5B83">
        <w:t xml:space="preserve">adopted by PLINK2’s association analysis </w:t>
      </w:r>
      <w:r>
        <w:fldChar w:fldCharType="begin"/>
      </w:r>
      <w:r>
        <w: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instrText>
      </w:r>
      <w:r>
        <w:fldChar w:fldCharType="separate"/>
      </w:r>
      <w:r w:rsidRPr="00894256">
        <w:rPr>
          <w:rFonts w:ascii="Calibri" w:hAnsi="Calibri" w:cs="Calibri"/>
        </w:rPr>
        <w:t>(Chang 2022)</w:t>
      </w:r>
      <w:r>
        <w:fldChar w:fldCharType="end"/>
      </w:r>
      <w:r w:rsidR="006877B6">
        <w:t>; we created another R-package “plinkFile”</w:t>
      </w:r>
      <w:r w:rsidR="006877B6">
        <w:fldChar w:fldCharType="begin"/>
      </w:r>
      <w:r w:rsidR="006877B6">
        <w: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instrText>
      </w:r>
      <w:r w:rsidR="006877B6">
        <w:fldChar w:fldCharType="separate"/>
      </w:r>
      <w:r w:rsidR="006877B6" w:rsidRPr="00846B31">
        <w:rPr>
          <w:rFonts w:ascii="Calibri" w:hAnsi="Calibri" w:cs="Calibri"/>
        </w:rPr>
        <w:t>(Tong 2022a)</w:t>
      </w:r>
      <w:r w:rsidR="006877B6">
        <w:fldChar w:fldCharType="end"/>
      </w:r>
      <w:r w:rsidR="006877B6">
        <w:t xml:space="preserve"> to help </w:t>
      </w:r>
      <w:r w:rsidR="006877B6" w:rsidRPr="002D676C">
        <w:t>travers</w:t>
      </w:r>
      <w:r w:rsidR="006877B6">
        <w:t>e</w:t>
      </w:r>
      <w:r w:rsidR="006877B6" w:rsidRPr="002D676C">
        <w:t xml:space="preserve"> </w:t>
      </w:r>
      <w:r w:rsidR="006877B6">
        <w:t xml:space="preserve">massive genotype </w:t>
      </w:r>
      <w:r w:rsidR="006877B6" w:rsidRPr="002D676C">
        <w:t xml:space="preserve">in binary biallelic </w:t>
      </w:r>
      <w:r w:rsidR="006877B6">
        <w:t xml:space="preserve">format </w:t>
      </w:r>
      <w:r w:rsidR="006877B6">
        <w:fldChar w:fldCharType="begin"/>
      </w:r>
      <w:r w:rsidR="006877B6">
        <w: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instrText>
      </w:r>
      <w:r w:rsidR="006877B6">
        <w:fldChar w:fldCharType="separate"/>
      </w:r>
      <w:r w:rsidR="006877B6" w:rsidRPr="00E01C0B">
        <w:rPr>
          <w:rFonts w:ascii="Calibri" w:hAnsi="Calibri" w:cs="Calibri"/>
        </w:rPr>
        <w:t>(Chang 2021)</w:t>
      </w:r>
      <w:r w:rsidR="006877B6">
        <w:fldChar w:fldCharType="end"/>
      </w:r>
      <w:r w:rsidR="006877B6">
        <w:t xml:space="preserve"> too big to fit into machine memory.</w:t>
      </w:r>
    </w:p>
    <w:bookmarkEnd w:id="2"/>
    <w:p w14:paraId="07C7C403" w14:textId="03F0D96E" w:rsidR="00D76B9A" w:rsidRDefault="00D76B9A" w:rsidP="00D76B9A">
      <w:r>
        <w:t>With the software tools and the selection population of 379,561 unrelated </w:t>
      </w:r>
      <w:r>
        <w:rPr>
          <w:rStyle w:val="Strong"/>
          <w:color w:val="0E101A"/>
        </w:rPr>
        <w:t>European Whites</w:t>
      </w:r>
      <w:r>
        <w:t xml:space="preserve">, we expanded the genome-wide VLA of 11 million variants from T2D and BMI to a comprehensive phenome of 3,273 health-related traits in the UKBB. Among the 3,273 traits, 1,693 are semi-automatically derived disease case/control status based on the most recent PHECODE mapping table </w:t>
      </w:r>
      <w:r>
        <w:fldChar w:fldCharType="begin"/>
      </w:r>
      <w:r>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fldChar w:fldCharType="separate"/>
      </w:r>
      <w:r w:rsidRPr="006D7923">
        <w:rPr>
          <w:rFonts w:ascii="Calibri" w:hAnsi="Calibri" w:cs="Calibri"/>
        </w:rPr>
        <w:t>(Wei et al. 2017; Wu et al. 2019)</w:t>
      </w:r>
      <w:r>
        <w:fldChar w:fldCharType="end"/>
      </w:r>
      <w:r>
        <w:t>. We hosted the catalog of whole-genome VLA statistics on the NIEHS website (</w:t>
      </w:r>
      <w:hyperlink r:id="rId14" w:tgtFrame="_blank" w:history="1">
        <w:r>
          <w:rPr>
            <w:rStyle w:val="Hyperlink"/>
            <w:color w:val="4A6EE0"/>
          </w:rPr>
          <w:t>https://genelist.niehs.nih.gov/vla</w:t>
        </w:r>
      </w:hyperlink>
      <w:r>
        <w:t>), similar to the Pan-UK Biobank GWAS catalog (</w:t>
      </w:r>
      <w:hyperlink r:id="rId15" w:tgtFrame="_blank" w:history="1">
        <w:r>
          <w:rPr>
            <w:rStyle w:val="Hyperlink"/>
            <w:color w:val="4A6EE0"/>
          </w:rPr>
          <w:t>https://www.pan.ukbb.broadinstitute.org</w:t>
        </w:r>
      </w:hyperlink>
      <w:r>
        <w:t>) and the </w:t>
      </w:r>
      <w:hyperlink r:id="rId16" w:tgtFrame="_blank" w:history="1">
        <w:r>
          <w:rPr>
            <w:rStyle w:val="Hyperlink"/>
            <w:color w:val="4A6EE0"/>
          </w:rPr>
          <w:t>EBI GWAS catalog</w:t>
        </w:r>
      </w:hyperlink>
      <w:r>
        <w:t> (</w:t>
      </w:r>
      <w:hyperlink r:id="rId17" w:history="1">
        <w:r w:rsidRPr="004469C5">
          <w:rPr>
            <w:rStyle w:val="Hyperlink"/>
          </w:rPr>
          <w:t>https://www.ebi.ac.uk/gwas</w:t>
        </w:r>
      </w:hyperlink>
      <w:r>
        <w:t>). The NIEHS VLA-Catalog summarizes the interaction potential for each variant given phenotypes of interest and can be used to prioritize GxE candidates in future research.</w:t>
      </w:r>
    </w:p>
    <w:p w14:paraId="6C5B4680" w14:textId="750C22B9" w:rsidR="00426DDF" w:rsidRPr="002D676C" w:rsidRDefault="00815BCB" w:rsidP="00C750C1">
      <w:ins w:id="3" w:author="Author">
        <w:r>
          <w:t>PREVIOUS WORK ONLY 13ish TRAITS.</w:t>
        </w:r>
      </w:ins>
      <w:r w:rsidR="003A5929">
        <w:t xml:space="preserve"> </w:t>
      </w:r>
    </w:p>
    <w:p w14:paraId="5F5B3438" w14:textId="69468C2F" w:rsidR="00B00CD1" w:rsidRPr="002D676C" w:rsidRDefault="00B00CD1" w:rsidP="00C750C1">
      <w:pPr>
        <w:pStyle w:val="Heading1"/>
      </w:pPr>
      <w:r w:rsidRPr="002D676C">
        <w:t>Results</w:t>
      </w:r>
    </w:p>
    <w:p w14:paraId="5D0B5925" w14:textId="0416E8C9" w:rsidR="00550DF8" w:rsidRDefault="00550DF8" w:rsidP="00550DF8">
      <w:r w:rsidRPr="00550DF8">
        <w:t>We first present the results of simulation studies comparing the statistical power of the proposed variance loci analysis (VLA) and contemporary variance loci tests to select the correct GxE candidate SNP. We then report the results of the empirical GxE enrichment analysis the functional enrichment analysis</w:t>
      </w:r>
      <w:r w:rsidR="00931974" w:rsidRPr="00931974">
        <w:t xml:space="preserve"> </w:t>
      </w:r>
      <w:r w:rsidR="00931974" w:rsidRPr="00550DF8">
        <w:t>based on data of UKBB and PEGS and</w:t>
      </w:r>
      <w:r w:rsidRPr="00550DF8">
        <w:t xml:space="preserve">. Lastly, we validate the GxE interaction </w:t>
      </w:r>
      <w:r w:rsidR="00683F4F">
        <w:t xml:space="preserve">found in PEGS </w:t>
      </w:r>
      <w:r w:rsidRPr="00550DF8">
        <w:t xml:space="preserve">between gene ABCB7 and exposure to print materials affecting type 2 diabetes, prioritized by </w:t>
      </w:r>
      <w:r w:rsidR="001739BB" w:rsidRPr="00550DF8">
        <w:t xml:space="preserve">SNP </w:t>
      </w:r>
      <w:r w:rsidR="001739BB">
        <w:t xml:space="preserve">found by </w:t>
      </w:r>
      <w:r w:rsidRPr="00550DF8">
        <w:t>VLA</w:t>
      </w:r>
      <w:r w:rsidR="001739BB">
        <w:t xml:space="preserve"> in UKBB</w:t>
      </w:r>
      <w:r w:rsidRPr="00550DF8">
        <w:t>.</w:t>
      </w:r>
    </w:p>
    <w:p w14:paraId="3A77484A" w14:textId="233C5811" w:rsidR="0036634B" w:rsidRDefault="0036634B" w:rsidP="00C750C1">
      <w:pPr>
        <w:pStyle w:val="Heading2"/>
      </w:pPr>
      <w:r w:rsidRPr="00AF3206">
        <w:t>Simulation</w:t>
      </w:r>
    </w:p>
    <w:p w14:paraId="35269188" w14:textId="32603E6E" w:rsidR="008B101D" w:rsidRDefault="008B101D" w:rsidP="00550DF8">
      <w:r w:rsidRPr="008B101D">
        <w:rPr>
          <w:rFonts w:hint="eastAsia"/>
        </w:rPr>
        <w:t xml:space="preserve">In each simulation repeat, we generated vectors of environment and covariate from the normal distribution and drew genotype from an actual SNP randomly picked from the 1000 Genomes Project Phase 3 </w:t>
      </w:r>
      <w:r>
        <w:fldChar w:fldCharType="begin"/>
      </w:r>
      <w:r>
        <w:instrText xml:space="preserve"> ADDIN ZOTERO_ITEM CSL_CITATION {"citationID":"syoP00gk","properties":{"formattedCitation":"(Consortium 2012; Consortium and others 2015)","plainCitation":"(Consortium 2012; Consortium and others 2015)","noteIndex":0},"citationItems":[{"id":9,"uris":["http://zotero.org/users/3057349/items/2C6NAXZN"],"itemData":{"id":9,"type":"article-journal","container-title":"Nature","issue":"7422","note":"publisher: Springer Science and Business Media LLC","page":"56–65","title":"An integrated map of genetic variation from 1,092 human genomes","volume":"491","author":[{"family":"Consortium","given":"1000 Genomes Project"}],"issued":{"date-parts":[["2012"]]}}},{"id":10,"uris":["http://zotero.org/users/3057349/items/LVW8GDYX"],"itemData":{"id":10,"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fldChar w:fldCharType="separate"/>
      </w:r>
      <w:r w:rsidRPr="003B5F42">
        <w:rPr>
          <w:rFonts w:ascii="Calibri" w:hAnsi="Calibri" w:cs="Calibri"/>
        </w:rPr>
        <w:t>(Consortium 2012; Consortium and others 2015)</w:t>
      </w:r>
      <w:r>
        <w:fldChar w:fldCharType="end"/>
      </w:r>
      <w:r>
        <w:t xml:space="preserve"> </w:t>
      </w:r>
      <w:r w:rsidRPr="008B101D">
        <w:rPr>
          <w:rFonts w:hint="eastAsia"/>
        </w:rPr>
        <w:t>with a MAF</w:t>
      </w:r>
      <w:r w:rsidRPr="008B101D">
        <w:rPr>
          <w:rFonts w:hint="eastAsia"/>
        </w:rPr>
        <w:t>≥</w:t>
      </w:r>
      <w:r w:rsidRPr="008B101D">
        <w:rPr>
          <w:rFonts w:hint="eastAsia"/>
        </w:rPr>
        <w:t>0.</w:t>
      </w:r>
      <w:r w:rsidRPr="008B101D">
        <w:t xml:space="preserve">01 and varying sample size between </w:t>
      </w:r>
      <w:r>
        <w:t>2</w:t>
      </w:r>
      <w:r w:rsidRPr="001E46F1">
        <w:rPr>
          <w:vertAlign w:val="superscript"/>
        </w:rPr>
        <w:t>4</w:t>
      </w:r>
      <w:r>
        <w:t xml:space="preserve"> and 2</w:t>
      </w:r>
      <w:r w:rsidRPr="001E46F1">
        <w:rPr>
          <w:vertAlign w:val="superscript"/>
        </w:rPr>
        <w:t>16</w:t>
      </w:r>
      <w:r w:rsidRPr="008B101D">
        <w:t>.</w:t>
      </w:r>
    </w:p>
    <w:p w14:paraId="58A28F45" w14:textId="23473666" w:rsidR="008316C3" w:rsidRDefault="008316C3" w:rsidP="00550DF8">
      <w:r>
        <w:t xml:space="preserve">We treat the phenotype additively as the sum of a strong covariate effect, a weak genotype main effect, a possible environmental main effect, and a possible GxE effect. We consider scenarios of (1) pure GxE effect or </w:t>
      </w:r>
      <w:r w:rsidR="009E4001">
        <w:t xml:space="preserve">(2) </w:t>
      </w:r>
      <w:r>
        <w:t xml:space="preserve">coexisting environmental and GxE effect; both give rise to additive variance loci. We also let the </w:t>
      </w:r>
      <w:r w:rsidR="009E4001">
        <w:t xml:space="preserve">(3) </w:t>
      </w:r>
      <w:r>
        <w:t>genotype directly affect the phenotypic variance in the log scale, giving rise to multiplicative variance loci. Rejecting the null (i.e., declaring an SNP a GxE candidate) in all three scenarios contribute to a method’s true-positive rates or power.</w:t>
      </w:r>
    </w:p>
    <w:p w14:paraId="1BB5F0B3" w14:textId="30B8AEA7" w:rsidR="008316C3" w:rsidRDefault="008316C3" w:rsidP="008316C3">
      <w:r>
        <w:t xml:space="preserve">We simulate a corresponding null for each scenario by zeroing out either the GxE effect (scenarios 1 and 2, additive variance loci) or the allele effect on logged phenotypic variance (scenario 3, multiplicative variance loci). Rejecting the null in these </w:t>
      </w:r>
      <w:r w:rsidR="00EF2BC3">
        <w:t xml:space="preserve">later cases </w:t>
      </w:r>
      <w:r>
        <w:t>adds to a method’s false-positive rate or type 1 error.</w:t>
      </w:r>
    </w:p>
    <w:p w14:paraId="09329E15" w14:textId="032E4B9F" w:rsidR="00B91D40" w:rsidRPr="00B91D40" w:rsidRDefault="00B91D40" w:rsidP="00B91D40">
      <w:r w:rsidRPr="00B91D40">
        <w:lastRenderedPageBreak/>
        <w:t>We compared five statistical tests, namely, the simplest double linear model (DLM), the proposed variance locus analysis/curve upwardness test (VLA), deviation regression model (DRM), Levene’s robust test (LVT), and double generalized linear model (DGLM).</w:t>
      </w:r>
    </w:p>
    <w:p w14:paraId="2887FC1B" w14:textId="77777777" w:rsidR="00B91D40" w:rsidRPr="00B91D40" w:rsidRDefault="00B91D40" w:rsidP="00B91D40">
      <w:r w:rsidRPr="00B91D40">
        <w:t>We ran 20,000 repeats for each scenario. We fixed the size of the tests to 0.05, that is, rejecting the null if the p-value is less than 0.05. A test statistic is superior if it exerts a higher true-positive rate (power) while controlling the false-positive rate (type 1 error). Therefore, we derived the net-positive rate, as true-positive minus false positive rate, as an overall performance measure.</w:t>
      </w:r>
    </w:p>
    <w:p w14:paraId="686AAB26" w14:textId="1E2FBD90" w:rsidR="0000320B" w:rsidRPr="00D0321F" w:rsidRDefault="0000320B" w:rsidP="00B91D40">
      <w:pPr>
        <w:rPr>
          <w:noProof/>
        </w:rPr>
      </w:pPr>
      <w:r w:rsidRPr="00D0321F">
        <w:rPr>
          <w:noProof/>
        </w:rPr>
        <w:t xml:space="preserve">This section reports the false-positive and net-positive rates regarding additive variance loci </w:t>
      </w:r>
      <w:r w:rsidR="00956A33" w:rsidRPr="00D0321F">
        <w:t>(scenario (1), (2)</w:t>
      </w:r>
      <w:r w:rsidR="00D0321F" w:rsidRPr="00D0321F">
        <w:t>,</w:t>
      </w:r>
      <w:r w:rsidR="00956A33" w:rsidRPr="00D0321F">
        <w:t xml:space="preserve"> and null) </w:t>
      </w:r>
      <w:r w:rsidRPr="00D0321F">
        <w:rPr>
          <w:noProof/>
        </w:rPr>
        <w:t xml:space="preserve">that motivated VLA’s upwardness test. The complete reports with false-positive rates and multiplicative variance loci </w:t>
      </w:r>
      <w:r w:rsidR="00956A33" w:rsidRPr="00D0321F">
        <w:t xml:space="preserve">(scenarios (3)) </w:t>
      </w:r>
      <w:r w:rsidRPr="00D0321F">
        <w:rPr>
          <w:noProof/>
        </w:rPr>
        <w:t>are available in supplement 1.</w:t>
      </w:r>
    </w:p>
    <w:p w14:paraId="00DB71FF" w14:textId="6003990E" w:rsidR="00C567E4" w:rsidRDefault="00C567E4" w:rsidP="00C750C1">
      <w:pPr>
        <w:rPr>
          <w:noProof/>
        </w:rPr>
      </w:pPr>
      <w:r w:rsidRPr="00D0321F">
        <w:rPr>
          <w:noProof/>
        </w:rPr>
        <w:t xml:space="preserve">Figure 2a shows the performance for Gaussian phenotypes, where all tests controlled the false-positive rates except DGLM (panels 1 and 3). When pure GxE induced variance loci, VLA scored the highest in detecting candidate SNPs (solid red line in column 2). </w:t>
      </w:r>
      <w:r w:rsidR="008916DF">
        <w:rPr>
          <w:noProof/>
        </w:rPr>
        <w:t xml:space="preserve">When stand alone </w:t>
      </w:r>
      <w:r w:rsidRPr="00D0321F">
        <w:rPr>
          <w:noProof/>
        </w:rPr>
        <w:t>environmental main effect</w:t>
      </w:r>
      <w:r w:rsidR="008916DF">
        <w:rPr>
          <w:noProof/>
        </w:rPr>
        <w:t xml:space="preserve"> </w:t>
      </w:r>
      <w:r w:rsidR="008916DF" w:rsidRPr="00D0321F">
        <w:rPr>
          <w:noProof/>
        </w:rPr>
        <w:t>coexist</w:t>
      </w:r>
      <w:r w:rsidR="008916DF">
        <w:rPr>
          <w:noProof/>
        </w:rPr>
        <w:t>s with GxE effect</w:t>
      </w:r>
      <w:r w:rsidRPr="00D0321F">
        <w:rPr>
          <w:noProof/>
        </w:rPr>
        <w:t>, VLA is less sensitive (panel 4).</w:t>
      </w:r>
      <w:r w:rsidRPr="00C567E4">
        <w:rPr>
          <w:noProof/>
        </w:rPr>
        <w:t xml:space="preserve"> </w:t>
      </w:r>
    </w:p>
    <w:p w14:paraId="61ABA572" w14:textId="1BC5730D" w:rsidR="00B51DC5" w:rsidRDefault="00B51DC5" w:rsidP="00C750C1">
      <w:r>
        <w:rPr>
          <w:noProof/>
        </w:rPr>
        <mc:AlternateContent>
          <mc:Choice Requires="wpc">
            <w:drawing>
              <wp:inline distT="0" distB="0" distL="0" distR="0" wp14:anchorId="03F0CD72" wp14:editId="2DC0F159">
                <wp:extent cx="5943600" cy="4566640"/>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0F6F529" w14:textId="0EC3163B" w:rsidR="00B51DC5" w:rsidRPr="00D57709" w:rsidRDefault="00B51DC5" w:rsidP="00B51DC5">
                              <w:pPr>
                                <w:pStyle w:val="NoSpacing"/>
                                <w:jc w:val="center"/>
                                <w:rPr>
                                  <w:b/>
                                  <w:bCs/>
                                </w:rPr>
                              </w:pPr>
                              <w:r w:rsidRPr="00D57709">
                                <w:rPr>
                                  <w:b/>
                                  <w:bCs/>
                                </w:rPr>
                                <w:t xml:space="preserve">Figure </w:t>
                              </w:r>
                              <w:r w:rsidR="004C349D">
                                <w:rPr>
                                  <w:b/>
                                  <w:bCs/>
                                </w:rPr>
                                <w:t>2</w:t>
                              </w:r>
                              <w:r w:rsidRPr="00D57709">
                                <w:rPr>
                                  <w:b/>
                                  <w:bCs/>
                                </w:rPr>
                                <w:t xml:space="preserve">: </w:t>
                              </w:r>
                              <w:r w:rsidR="003370F1">
                                <w:rPr>
                                  <w:b/>
                                  <w:bCs/>
                                </w:rPr>
                                <w:t xml:space="preserve">False Positive and Net Positive rates of </w:t>
                              </w:r>
                              <w:r w:rsidRPr="00D57709">
                                <w:rPr>
                                  <w:b/>
                                  <w:bCs/>
                                </w:rPr>
                                <w:t>Simulation Studies</w:t>
                              </w:r>
                            </w:p>
                            <w:p w14:paraId="6D27EB33" w14:textId="338F2D08" w:rsidR="00B51DC5" w:rsidRPr="0062083F" w:rsidRDefault="00227785" w:rsidP="00B51DC5">
                              <w:pPr>
                                <w:pStyle w:val="NoSpacing"/>
                                <w:rPr>
                                  <w:rFonts w:ascii="Calibri" w:eastAsia="DengXian" w:hAnsi="Calibri"/>
                                  <w:color w:val="000000" w:themeColor="text1"/>
                                </w:rPr>
                              </w:pPr>
                              <w:r>
                                <w:rPr>
                                  <w:b/>
                                  <w:bCs/>
                                  <w:sz w:val="18"/>
                                  <w:szCs w:val="18"/>
                                </w:rPr>
                                <w:t>column</w:t>
                              </w:r>
                              <w:r w:rsidR="009B73AF" w:rsidRPr="00D25FEA">
                                <w:rPr>
                                  <w:b/>
                                  <w:bCs/>
                                  <w:sz w:val="18"/>
                                  <w:szCs w:val="18"/>
                                </w:rPr>
                                <w:t xml:space="preserve"> </w:t>
                              </w:r>
                              <w:r w:rsidR="009B73AF">
                                <w:rPr>
                                  <w:b/>
                                  <w:bCs/>
                                  <w:sz w:val="18"/>
                                  <w:szCs w:val="18"/>
                                </w:rPr>
                                <w:t>1</w:t>
                              </w:r>
                              <w:r w:rsidR="009B73AF" w:rsidRPr="00D25FEA">
                                <w:rPr>
                                  <w:b/>
                                  <w:bCs/>
                                  <w:sz w:val="18"/>
                                  <w:szCs w:val="18"/>
                                </w:rPr>
                                <w:t xml:space="preserve"> &amp; </w:t>
                              </w:r>
                              <w:r w:rsidR="009B73AF">
                                <w:rPr>
                                  <w:b/>
                                  <w:bCs/>
                                  <w:sz w:val="18"/>
                                  <w:szCs w:val="18"/>
                                </w:rPr>
                                <w:t>3</w:t>
                              </w:r>
                              <w:r w:rsidR="009B73AF" w:rsidRPr="00D25FEA">
                                <w:rPr>
                                  <w:b/>
                                  <w:bCs/>
                                  <w:sz w:val="18"/>
                                  <w:szCs w:val="18"/>
                                </w:rPr>
                                <w:t>:</w:t>
                              </w:r>
                              <w:r w:rsidR="009B73AF">
                                <w:rPr>
                                  <w:sz w:val="18"/>
                                  <w:szCs w:val="18"/>
                                </w:rPr>
                                <w:t xml:space="preserve"> </w:t>
                              </w:r>
                              <w:r w:rsidR="0099482F">
                                <w:rPr>
                                  <w:sz w:val="18"/>
                                  <w:szCs w:val="18"/>
                                </w:rPr>
                                <w:t>GxE is null</w:t>
                              </w:r>
                              <w:r w:rsidR="009B73AF">
                                <w:rPr>
                                  <w:sz w:val="18"/>
                                  <w:szCs w:val="18"/>
                                </w:rPr>
                                <w:t xml:space="preserve">, the </w:t>
                              </w:r>
                              <w:r w:rsidR="009B73AF" w:rsidRPr="00ED341E">
                                <w:rPr>
                                  <w:b/>
                                  <w:bCs/>
                                  <w:sz w:val="18"/>
                                  <w:szCs w:val="18"/>
                                </w:rPr>
                                <w:t>y-axis</w:t>
                              </w:r>
                              <w:r w:rsidR="009B73AF">
                                <w:rPr>
                                  <w:sz w:val="18"/>
                                  <w:szCs w:val="18"/>
                                </w:rPr>
                                <w:t xml:space="preserve"> </w:t>
                              </w:r>
                              <w:r w:rsidR="00ED341E">
                                <w:rPr>
                                  <w:sz w:val="18"/>
                                  <w:szCs w:val="18"/>
                                </w:rPr>
                                <w:t>show</w:t>
                              </w:r>
                              <w:r w:rsidR="009C77A3">
                                <w:rPr>
                                  <w:sz w:val="18"/>
                                  <w:szCs w:val="18"/>
                                </w:rPr>
                                <w:t>s</w:t>
                              </w:r>
                              <w:r w:rsidR="009B73AF">
                                <w:rPr>
                                  <w:sz w:val="18"/>
                                  <w:szCs w:val="18"/>
                                </w:rPr>
                                <w:t xml:space="preserve"> false positive rates</w:t>
                              </w:r>
                              <w:r w:rsidR="000400E3">
                                <w:rPr>
                                  <w:sz w:val="18"/>
                                  <w:szCs w:val="18"/>
                                </w:rPr>
                                <w:t xml:space="preserve"> (FPR),</w:t>
                              </w:r>
                              <w:r w:rsidR="00C03962">
                                <w:rPr>
                                  <w:sz w:val="18"/>
                                  <w:szCs w:val="18"/>
                                </w:rPr>
                                <w:t xml:space="preserve"> a</w:t>
                              </w:r>
                              <w:r w:rsidR="000400E3">
                                <w:rPr>
                                  <w:sz w:val="18"/>
                                  <w:szCs w:val="18"/>
                                </w:rPr>
                                <w:t>n FPR</w:t>
                              </w:r>
                              <w:r w:rsidR="00C03962">
                                <w:rPr>
                                  <w:sz w:val="18"/>
                                  <w:szCs w:val="18"/>
                                </w:rPr>
                                <w:t xml:space="preserve"> </w:t>
                              </w:r>
                              <w:r w:rsidR="000400E3">
                                <w:rPr>
                                  <w:sz w:val="18"/>
                                  <w:szCs w:val="18"/>
                                </w:rPr>
                                <w:t>of</w:t>
                              </w:r>
                              <w:r w:rsidR="00C03962">
                                <w:rPr>
                                  <w:sz w:val="18"/>
                                  <w:szCs w:val="18"/>
                                </w:rPr>
                                <w:t xml:space="preserve"> 0.05 (denoted by </w:t>
                              </w:r>
                              <w:r w:rsidR="00C03962" w:rsidRPr="00C03962">
                                <w:rPr>
                                  <w:b/>
                                  <w:bCs/>
                                  <w:sz w:val="18"/>
                                  <w:szCs w:val="18"/>
                                </w:rPr>
                                <w:t>red dashes</w:t>
                              </w:r>
                              <w:r w:rsidR="00C03962">
                                <w:rPr>
                                  <w:sz w:val="18"/>
                                  <w:szCs w:val="18"/>
                                </w:rPr>
                                <w:t xml:space="preserve">) is </w:t>
                              </w:r>
                              <w:r w:rsidR="000400E3">
                                <w:rPr>
                                  <w:sz w:val="18"/>
                                  <w:szCs w:val="18"/>
                                </w:rPr>
                                <w:t>proper</w:t>
                              </w:r>
                              <w:r w:rsidR="00052ADA">
                                <w:rPr>
                                  <w:sz w:val="18"/>
                                  <w:szCs w:val="18"/>
                                </w:rPr>
                                <w:t xml:space="preserve">, </w:t>
                              </w:r>
                              <w:r w:rsidR="00266238">
                                <w:rPr>
                                  <w:sz w:val="18"/>
                                  <w:szCs w:val="18"/>
                                </w:rPr>
                                <w:t xml:space="preserve">higher </w:t>
                              </w:r>
                              <w:r w:rsidR="000400E3">
                                <w:rPr>
                                  <w:sz w:val="18"/>
                                  <w:szCs w:val="18"/>
                                </w:rPr>
                                <w:t xml:space="preserve">FPR suggest </w:t>
                              </w:r>
                              <w:r w:rsidR="00052ADA">
                                <w:rPr>
                                  <w:sz w:val="18"/>
                                  <w:szCs w:val="18"/>
                                </w:rPr>
                                <w:t xml:space="preserve">over confidence, lower </w:t>
                              </w:r>
                              <w:r w:rsidR="000400E3">
                                <w:rPr>
                                  <w:sz w:val="18"/>
                                  <w:szCs w:val="18"/>
                                </w:rPr>
                                <w:t xml:space="preserve">means </w:t>
                              </w:r>
                              <w:r w:rsidR="00CB3930">
                                <w:rPr>
                                  <w:sz w:val="18"/>
                                  <w:szCs w:val="18"/>
                                </w:rPr>
                                <w:t>over</w:t>
                              </w:r>
                              <w:r w:rsidR="00052ADA">
                                <w:rPr>
                                  <w:sz w:val="18"/>
                                  <w:szCs w:val="18"/>
                                </w:rPr>
                                <w:t xml:space="preserve">conservative; </w:t>
                              </w:r>
                              <w:r>
                                <w:rPr>
                                  <w:b/>
                                  <w:bCs/>
                                  <w:sz w:val="18"/>
                                  <w:szCs w:val="18"/>
                                </w:rPr>
                                <w:t>column</w:t>
                              </w:r>
                              <w:r w:rsidR="00262D9B" w:rsidRPr="00F122EA">
                                <w:rPr>
                                  <w:b/>
                                  <w:bCs/>
                                  <w:sz w:val="18"/>
                                  <w:szCs w:val="18"/>
                                </w:rPr>
                                <w:t xml:space="preserve"> </w:t>
                              </w:r>
                              <w:r w:rsidR="007872D9">
                                <w:rPr>
                                  <w:b/>
                                  <w:bCs/>
                                  <w:sz w:val="18"/>
                                  <w:szCs w:val="18"/>
                                </w:rPr>
                                <w:t>2 &amp; 4</w:t>
                              </w:r>
                              <w:r w:rsidR="00711B7D">
                                <w:rPr>
                                  <w:sz w:val="18"/>
                                  <w:szCs w:val="18"/>
                                </w:rPr>
                                <w:t>:</w:t>
                              </w:r>
                              <w:r w:rsidR="00EE3719">
                                <w:rPr>
                                  <w:sz w:val="18"/>
                                  <w:szCs w:val="18"/>
                                </w:rPr>
                                <w:t xml:space="preserve"> </w:t>
                              </w:r>
                              <w:r w:rsidR="00B9656D">
                                <w:rPr>
                                  <w:sz w:val="18"/>
                                  <w:szCs w:val="18"/>
                                </w:rPr>
                                <w:t>additive variance loci</w:t>
                              </w:r>
                              <w:r w:rsidR="00F122EA">
                                <w:rPr>
                                  <w:sz w:val="18"/>
                                  <w:szCs w:val="18"/>
                                </w:rPr>
                                <w:t xml:space="preserve"> induced by pure </w:t>
                              </w:r>
                              <w:r w:rsidR="00F122EA" w:rsidRPr="00E45206">
                                <w:rPr>
                                  <w:sz w:val="18"/>
                                  <w:szCs w:val="18"/>
                                </w:rPr>
                                <w:t>GxE</w:t>
                              </w:r>
                              <w:r w:rsidR="007872D9">
                                <w:rPr>
                                  <w:sz w:val="18"/>
                                  <w:szCs w:val="18"/>
                                </w:rPr>
                                <w:t xml:space="preserve">, or </w:t>
                              </w:r>
                              <w:r w:rsidR="00F122EA" w:rsidRPr="00E45206">
                                <w:rPr>
                                  <w:sz w:val="18"/>
                                  <w:szCs w:val="18"/>
                                </w:rPr>
                                <w:t>GxE</w:t>
                              </w:r>
                              <w:r w:rsidR="00F122EA">
                                <w:rPr>
                                  <w:sz w:val="18"/>
                                  <w:szCs w:val="18"/>
                                </w:rPr>
                                <w:t xml:space="preserve"> coexisting with </w:t>
                              </w:r>
                              <w:r w:rsidR="00710B6A">
                                <w:rPr>
                                  <w:sz w:val="18"/>
                                  <w:szCs w:val="18"/>
                                </w:rPr>
                                <w:t xml:space="preserve">standalone </w:t>
                              </w:r>
                              <w:r w:rsidR="00F122EA">
                                <w:rPr>
                                  <w:sz w:val="18"/>
                                  <w:szCs w:val="18"/>
                                </w:rPr>
                                <w:t>environmental main effect</w:t>
                              </w:r>
                              <w:r w:rsidR="007872D9">
                                <w:rPr>
                                  <w:sz w:val="18"/>
                                  <w:szCs w:val="18"/>
                                </w:rPr>
                                <w:t xml:space="preserve">, </w:t>
                              </w:r>
                              <w:r w:rsidR="00295F2C">
                                <w:rPr>
                                  <w:sz w:val="18"/>
                                  <w:szCs w:val="18"/>
                                </w:rPr>
                                <w:t xml:space="preserve">in these cases </w:t>
                              </w:r>
                              <w:r w:rsidR="007872D9">
                                <w:rPr>
                                  <w:sz w:val="18"/>
                                  <w:szCs w:val="18"/>
                                </w:rPr>
                                <w:t>the y-axis are net positive rates</w:t>
                              </w:r>
                              <w:r w:rsidR="00295F2C">
                                <w:rPr>
                                  <w:sz w:val="18"/>
                                  <w:szCs w:val="18"/>
                                </w:rPr>
                                <w:t xml:space="preserve"> (NPR), higher means better</w:t>
                              </w:r>
                              <w:r w:rsidR="00B51DC5" w:rsidRPr="00E5614C">
                                <w:rPr>
                                  <w:sz w:val="18"/>
                                  <w:szCs w:val="18"/>
                                </w:rPr>
                                <w:t xml:space="preserve">; </w:t>
                              </w:r>
                              <w:r w:rsidR="00CB2C16" w:rsidRPr="00387774">
                                <w:rPr>
                                  <w:b/>
                                  <w:bCs/>
                                  <w:sz w:val="18"/>
                                  <w:szCs w:val="18"/>
                                </w:rPr>
                                <w:t>x-axis:</w:t>
                              </w:r>
                              <w:r w:rsidR="00CB2C16" w:rsidRPr="00DA75C3">
                                <w:rPr>
                                  <w:sz w:val="18"/>
                                  <w:szCs w:val="18"/>
                                </w:rPr>
                                <w:t xml:space="preserve"> sample sizes in powers of 2; </w:t>
                              </w:r>
                              <w:r w:rsidR="00D90D27" w:rsidRPr="00D90D27">
                                <w:rPr>
                                  <w:b/>
                                  <w:bCs/>
                                  <w:sz w:val="18"/>
                                  <w:szCs w:val="18"/>
                                </w:rPr>
                                <w:t>colors:</w:t>
                              </w:r>
                              <w:r w:rsidR="00D90D27">
                                <w:rPr>
                                  <w:sz w:val="18"/>
                                  <w:szCs w:val="18"/>
                                </w:rPr>
                                <w:t xml:space="preserve"> statistical tests</w:t>
                              </w:r>
                              <w:r w:rsidR="00B51DC5"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55802650" w14:textId="77777777" w:rsidR="0008797A" w:rsidRPr="0008797A" w:rsidRDefault="0008797A" w:rsidP="0008797A">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483F02D2" w14:textId="02410842"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222FE41B" w14:textId="76D076B6"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xmlns:oel="http://schemas.microsoft.com/office/2019/extlst">
            <w:pict>
              <v:group w14:anchorId="03F0CD72" id="Canvas 23" o:spid="_x0000_s1042" editas="canvas" style="width:468pt;height:359.6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">
                <v:shape id="_x0000_s1043" type="#_x0000_t75" style="position:absolute;width:59436;height:45662;visibility:visible;mso-wrap-style:square" filled="t">
                  <v:fill o:detectmouseclick="t"/>
                  <v:path o:connecttype="none"/>
                </v:shape>
                <v:shape id="Text Box 2" o:spid="_x0000_s1044"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" filled="f" stroked="f">
                  <v:textbox inset="0,0,0,0">
                    <w:txbxContent>
                      <w:p w14:paraId="10F6F529" w14:textId="0EC3163B" w:rsidR="00B51DC5" w:rsidRPr="00D57709" w:rsidRDefault="00B51DC5" w:rsidP="00B51DC5">
                        <w:pPr>
                          <w:pStyle w:val="NoSpacing"/>
                          <w:jc w:val="center"/>
                          <w:rPr>
                            <w:b/>
                            <w:bCs/>
                          </w:rPr>
                        </w:pPr>
                        <w:r w:rsidRPr="00D57709">
                          <w:rPr>
                            <w:b/>
                            <w:bCs/>
                          </w:rPr>
                          <w:t xml:space="preserve">Figure </w:t>
                        </w:r>
                        <w:r w:rsidR="004C349D">
                          <w:rPr>
                            <w:b/>
                            <w:bCs/>
                          </w:rPr>
                          <w:t>2</w:t>
                        </w:r>
                        <w:r w:rsidRPr="00D57709">
                          <w:rPr>
                            <w:b/>
                            <w:bCs/>
                          </w:rPr>
                          <w:t xml:space="preserve">: </w:t>
                        </w:r>
                        <w:r w:rsidR="003370F1">
                          <w:rPr>
                            <w:b/>
                            <w:bCs/>
                          </w:rPr>
                          <w:t xml:space="preserve">False Positive and Net Positive rates of </w:t>
                        </w:r>
                        <w:r w:rsidRPr="00D57709">
                          <w:rPr>
                            <w:b/>
                            <w:bCs/>
                          </w:rPr>
                          <w:t>Simulation Studies</w:t>
                        </w:r>
                      </w:p>
                      <w:p w14:paraId="6D27EB33" w14:textId="338F2D08" w:rsidR="00B51DC5" w:rsidRPr="0062083F" w:rsidRDefault="00227785" w:rsidP="00B51DC5">
                        <w:pPr>
                          <w:pStyle w:val="NoSpacing"/>
                          <w:rPr>
                            <w:rFonts w:ascii="Calibri" w:eastAsia="DengXian" w:hAnsi="Calibri"/>
                            <w:color w:val="000000" w:themeColor="text1"/>
                          </w:rPr>
                        </w:pPr>
                        <w:r>
                          <w:rPr>
                            <w:b/>
                            <w:bCs/>
                            <w:sz w:val="18"/>
                            <w:szCs w:val="18"/>
                          </w:rPr>
                          <w:t>column</w:t>
                        </w:r>
                        <w:r w:rsidR="009B73AF" w:rsidRPr="00D25FEA">
                          <w:rPr>
                            <w:b/>
                            <w:bCs/>
                            <w:sz w:val="18"/>
                            <w:szCs w:val="18"/>
                          </w:rPr>
                          <w:t xml:space="preserve"> </w:t>
                        </w:r>
                        <w:r w:rsidR="009B73AF">
                          <w:rPr>
                            <w:b/>
                            <w:bCs/>
                            <w:sz w:val="18"/>
                            <w:szCs w:val="18"/>
                          </w:rPr>
                          <w:t>1</w:t>
                        </w:r>
                        <w:r w:rsidR="009B73AF" w:rsidRPr="00D25FEA">
                          <w:rPr>
                            <w:b/>
                            <w:bCs/>
                            <w:sz w:val="18"/>
                            <w:szCs w:val="18"/>
                          </w:rPr>
                          <w:t xml:space="preserve"> &amp; </w:t>
                        </w:r>
                        <w:r w:rsidR="009B73AF">
                          <w:rPr>
                            <w:b/>
                            <w:bCs/>
                            <w:sz w:val="18"/>
                            <w:szCs w:val="18"/>
                          </w:rPr>
                          <w:t>3</w:t>
                        </w:r>
                        <w:r w:rsidR="009B73AF" w:rsidRPr="00D25FEA">
                          <w:rPr>
                            <w:b/>
                            <w:bCs/>
                            <w:sz w:val="18"/>
                            <w:szCs w:val="18"/>
                          </w:rPr>
                          <w:t>:</w:t>
                        </w:r>
                        <w:r w:rsidR="009B73AF">
                          <w:rPr>
                            <w:sz w:val="18"/>
                            <w:szCs w:val="18"/>
                          </w:rPr>
                          <w:t xml:space="preserve"> </w:t>
                        </w:r>
                        <w:r w:rsidR="0099482F">
                          <w:rPr>
                            <w:sz w:val="18"/>
                            <w:szCs w:val="18"/>
                          </w:rPr>
                          <w:t>GxE is null</w:t>
                        </w:r>
                        <w:r w:rsidR="009B73AF">
                          <w:rPr>
                            <w:sz w:val="18"/>
                            <w:szCs w:val="18"/>
                          </w:rPr>
                          <w:t xml:space="preserve">, the </w:t>
                        </w:r>
                        <w:r w:rsidR="009B73AF" w:rsidRPr="00ED341E">
                          <w:rPr>
                            <w:b/>
                            <w:bCs/>
                            <w:sz w:val="18"/>
                            <w:szCs w:val="18"/>
                          </w:rPr>
                          <w:t>y-axis</w:t>
                        </w:r>
                        <w:r w:rsidR="009B73AF">
                          <w:rPr>
                            <w:sz w:val="18"/>
                            <w:szCs w:val="18"/>
                          </w:rPr>
                          <w:t xml:space="preserve"> </w:t>
                        </w:r>
                        <w:r w:rsidR="00ED341E">
                          <w:rPr>
                            <w:sz w:val="18"/>
                            <w:szCs w:val="18"/>
                          </w:rPr>
                          <w:t>show</w:t>
                        </w:r>
                        <w:r w:rsidR="009C77A3">
                          <w:rPr>
                            <w:sz w:val="18"/>
                            <w:szCs w:val="18"/>
                          </w:rPr>
                          <w:t>s</w:t>
                        </w:r>
                        <w:r w:rsidR="009B73AF">
                          <w:rPr>
                            <w:sz w:val="18"/>
                            <w:szCs w:val="18"/>
                          </w:rPr>
                          <w:t xml:space="preserve"> false positive rates</w:t>
                        </w:r>
                        <w:r w:rsidR="000400E3">
                          <w:rPr>
                            <w:sz w:val="18"/>
                            <w:szCs w:val="18"/>
                          </w:rPr>
                          <w:t xml:space="preserve"> (FPR),</w:t>
                        </w:r>
                        <w:r w:rsidR="00C03962">
                          <w:rPr>
                            <w:sz w:val="18"/>
                            <w:szCs w:val="18"/>
                          </w:rPr>
                          <w:t xml:space="preserve"> a</w:t>
                        </w:r>
                        <w:r w:rsidR="000400E3">
                          <w:rPr>
                            <w:sz w:val="18"/>
                            <w:szCs w:val="18"/>
                          </w:rPr>
                          <w:t>n FPR</w:t>
                        </w:r>
                        <w:r w:rsidR="00C03962">
                          <w:rPr>
                            <w:sz w:val="18"/>
                            <w:szCs w:val="18"/>
                          </w:rPr>
                          <w:t xml:space="preserve"> </w:t>
                        </w:r>
                        <w:r w:rsidR="000400E3">
                          <w:rPr>
                            <w:sz w:val="18"/>
                            <w:szCs w:val="18"/>
                          </w:rPr>
                          <w:t>of</w:t>
                        </w:r>
                        <w:r w:rsidR="00C03962">
                          <w:rPr>
                            <w:sz w:val="18"/>
                            <w:szCs w:val="18"/>
                          </w:rPr>
                          <w:t xml:space="preserve"> 0.05 (denoted by </w:t>
                        </w:r>
                        <w:r w:rsidR="00C03962" w:rsidRPr="00C03962">
                          <w:rPr>
                            <w:b/>
                            <w:bCs/>
                            <w:sz w:val="18"/>
                            <w:szCs w:val="18"/>
                          </w:rPr>
                          <w:t>red dashes</w:t>
                        </w:r>
                        <w:r w:rsidR="00C03962">
                          <w:rPr>
                            <w:sz w:val="18"/>
                            <w:szCs w:val="18"/>
                          </w:rPr>
                          <w:t xml:space="preserve">) is </w:t>
                        </w:r>
                        <w:r w:rsidR="000400E3">
                          <w:rPr>
                            <w:sz w:val="18"/>
                            <w:szCs w:val="18"/>
                          </w:rPr>
                          <w:t>proper</w:t>
                        </w:r>
                        <w:r w:rsidR="00052ADA">
                          <w:rPr>
                            <w:sz w:val="18"/>
                            <w:szCs w:val="18"/>
                          </w:rPr>
                          <w:t xml:space="preserve">, </w:t>
                        </w:r>
                        <w:r w:rsidR="00266238">
                          <w:rPr>
                            <w:sz w:val="18"/>
                            <w:szCs w:val="18"/>
                          </w:rPr>
                          <w:t xml:space="preserve">higher </w:t>
                        </w:r>
                        <w:r w:rsidR="000400E3">
                          <w:rPr>
                            <w:sz w:val="18"/>
                            <w:szCs w:val="18"/>
                          </w:rPr>
                          <w:t xml:space="preserve">FPR suggest </w:t>
                        </w:r>
                        <w:r w:rsidR="00052ADA">
                          <w:rPr>
                            <w:sz w:val="18"/>
                            <w:szCs w:val="18"/>
                          </w:rPr>
                          <w:t xml:space="preserve">over confidence, lower </w:t>
                        </w:r>
                        <w:r w:rsidR="000400E3">
                          <w:rPr>
                            <w:sz w:val="18"/>
                            <w:szCs w:val="18"/>
                          </w:rPr>
                          <w:t xml:space="preserve">means </w:t>
                        </w:r>
                        <w:r w:rsidR="00CB3930">
                          <w:rPr>
                            <w:sz w:val="18"/>
                            <w:szCs w:val="18"/>
                          </w:rPr>
                          <w:t>over</w:t>
                        </w:r>
                        <w:r w:rsidR="00052ADA">
                          <w:rPr>
                            <w:sz w:val="18"/>
                            <w:szCs w:val="18"/>
                          </w:rPr>
                          <w:t xml:space="preserve">conservative; </w:t>
                        </w:r>
                        <w:r>
                          <w:rPr>
                            <w:b/>
                            <w:bCs/>
                            <w:sz w:val="18"/>
                            <w:szCs w:val="18"/>
                          </w:rPr>
                          <w:t>column</w:t>
                        </w:r>
                        <w:r w:rsidR="00262D9B" w:rsidRPr="00F122EA">
                          <w:rPr>
                            <w:b/>
                            <w:bCs/>
                            <w:sz w:val="18"/>
                            <w:szCs w:val="18"/>
                          </w:rPr>
                          <w:t xml:space="preserve"> </w:t>
                        </w:r>
                        <w:r w:rsidR="007872D9">
                          <w:rPr>
                            <w:b/>
                            <w:bCs/>
                            <w:sz w:val="18"/>
                            <w:szCs w:val="18"/>
                          </w:rPr>
                          <w:t>2 &amp; 4</w:t>
                        </w:r>
                        <w:r w:rsidR="00711B7D">
                          <w:rPr>
                            <w:sz w:val="18"/>
                            <w:szCs w:val="18"/>
                          </w:rPr>
                          <w:t>:</w:t>
                        </w:r>
                        <w:r w:rsidR="00EE3719">
                          <w:rPr>
                            <w:sz w:val="18"/>
                            <w:szCs w:val="18"/>
                          </w:rPr>
                          <w:t xml:space="preserve"> </w:t>
                        </w:r>
                        <w:r w:rsidR="00B9656D">
                          <w:rPr>
                            <w:sz w:val="18"/>
                            <w:szCs w:val="18"/>
                          </w:rPr>
                          <w:t>additive variance loci</w:t>
                        </w:r>
                        <w:r w:rsidR="00F122EA">
                          <w:rPr>
                            <w:sz w:val="18"/>
                            <w:szCs w:val="18"/>
                          </w:rPr>
                          <w:t xml:space="preserve"> induced by pure </w:t>
                        </w:r>
                        <w:r w:rsidR="00F122EA" w:rsidRPr="00E45206">
                          <w:rPr>
                            <w:sz w:val="18"/>
                            <w:szCs w:val="18"/>
                          </w:rPr>
                          <w:t>GxE</w:t>
                        </w:r>
                        <w:r w:rsidR="007872D9">
                          <w:rPr>
                            <w:sz w:val="18"/>
                            <w:szCs w:val="18"/>
                          </w:rPr>
                          <w:t xml:space="preserve">, or </w:t>
                        </w:r>
                        <w:r w:rsidR="00F122EA" w:rsidRPr="00E45206">
                          <w:rPr>
                            <w:sz w:val="18"/>
                            <w:szCs w:val="18"/>
                          </w:rPr>
                          <w:t>GxE</w:t>
                        </w:r>
                        <w:r w:rsidR="00F122EA">
                          <w:rPr>
                            <w:sz w:val="18"/>
                            <w:szCs w:val="18"/>
                          </w:rPr>
                          <w:t xml:space="preserve"> coexisting with </w:t>
                        </w:r>
                        <w:r w:rsidR="00710B6A">
                          <w:rPr>
                            <w:sz w:val="18"/>
                            <w:szCs w:val="18"/>
                          </w:rPr>
                          <w:t xml:space="preserve">standalone </w:t>
                        </w:r>
                        <w:r w:rsidR="00F122EA">
                          <w:rPr>
                            <w:sz w:val="18"/>
                            <w:szCs w:val="18"/>
                          </w:rPr>
                          <w:t>environmental main effect</w:t>
                        </w:r>
                        <w:r w:rsidR="007872D9">
                          <w:rPr>
                            <w:sz w:val="18"/>
                            <w:szCs w:val="18"/>
                          </w:rPr>
                          <w:t xml:space="preserve">, </w:t>
                        </w:r>
                        <w:r w:rsidR="00295F2C">
                          <w:rPr>
                            <w:sz w:val="18"/>
                            <w:szCs w:val="18"/>
                          </w:rPr>
                          <w:t xml:space="preserve">in these cases </w:t>
                        </w:r>
                        <w:r w:rsidR="007872D9">
                          <w:rPr>
                            <w:sz w:val="18"/>
                            <w:szCs w:val="18"/>
                          </w:rPr>
                          <w:t>the y-axis are net positive rates</w:t>
                        </w:r>
                        <w:r w:rsidR="00295F2C">
                          <w:rPr>
                            <w:sz w:val="18"/>
                            <w:szCs w:val="18"/>
                          </w:rPr>
                          <w:t xml:space="preserve"> (NPR), higher means better</w:t>
                        </w:r>
                        <w:r w:rsidR="00B51DC5" w:rsidRPr="00E5614C">
                          <w:rPr>
                            <w:sz w:val="18"/>
                            <w:szCs w:val="18"/>
                          </w:rPr>
                          <w:t xml:space="preserve">; </w:t>
                        </w:r>
                        <w:r w:rsidR="00CB2C16" w:rsidRPr="00387774">
                          <w:rPr>
                            <w:b/>
                            <w:bCs/>
                            <w:sz w:val="18"/>
                            <w:szCs w:val="18"/>
                          </w:rPr>
                          <w:t>x-axis:</w:t>
                        </w:r>
                        <w:r w:rsidR="00CB2C16" w:rsidRPr="00DA75C3">
                          <w:rPr>
                            <w:sz w:val="18"/>
                            <w:szCs w:val="18"/>
                          </w:rPr>
                          <w:t xml:space="preserve"> sample sizes in powers of 2; </w:t>
                        </w:r>
                        <w:r w:rsidR="00D90D27" w:rsidRPr="00D90D27">
                          <w:rPr>
                            <w:b/>
                            <w:bCs/>
                            <w:sz w:val="18"/>
                            <w:szCs w:val="18"/>
                          </w:rPr>
                          <w:t>colors:</w:t>
                        </w:r>
                        <w:r w:rsidR="00D90D27">
                          <w:rPr>
                            <w:sz w:val="18"/>
                            <w:szCs w:val="18"/>
                          </w:rPr>
                          <w:t xml:space="preserve"> statistical tests</w:t>
                        </w:r>
                        <w:r w:rsidR="00B51DC5" w:rsidRPr="00E5614C">
                          <w:rPr>
                            <w:sz w:val="18"/>
                            <w:szCs w:val="18"/>
                          </w:rPr>
                          <w:t>.</w:t>
                        </w:r>
                      </w:p>
                    </w:txbxContent>
                  </v:textbox>
                </v:shape>
                <v:shape id="Picture 70" o:spid="_x0000_s1045"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">
                  <v:imagedata r:id="rId19" o:title=""/>
                </v:shape>
                <v:shape id="Text Box 11" o:spid="_x0000_s1046"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" filled="f" stroked="f" strokeweight=".5pt">
                  <v:textbox inset="0,0,0,0">
                    <w:txbxContent>
                      <w:p w14:paraId="55802650" w14:textId="77777777" w:rsidR="0008797A" w:rsidRPr="0008797A" w:rsidRDefault="0008797A" w:rsidP="0008797A">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" filled="f" stroked="f" strokeweight=".5pt">
                  <v:textbox inset="0,0,0,0">
                    <w:txbxContent>
                      <w:p w14:paraId="483F02D2" w14:textId="02410842"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" filled="f" stroked="f" strokeweight=".5pt">
                  <v:textbox inset="0,0,0,0">
                    <w:txbxContent>
                      <w:p w14:paraId="222FE41B" w14:textId="76D076B6"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34736521" w14:textId="266CBDE6" w:rsidR="009C77A3" w:rsidRDefault="009C77A3" w:rsidP="008B101D">
      <w:ins w:id="4" w:author="Author">
        <w:r w:rsidRPr="009C77A3">
          <w:t>Figure 2b (row 2) shows the performance for balanced binary phenotypes (50% case rate). With growing sample sizes, the variance loci and main genetic effect become less distinguishable, elevating the false positive rate (columns 1 and 3) at the cost of the net positive rate (columns 2 and 4). As a result, all tests except VLA lost control of the false-positive rate. VLA again was the best detector of true candidate SNPs with pure GxE effect (solid red line in panel 2).</w:t>
        </w:r>
      </w:ins>
    </w:p>
    <w:p w14:paraId="4A36C1A1" w14:textId="534FB8DA" w:rsidR="00821761" w:rsidRDefault="00821761" w:rsidP="008B101D">
      <w:ins w:id="5" w:author="Author">
        <w:r w:rsidRPr="00821761">
          <w:lastRenderedPageBreak/>
          <w:t>Figure 2c shows the performance for imbalanced binary phenotypes (7.6% case rate). It is even more challenging to distinguish SNP's effect on the phenotypic mean from that of the phenotypical variance, causing overall inflation of false positives. Still, VLA maintained the best ability to detect genuine GxE candidates.</w:t>
        </w:r>
      </w:ins>
    </w:p>
    <w:p w14:paraId="06517A87" w14:textId="5F3D3568" w:rsidR="00A13876" w:rsidRDefault="00A13876" w:rsidP="008B101D">
      <w:ins w:id="6" w:author="Author">
        <w:r w:rsidRPr="00A13876">
          <w:t>The simulation of binary phenotype is detailed in supplement S1, along with the full display of separated true-positive and false-positive rates and scenarios involving multiplicative variance loci. We also simulated Poisson phenotypes. Like the binaries, the mean and variance loci of a Poisson phenotype are intertwined, and all variance loci tests came under the pressure of an inflated false-positive rate. The VLA again better maintained the ability to detect actual GxE candidates.</w:t>
        </w:r>
      </w:ins>
    </w:p>
    <w:p w14:paraId="381E8324" w14:textId="5B206F0F" w:rsidR="00AE739C" w:rsidRDefault="00867446" w:rsidP="008B101D">
      <w:ins w:id="7" w:author="Author">
        <w:r>
          <w:t>Overall, the simulations showed that the VLA specialized in detecting additive variance loci induced by the pure GxE effect and was more robust under the pressure of false positives caused by imbalanced non-Gaussian phenotype. As expected, VLA underperformed when the simulation generated the variance loci multiplicatively. Because when the allele effect on logged variance is negative, it corresponds to an improper latent GxE with a negative square effect, that is, a non-real valued effect, violating the assumption of "more allele, more variance" (see "methods"). To re-create the simulation results, see the acquisition of SNPs genotype, effect sizes, and the generation of phenotypes of various distributions in "Simulation" in "supplement S1", with links to the R-scripts.</w:t>
        </w:r>
      </w:ins>
      <w:r w:rsidR="00AE739C">
        <w:br w:type="page"/>
      </w:r>
    </w:p>
    <w:p w14:paraId="7E7DDAD0" w14:textId="5935A645" w:rsidR="009364BF" w:rsidRDefault="006A74AF" w:rsidP="00EA2BBE">
      <w:pPr>
        <w:pStyle w:val="Heading2"/>
      </w:pPr>
      <w:r>
        <w:lastRenderedPageBreak/>
        <w:t xml:space="preserve">UKBB </w:t>
      </w:r>
      <w:r w:rsidR="00F0322D">
        <w:t xml:space="preserve">Genome Wide </w:t>
      </w:r>
      <w:r w:rsidR="00AC547F">
        <w:t xml:space="preserve">Variance Loci </w:t>
      </w:r>
      <w:r w:rsidR="00F0322D">
        <w:t>Analysis</w:t>
      </w:r>
    </w:p>
    <w:p w14:paraId="6FC64670" w14:textId="16D4FAFA" w:rsidR="002E755A" w:rsidRDefault="002E755A" w:rsidP="007F056F">
      <w:r w:rsidRPr="002E755A">
        <w:t xml:space="preserve">We are interested in how each test selects variance loci. We chose body mass index (BMI) and Type-2 Diabetes (T2D) in the UK Biobank and applied variance loci analysis (VLA) and other tests, except DGLM (low speed and instability). In addition, we performed GWAS with linear and logistic regression for BMI and T2D, respectively. In total, we calculated </w:t>
      </w:r>
      <w:r w:rsidR="00E03D41">
        <w:t>five</w:t>
      </w:r>
      <w:r w:rsidRPr="002E755A">
        <w:t xml:space="preserve"> test statistics for each SNP.</w:t>
      </w:r>
    </w:p>
    <w:p w14:paraId="6E511FB8" w14:textId="3C750179" w:rsidR="00CE4216" w:rsidRDefault="00CE4216" w:rsidP="007F056F">
      <w:r>
        <w:rPr>
          <w:noProof/>
        </w:rPr>
        <mc:AlternateContent>
          <mc:Choice Requires="wpc">
            <w:drawing>
              <wp:inline distT="0" distB="0" distL="0" distR="0" wp14:anchorId="4A159627" wp14:editId="18193D6A">
                <wp:extent cx="5943600" cy="5776288"/>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692512"/>
                            <a:ext cx="5943600" cy="1083182"/>
                          </a:xfrm>
                          <a:prstGeom prst="rect">
                            <a:avLst/>
                          </a:prstGeom>
                          <a:noFill/>
                          <a:ln w="9525">
                            <a:noFill/>
                            <a:miter lim="800000"/>
                            <a:headEnd/>
                            <a:tailEnd/>
                          </a:ln>
                        </wps:spPr>
                        <wps:txbx>
                          <w:txbxContent>
                            <w:p w14:paraId="28A374D1" w14:textId="2B5A7E34" w:rsidR="00CE4216" w:rsidRPr="00AC547F" w:rsidRDefault="00C51968" w:rsidP="0069052E">
                              <w:pPr>
                                <w:pStyle w:val="NoSpacing"/>
                                <w:jc w:val="center"/>
                                <w:rPr>
                                  <w:b/>
                                  <w:bCs/>
                                  <w:color w:val="000000"/>
                                  <w:sz w:val="20"/>
                                  <w:szCs w:val="20"/>
                                </w:rPr>
                              </w:pPr>
                              <w:r>
                                <w:rPr>
                                  <w:b/>
                                  <w:bCs/>
                                  <w:sz w:val="20"/>
                                  <w:szCs w:val="20"/>
                                </w:rPr>
                                <w:t>Figure 3</w:t>
                              </w:r>
                              <w:r w:rsidR="00CE4216" w:rsidRPr="00AC547F">
                                <w:rPr>
                                  <w:b/>
                                  <w:bCs/>
                                  <w:sz w:val="20"/>
                                  <w:szCs w:val="20"/>
                                </w:rPr>
                                <w:t xml:space="preserve">: Manhattan </w:t>
                              </w:r>
                              <w:r w:rsidR="00EB13BF">
                                <w:rPr>
                                  <w:b/>
                                  <w:bCs/>
                                  <w:sz w:val="20"/>
                                  <w:szCs w:val="20"/>
                                </w:rPr>
                                <w:t xml:space="preserve">and QQ </w:t>
                              </w:r>
                              <w:r w:rsidR="00CE4216" w:rsidRPr="00AC547F">
                                <w:rPr>
                                  <w:b/>
                                  <w:bCs/>
                                  <w:sz w:val="20"/>
                                  <w:szCs w:val="20"/>
                                </w:rPr>
                                <w:t>Plot</w:t>
                              </w:r>
                              <w:r w:rsidR="00885C22">
                                <w:rPr>
                                  <w:b/>
                                  <w:bCs/>
                                  <w:sz w:val="20"/>
                                  <w:szCs w:val="20"/>
                                </w:rPr>
                                <w:t>s</w:t>
                              </w:r>
                              <w:r w:rsidR="00CF6785">
                                <w:rPr>
                                  <w:b/>
                                  <w:bCs/>
                                  <w:sz w:val="20"/>
                                  <w:szCs w:val="20"/>
                                </w:rPr>
                                <w:t xml:space="preserve">, with </w:t>
                              </w:r>
                              <w:r w:rsidR="00CF6785" w:rsidRPr="00CF6785">
                                <w:rPr>
                                  <w:rFonts w:cstheme="minorHAnsi"/>
                                  <w:b/>
                                  <w:bCs/>
                                  <w:color w:val="000000"/>
                                  <w:sz w:val="20"/>
                                  <w:szCs w:val="20"/>
                                </w:rPr>
                                <w:t>λ</w:t>
                              </w:r>
                              <w:r w:rsidR="00CF6785" w:rsidRPr="00CF6785">
                                <w:rPr>
                                  <w:b/>
                                  <w:bCs/>
                                  <w:color w:val="000000"/>
                                  <w:sz w:val="20"/>
                                  <w:szCs w:val="20"/>
                                  <w:vertAlign w:val="subscript"/>
                                </w:rPr>
                                <w:t>GC</w:t>
                              </w:r>
                            </w:p>
                            <w:p w14:paraId="0D43E9C5" w14:textId="33070458" w:rsidR="009D60A7" w:rsidRPr="00AC547F" w:rsidRDefault="00C0548F" w:rsidP="009D60A7">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sidR="00807637">
                                <w:rPr>
                                  <w:color w:val="000000"/>
                                  <w:sz w:val="20"/>
                                  <w:szCs w:val="20"/>
                                </w:rPr>
                                <w:t xml:space="preserve"> </w:t>
                              </w:r>
                              <w:r w:rsidR="007025E1">
                                <w:rPr>
                                  <w:color w:val="000000"/>
                                  <w:sz w:val="20"/>
                                  <w:szCs w:val="20"/>
                                </w:rPr>
                                <w:t>(Manhattan</w:t>
                              </w:r>
                              <w:r w:rsidR="00B42167">
                                <w:rPr>
                                  <w:color w:val="000000"/>
                                  <w:sz w:val="20"/>
                                  <w:szCs w:val="20"/>
                                </w:rPr>
                                <w:t xml:space="preserve"> plot</w:t>
                              </w:r>
                              <w:r w:rsidR="007025E1">
                                <w:rPr>
                                  <w:color w:val="000000"/>
                                  <w:sz w:val="20"/>
                                  <w:szCs w:val="20"/>
                                </w:rPr>
                                <w:t>)</w:t>
                              </w:r>
                              <w:r w:rsidR="00B42167">
                                <w:rPr>
                                  <w:color w:val="000000"/>
                                  <w:sz w:val="20"/>
                                  <w:szCs w:val="20"/>
                                </w:rPr>
                                <w:t xml:space="preserve">, </w:t>
                              </w:r>
                              <w:r w:rsidR="00577231">
                                <w:rPr>
                                  <w:color w:val="000000"/>
                                  <w:sz w:val="20"/>
                                  <w:szCs w:val="20"/>
                                </w:rPr>
                                <w:t>theoretical</w:t>
                              </w:r>
                              <w:r w:rsidR="00807637">
                                <w:rPr>
                                  <w:color w:val="000000"/>
                                  <w:sz w:val="20"/>
                                  <w:szCs w:val="20"/>
                                </w:rPr>
                                <w:t xml:space="preserve"> </w:t>
                              </w:r>
                              <w:r w:rsidR="00BE6C05">
                                <w:rPr>
                                  <w:color w:val="000000"/>
                                  <w:sz w:val="20"/>
                                  <w:szCs w:val="20"/>
                                </w:rPr>
                                <w:t xml:space="preserve">1 - </w:t>
                              </w:r>
                              <w:r w:rsidR="00C24291">
                                <w:rPr>
                                  <w:color w:val="000000"/>
                                  <w:sz w:val="20"/>
                                  <w:szCs w:val="20"/>
                                </w:rPr>
                                <w:t>p</w:t>
                              </w:r>
                              <w:r w:rsidR="002D30B8">
                                <w:rPr>
                                  <w:color w:val="000000"/>
                                  <w:sz w:val="20"/>
                                  <w:szCs w:val="20"/>
                                </w:rPr>
                                <w:t xml:space="preserve"> (QQ plot 1), </w:t>
                              </w:r>
                              <w:r w:rsidR="00C24291">
                                <w:rPr>
                                  <w:color w:val="000000"/>
                                  <w:sz w:val="20"/>
                                  <w:szCs w:val="20"/>
                                </w:rPr>
                                <w:t xml:space="preserve">or </w:t>
                              </w:r>
                              <w:r w:rsidR="00577231">
                                <w:rPr>
                                  <w:color w:val="000000"/>
                                  <w:sz w:val="20"/>
                                  <w:szCs w:val="20"/>
                                </w:rPr>
                                <w:t xml:space="preserve">theoretical </w:t>
                              </w:r>
                              <w:r w:rsidR="00C24291">
                                <w:rPr>
                                  <w:color w:val="000000"/>
                                  <w:sz w:val="20"/>
                                  <w:szCs w:val="20"/>
                                </w:rPr>
                                <w:t>-log</w:t>
                              </w:r>
                              <w:r w:rsidR="006A1B6D" w:rsidRPr="006A1B6D">
                                <w:rPr>
                                  <w:color w:val="000000"/>
                                  <w:sz w:val="20"/>
                                  <w:szCs w:val="20"/>
                                  <w:vertAlign w:val="subscript"/>
                                </w:rPr>
                                <w:t>10</w:t>
                              </w:r>
                              <w:r w:rsidR="00C24291">
                                <w:rPr>
                                  <w:color w:val="000000"/>
                                  <w:sz w:val="20"/>
                                  <w:szCs w:val="20"/>
                                </w:rPr>
                                <w:t>(p)</w:t>
                              </w:r>
                              <w:r w:rsidR="007025E1">
                                <w:rPr>
                                  <w:color w:val="000000"/>
                                  <w:sz w:val="20"/>
                                  <w:szCs w:val="20"/>
                                </w:rPr>
                                <w:t xml:space="preserve"> (QQ</w:t>
                              </w:r>
                              <w:r w:rsidR="00B42167">
                                <w:rPr>
                                  <w:color w:val="000000"/>
                                  <w:sz w:val="20"/>
                                  <w:szCs w:val="20"/>
                                </w:rPr>
                                <w:t xml:space="preserve"> plot</w:t>
                              </w:r>
                              <w:r w:rsidR="002D30B8">
                                <w:rPr>
                                  <w:color w:val="000000"/>
                                  <w:sz w:val="20"/>
                                  <w:szCs w:val="20"/>
                                </w:rPr>
                                <w:t xml:space="preserve"> 2</w:t>
                              </w:r>
                              <w:r w:rsidR="007025E1">
                                <w:rPr>
                                  <w:color w:val="000000"/>
                                  <w:sz w:val="20"/>
                                  <w:szCs w:val="20"/>
                                </w:rPr>
                                <w:t>)</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sidR="00706748">
                                <w:rPr>
                                  <w:color w:val="000000"/>
                                  <w:sz w:val="20"/>
                                  <w:szCs w:val="20"/>
                                </w:rPr>
                                <w:t>-log</w:t>
                              </w:r>
                              <w:r w:rsidR="006A1B6D" w:rsidRPr="006A1B6D">
                                <w:rPr>
                                  <w:color w:val="000000"/>
                                  <w:sz w:val="20"/>
                                  <w:szCs w:val="20"/>
                                  <w:vertAlign w:val="subscript"/>
                                </w:rPr>
                                <w:t>10</w:t>
                              </w:r>
                              <w:r w:rsidR="00706748">
                                <w:rPr>
                                  <w:color w:val="000000"/>
                                  <w:sz w:val="20"/>
                                  <w:szCs w:val="20"/>
                                </w:rPr>
                                <w:t xml:space="preserve">(p) </w:t>
                              </w:r>
                              <w:r w:rsidR="00B05ED5">
                                <w:rPr>
                                  <w:color w:val="000000"/>
                                  <w:sz w:val="20"/>
                                  <w:szCs w:val="20"/>
                                </w:rPr>
                                <w:t xml:space="preserve">(Manhattan and QQ plot </w:t>
                              </w:r>
                              <w:r w:rsidR="00E8666C">
                                <w:rPr>
                                  <w:color w:val="000000"/>
                                  <w:sz w:val="20"/>
                                  <w:szCs w:val="20"/>
                                </w:rPr>
                                <w:t>2</w:t>
                              </w:r>
                              <w:r w:rsidR="00B05ED5">
                                <w:rPr>
                                  <w:color w:val="000000"/>
                                  <w:sz w:val="20"/>
                                  <w:szCs w:val="20"/>
                                </w:rPr>
                                <w:t xml:space="preserve">), </w:t>
                              </w:r>
                              <w:r w:rsidR="00706748">
                                <w:rPr>
                                  <w:color w:val="000000"/>
                                  <w:sz w:val="20"/>
                                  <w:szCs w:val="20"/>
                                </w:rPr>
                                <w:t>or 1 - p</w:t>
                              </w:r>
                              <w:r w:rsidR="00B05ED5">
                                <w:rPr>
                                  <w:color w:val="000000"/>
                                  <w:sz w:val="20"/>
                                  <w:szCs w:val="20"/>
                                </w:rPr>
                                <w:t xml:space="preserve"> (QQ plot </w:t>
                              </w:r>
                              <w:r w:rsidR="00E8666C">
                                <w:rPr>
                                  <w:color w:val="000000"/>
                                  <w:sz w:val="20"/>
                                  <w:szCs w:val="20"/>
                                </w:rPr>
                                <w:t>1</w:t>
                              </w:r>
                              <w:r w:rsidR="00B05ED5">
                                <w:rPr>
                                  <w:color w:val="000000"/>
                                  <w:sz w:val="20"/>
                                  <w:szCs w:val="20"/>
                                </w:rPr>
                                <w:t>)</w:t>
                              </w:r>
                              <w:r w:rsidR="00E516F8" w:rsidRPr="00AC547F">
                                <w:rPr>
                                  <w:color w:val="000000"/>
                                  <w:sz w:val="20"/>
                                  <w:szCs w:val="20"/>
                                </w:rPr>
                                <w:t xml:space="preserve">; </w:t>
                              </w:r>
                              <w:r w:rsidR="00E516F8" w:rsidRPr="00AC547F">
                                <w:rPr>
                                  <w:b/>
                                  <w:bCs/>
                                  <w:color w:val="000000"/>
                                  <w:sz w:val="20"/>
                                  <w:szCs w:val="20"/>
                                </w:rPr>
                                <w:t>red dash:</w:t>
                              </w:r>
                              <w:r w:rsidR="00E516F8" w:rsidRPr="00AC547F">
                                <w:rPr>
                                  <w:color w:val="000000"/>
                                  <w:sz w:val="20"/>
                                  <w:szCs w:val="20"/>
                                </w:rPr>
                                <w:t xml:space="preserve"> </w:t>
                              </w:r>
                              <w:r w:rsidR="006B2CE4" w:rsidRPr="00AC547F">
                                <w:rPr>
                                  <w:color w:val="000000"/>
                                  <w:sz w:val="20"/>
                                  <w:szCs w:val="20"/>
                                </w:rPr>
                                <w:t>significance threshold -log</w:t>
                              </w:r>
                              <w:r w:rsidR="00EF6E3B" w:rsidRPr="00507B20">
                                <w:rPr>
                                  <w:color w:val="000000"/>
                                  <w:sz w:val="20"/>
                                  <w:szCs w:val="20"/>
                                  <w:vertAlign w:val="subscript"/>
                                </w:rPr>
                                <w:t>10</w:t>
                              </w:r>
                              <w:r w:rsidR="006B2CE4" w:rsidRPr="00AC547F">
                                <w:rPr>
                                  <w:color w:val="000000"/>
                                  <w:sz w:val="20"/>
                                  <w:szCs w:val="20"/>
                                </w:rPr>
                                <w:t>(5e-8)</w:t>
                              </w:r>
                              <w:r w:rsidR="001339E8">
                                <w:rPr>
                                  <w:color w:val="000000"/>
                                  <w:sz w:val="20"/>
                                  <w:szCs w:val="20"/>
                                </w:rPr>
                                <w:t xml:space="preserve"> (Manhattan plot)</w:t>
                              </w:r>
                              <w:r w:rsidR="000C08A3" w:rsidRPr="00AC547F">
                                <w:rPr>
                                  <w:color w:val="000000"/>
                                  <w:sz w:val="20"/>
                                  <w:szCs w:val="20"/>
                                </w:rPr>
                                <w:t xml:space="preserve">; </w:t>
                              </w:r>
                              <w:r w:rsidR="009D60A7" w:rsidRPr="00AC547F">
                                <w:rPr>
                                  <w:b/>
                                  <w:bCs/>
                                  <w:color w:val="000000"/>
                                  <w:sz w:val="20"/>
                                  <w:szCs w:val="20"/>
                                </w:rPr>
                                <w:t>each point</w:t>
                              </w:r>
                              <w:r w:rsidR="009D60A7" w:rsidRPr="00AC547F">
                                <w:rPr>
                                  <w:color w:val="000000"/>
                                  <w:sz w:val="20"/>
                                  <w:szCs w:val="20"/>
                                </w:rPr>
                                <w:t xml:space="preserve"> </w:t>
                              </w:r>
                              <w:r w:rsidR="0033157D" w:rsidRPr="00AC547F">
                                <w:rPr>
                                  <w:color w:val="000000"/>
                                  <w:sz w:val="20"/>
                                  <w:szCs w:val="20"/>
                                </w:rPr>
                                <w:t>bins</w:t>
                              </w:r>
                              <w:r w:rsidR="009D60A7" w:rsidRPr="00AC547F">
                                <w:rPr>
                                  <w:color w:val="000000"/>
                                  <w:sz w:val="20"/>
                                  <w:szCs w:val="20"/>
                                </w:rPr>
                                <w:t xml:space="preserve"> 269,534 basepairs</w:t>
                              </w:r>
                              <w:r w:rsidR="00B030FC" w:rsidRPr="00AC547F">
                                <w:rPr>
                                  <w:color w:val="000000"/>
                                  <w:sz w:val="20"/>
                                  <w:szCs w:val="20"/>
                                </w:rPr>
                                <w:t xml:space="preserve">; </w:t>
                              </w:r>
                              <w:r w:rsidR="00B030FC" w:rsidRPr="00AC547F">
                                <w:rPr>
                                  <w:b/>
                                  <w:bCs/>
                                  <w:color w:val="000000"/>
                                  <w:sz w:val="20"/>
                                  <w:szCs w:val="20"/>
                                </w:rPr>
                                <w:t>magenta points</w:t>
                              </w:r>
                              <w:r w:rsidR="00F43A42" w:rsidRPr="00AC547F">
                                <w:rPr>
                                  <w:b/>
                                  <w:bCs/>
                                  <w:color w:val="000000"/>
                                  <w:sz w:val="20"/>
                                  <w:szCs w:val="20"/>
                                </w:rPr>
                                <w:t xml:space="preserve"> </w:t>
                              </w:r>
                              <w:r w:rsidR="000851EF" w:rsidRPr="00AC547F">
                                <w:rPr>
                                  <w:color w:val="000000"/>
                                  <w:sz w:val="20"/>
                                  <w:szCs w:val="20"/>
                                </w:rPr>
                                <w:t>pseudo-autosome regions (PAR) in X</w:t>
                              </w:r>
                              <w:r w:rsidR="0052046D">
                                <w:rPr>
                                  <w:color w:val="000000"/>
                                  <w:sz w:val="20"/>
                                  <w:szCs w:val="20"/>
                                </w:rPr>
                                <w:t xml:space="preserve">; </w:t>
                              </w:r>
                              <w:r w:rsidR="00854A2C" w:rsidRPr="00AC547F">
                                <w:rPr>
                                  <w:b/>
                                  <w:bCs/>
                                  <w:color w:val="000000"/>
                                  <w:sz w:val="20"/>
                                  <w:szCs w:val="20"/>
                                </w:rPr>
                                <w:t>orange circle:</w:t>
                              </w:r>
                              <w:r w:rsidR="00854A2C" w:rsidRPr="00AC547F">
                                <w:rPr>
                                  <w:color w:val="000000"/>
                                  <w:sz w:val="20"/>
                                  <w:szCs w:val="20"/>
                                </w:rPr>
                                <w:t xml:space="preserve"> abnormal p-value</w:t>
                              </w:r>
                              <w:r w:rsidR="00854A2C">
                                <w:rPr>
                                  <w:color w:val="000000"/>
                                  <w:sz w:val="20"/>
                                  <w:szCs w:val="20"/>
                                </w:rPr>
                                <w:t xml:space="preserve">s </w:t>
                              </w:r>
                              <w:r w:rsidR="008409C4">
                                <w:rPr>
                                  <w:color w:val="000000"/>
                                  <w:sz w:val="20"/>
                                  <w:szCs w:val="20"/>
                                </w:rPr>
                                <w:t xml:space="preserve">excluded from </w:t>
                              </w:r>
                              <w:r w:rsidR="00854A2C">
                                <w:rPr>
                                  <w:color w:val="000000"/>
                                  <w:sz w:val="20"/>
                                  <w:szCs w:val="20"/>
                                </w:rPr>
                                <w:t>QQ plots</w:t>
                              </w:r>
                              <w:r w:rsidR="008409C4">
                                <w:rPr>
                                  <w:color w:val="000000"/>
                                  <w:sz w:val="20"/>
                                  <w:szCs w:val="20"/>
                                </w:rPr>
                                <w:t xml:space="preserve"> and </w:t>
                              </w:r>
                              <w:r w:rsidR="00676127" w:rsidRPr="00CF6785">
                                <w:rPr>
                                  <w:rFonts w:cstheme="minorHAnsi"/>
                                  <w:b/>
                                  <w:bCs/>
                                  <w:color w:val="000000"/>
                                  <w:sz w:val="20"/>
                                  <w:szCs w:val="20"/>
                                </w:rPr>
                                <w:t>λ</w:t>
                              </w:r>
                              <w:r w:rsidR="00CF6785" w:rsidRPr="00CF6785">
                                <w:rPr>
                                  <w:b/>
                                  <w:bCs/>
                                  <w:color w:val="000000"/>
                                  <w:sz w:val="20"/>
                                  <w:szCs w:val="20"/>
                                  <w:vertAlign w:val="subscript"/>
                                </w:rPr>
                                <w:t>GC</w:t>
                              </w:r>
                              <w:r w:rsidR="00854A2C" w:rsidRPr="00AC547F">
                                <w:rPr>
                                  <w:color w:val="000000"/>
                                  <w:sz w:val="20"/>
                                  <w:szCs w:val="20"/>
                                </w:rPr>
                                <w:t xml:space="preserve">; </w:t>
                              </w:r>
                              <w:r w:rsidR="00031150" w:rsidRPr="00A91092">
                                <w:rPr>
                                  <w:b/>
                                  <w:bCs/>
                                  <w:color w:val="000000"/>
                                  <w:sz w:val="20"/>
                                  <w:szCs w:val="20"/>
                                </w:rPr>
                                <w:t>rows:</w:t>
                              </w:r>
                              <w:r w:rsidR="00031150">
                                <w:rPr>
                                  <w:color w:val="000000"/>
                                  <w:sz w:val="20"/>
                                  <w:szCs w:val="20"/>
                                </w:rPr>
                                <w:t xml:space="preserve"> statistical tests, </w:t>
                              </w:r>
                              <w:r w:rsidR="003E05FE" w:rsidRPr="003E05FE">
                                <w:rPr>
                                  <w:b/>
                                  <w:bCs/>
                                  <w:color w:val="000000"/>
                                  <w:sz w:val="20"/>
                                  <w:szCs w:val="20"/>
                                </w:rPr>
                                <w:t>GWAS</w:t>
                              </w:r>
                              <w:r w:rsidR="003E05FE">
                                <w:rPr>
                                  <w:color w:val="000000"/>
                                  <w:sz w:val="20"/>
                                  <w:szCs w:val="20"/>
                                </w:rPr>
                                <w:t xml:space="preserve"> = genome wide association study; </w:t>
                              </w:r>
                              <w:r w:rsidR="00031150" w:rsidRPr="00031150">
                                <w:rPr>
                                  <w:b/>
                                  <w:bCs/>
                                  <w:color w:val="000000"/>
                                  <w:sz w:val="20"/>
                                  <w:szCs w:val="20"/>
                                </w:rPr>
                                <w:t>DLM</w:t>
                              </w:r>
                              <w:r w:rsidR="00031150">
                                <w:rPr>
                                  <w:b/>
                                  <w:bCs/>
                                  <w:color w:val="000000"/>
                                  <w:sz w:val="20"/>
                                  <w:szCs w:val="20"/>
                                </w:rPr>
                                <w:t xml:space="preserve"> </w:t>
                              </w:r>
                              <w:r w:rsidR="00031150" w:rsidRPr="00031150">
                                <w:rPr>
                                  <w:color w:val="000000"/>
                                  <w:sz w:val="20"/>
                                  <w:szCs w:val="20"/>
                                </w:rPr>
                                <w:t>=</w:t>
                              </w:r>
                              <w:r w:rsidR="00031150">
                                <w:rPr>
                                  <w:color w:val="000000"/>
                                  <w:sz w:val="20"/>
                                  <w:szCs w:val="20"/>
                                </w:rPr>
                                <w:t xml:space="preserve"> double linear model, </w:t>
                              </w:r>
                              <w:r w:rsidR="00031150" w:rsidRPr="00031150">
                                <w:rPr>
                                  <w:b/>
                                  <w:bCs/>
                                  <w:color w:val="000000"/>
                                  <w:sz w:val="20"/>
                                  <w:szCs w:val="20"/>
                                </w:rPr>
                                <w:t>VLA</w:t>
                              </w:r>
                              <w:r w:rsidR="00031150">
                                <w:rPr>
                                  <w:b/>
                                  <w:bCs/>
                                  <w:color w:val="000000"/>
                                  <w:sz w:val="20"/>
                                  <w:szCs w:val="20"/>
                                </w:rPr>
                                <w:t xml:space="preserve"> </w:t>
                              </w:r>
                              <w:r w:rsidR="00031150">
                                <w:rPr>
                                  <w:color w:val="000000"/>
                                  <w:sz w:val="20"/>
                                  <w:szCs w:val="20"/>
                                </w:rPr>
                                <w:t>= variance loci analysis (upwardness test)</w:t>
                              </w:r>
                              <w:r w:rsidR="00A91092">
                                <w:rPr>
                                  <w:color w:val="000000"/>
                                  <w:sz w:val="20"/>
                                  <w:szCs w:val="20"/>
                                </w:rPr>
                                <w:t xml:space="preserve">, </w:t>
                              </w:r>
                              <w:r w:rsidR="00A91092" w:rsidRPr="00A91092">
                                <w:rPr>
                                  <w:b/>
                                  <w:bCs/>
                                  <w:color w:val="000000"/>
                                  <w:sz w:val="20"/>
                                  <w:szCs w:val="20"/>
                                </w:rPr>
                                <w:t>LVT</w:t>
                              </w:r>
                              <w:r w:rsidR="00A91092">
                                <w:rPr>
                                  <w:color w:val="000000"/>
                                  <w:sz w:val="20"/>
                                  <w:szCs w:val="20"/>
                                </w:rPr>
                                <w:t xml:space="preserve"> = Levene’s robust test, </w:t>
                              </w:r>
                              <w:r w:rsidR="00A91092" w:rsidRPr="00A91092">
                                <w:rPr>
                                  <w:b/>
                                  <w:bCs/>
                                  <w:color w:val="000000"/>
                                  <w:sz w:val="20"/>
                                  <w:szCs w:val="20"/>
                                </w:rPr>
                                <w:t>DRM</w:t>
                              </w:r>
                              <w:r w:rsidR="00A91092">
                                <w:rPr>
                                  <w:color w:val="000000"/>
                                  <w:sz w:val="20"/>
                                  <w:szCs w:val="20"/>
                                </w:rPr>
                                <w:t xml:space="preserve"> = Deviation Regression Model; </w:t>
                              </w:r>
                              <w:r w:rsidR="0052046D" w:rsidRPr="00507B20">
                                <w:rPr>
                                  <w:b/>
                                  <w:bCs/>
                                  <w:color w:val="000000"/>
                                  <w:sz w:val="20"/>
                                  <w:szCs w:val="20"/>
                                </w:rPr>
                                <w:t>red circle</w:t>
                              </w:r>
                              <w:r w:rsidR="0052046D" w:rsidRPr="00507B20">
                                <w:rPr>
                                  <w:color w:val="000000"/>
                                  <w:sz w:val="20"/>
                                  <w:szCs w:val="20"/>
                                </w:rPr>
                                <w:t xml:space="preserve">: </w:t>
                              </w:r>
                              <w:r w:rsidR="0052046D" w:rsidRPr="00507B20">
                                <w:rPr>
                                  <w:sz w:val="20"/>
                                  <w:szCs w:val="20"/>
                                </w:rPr>
                                <w:t>rs860262</w:t>
                              </w:r>
                              <w:r w:rsidR="00354A4D">
                                <w:rPr>
                                  <w:sz w:val="20"/>
                                  <w:szCs w:val="20"/>
                                </w:rPr>
                                <w:t xml:space="preserve"> (Chr</w:t>
                              </w:r>
                              <w:r w:rsidR="00750C23">
                                <w:rPr>
                                  <w:sz w:val="20"/>
                                  <w:szCs w:val="20"/>
                                </w:rPr>
                                <w:t>7</w:t>
                              </w:r>
                              <w:r w:rsidR="00354A4D">
                                <w:rPr>
                                  <w:sz w:val="20"/>
                                  <w:szCs w:val="20"/>
                                </w:rPr>
                                <w:t xml:space="preserve">) and </w:t>
                              </w:r>
                              <w:r w:rsidR="00354A4D" w:rsidRPr="00D127D9">
                                <w:rPr>
                                  <w:rFonts w:ascii="Calibri" w:hAnsi="Calibri" w:cs="Calibri"/>
                                  <w:color w:val="000000"/>
                                  <w:sz w:val="18"/>
                                  <w:szCs w:val="18"/>
                                </w:rPr>
                                <w:t>rs76895963</w:t>
                              </w:r>
                              <w:r w:rsidR="00750C23">
                                <w:rPr>
                                  <w:rFonts w:ascii="Calibri" w:hAnsi="Calibri" w:cs="Calibri"/>
                                  <w:color w:val="000000"/>
                                  <w:sz w:val="18"/>
                                  <w:szCs w:val="18"/>
                                </w:rPr>
                                <w:t xml:space="preserve"> (Chr12)</w:t>
                              </w:r>
                              <w:r w:rsidR="00D82862">
                                <w:rPr>
                                  <w:rFonts w:ascii="Calibri" w:hAnsi="Calibri" w:cs="Calibri"/>
                                  <w:color w:val="000000"/>
                                  <w:sz w:val="18"/>
                                  <w:szCs w:val="18"/>
                                </w:rPr>
                                <w:t xml:space="preserve"> avoided by VLA but picked up by other tests.</w:t>
                              </w:r>
                            </w:p>
                            <w:p w14:paraId="21C54846" w14:textId="016BD967" w:rsidR="00CE4216" w:rsidRDefault="00CE4216" w:rsidP="0069052E">
                              <w:pPr>
                                <w:pStyle w:val="NoSpacing"/>
                                <w:rPr>
                                  <w:color w:val="000000"/>
                                </w:rPr>
                              </w:pPr>
                            </w:p>
                          </w:txbxContent>
                        </wps:txbx>
                        <wps:bodyPr rot="0" vert="horz" wrap="square" lIns="0" tIns="0" rIns="0" bIns="0" anchor="t" anchorCtr="0">
                          <a:noAutofit/>
                        </wps:bodyPr>
                      </wps:wsp>
                      <pic:pic xmlns:pic="http://schemas.openxmlformats.org/drawingml/2006/picture">
                        <pic:nvPicPr>
                          <pic:cNvPr id="69" name="Picture 69"/>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rcRect/>
                          <a:stretch/>
                        </pic:blipFill>
                        <pic:spPr bwMode="auto">
                          <a:xfrm>
                            <a:off x="565" y="2397762"/>
                            <a:ext cx="5941833" cy="2223135"/>
                          </a:xfrm>
                          <a:prstGeom prst="rect">
                            <a:avLst/>
                          </a:prstGeom>
                        </pic:spPr>
                      </pic:pic>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2C6A819" w14:textId="70AD39F1" w:rsidR="00890CA9" w:rsidRDefault="00885C22" w:rsidP="00890CA9">
                              <w:pPr>
                                <w:jc w:val="center"/>
                                <w:rPr>
                                  <w:rFonts w:ascii="Calibri" w:eastAsia="DengXian" w:hAnsi="Calibri"/>
                                  <w:b/>
                                  <w:bCs/>
                                  <w:sz w:val="20"/>
                                  <w:szCs w:val="20"/>
                                </w:rPr>
                              </w:pPr>
                              <w:r>
                                <w:rPr>
                                  <w:rFonts w:ascii="Calibri" w:eastAsia="DengXian" w:hAnsi="Calibri"/>
                                  <w:b/>
                                  <w:bCs/>
                                  <w:sz w:val="20"/>
                                  <w:szCs w:val="20"/>
                                </w:rPr>
                                <w:t>(</w:t>
                              </w:r>
                              <w:r w:rsidR="00890CA9">
                                <w:rPr>
                                  <w:rFonts w:ascii="Calibri" w:eastAsia="DengXian" w:hAnsi="Calibri"/>
                                  <w:b/>
                                  <w:bCs/>
                                  <w:sz w:val="20"/>
                                  <w:szCs w:val="20"/>
                                </w:rPr>
                                <w:t>a</w:t>
                              </w:r>
                              <w:r>
                                <w:rPr>
                                  <w:rFonts w:ascii="Calibri" w:eastAsia="DengXian" w:hAnsi="Calibri"/>
                                  <w:b/>
                                  <w:bCs/>
                                  <w:sz w:val="20"/>
                                  <w:szCs w:val="20"/>
                                </w:rPr>
                                <w:t>)</w:t>
                              </w:r>
                              <w:r w:rsidR="00890CA9">
                                <w:rPr>
                                  <w:rFonts w:ascii="Calibri" w:eastAsia="DengXian" w:hAnsi="Calibri"/>
                                  <w:b/>
                                  <w:bCs/>
                                  <w:sz w:val="20"/>
                                  <w:szCs w:val="20"/>
                                </w:rPr>
                                <w:t xml:space="preserve"> Body Mass Index</w:t>
                              </w:r>
                            </w:p>
                            <w:p w14:paraId="2A2BA472" w14:textId="77777777" w:rsidR="00890CA9" w:rsidRDefault="00890CA9" w:rsidP="00890CA9">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s:wsp>
                        <wps:cNvPr id="86" name="Text Box 2"/>
                        <wps:cNvSpPr txBox="1">
                          <a:spLocks noChangeArrowheads="1"/>
                        </wps:cNvSpPr>
                        <wps:spPr bwMode="auto">
                          <a:xfrm>
                            <a:off x="0" y="4568055"/>
                            <a:ext cx="1651379" cy="162081"/>
                          </a:xfrm>
                          <a:prstGeom prst="rect">
                            <a:avLst/>
                          </a:prstGeom>
                          <a:noFill/>
                          <a:ln w="9525">
                            <a:noFill/>
                            <a:miter lim="800000"/>
                            <a:headEnd/>
                            <a:tailEnd/>
                          </a:ln>
                        </wps:spPr>
                        <wps:txbx>
                          <w:txbxContent>
                            <w:p w14:paraId="14DA4090" w14:textId="55A46FB8" w:rsidR="00082F45" w:rsidRDefault="00885C22" w:rsidP="00890CA9">
                              <w:pPr>
                                <w:jc w:val="center"/>
                                <w:rPr>
                                  <w:rFonts w:ascii="Calibri" w:eastAsia="DengXian" w:hAnsi="Calibri"/>
                                  <w:b/>
                                  <w:bCs/>
                                  <w:sz w:val="20"/>
                                  <w:szCs w:val="20"/>
                                </w:rPr>
                              </w:pPr>
                              <w:r>
                                <w:rPr>
                                  <w:rFonts w:ascii="Calibri" w:eastAsia="DengXian" w:hAnsi="Calibri"/>
                                  <w:b/>
                                  <w:bCs/>
                                  <w:sz w:val="20"/>
                                  <w:szCs w:val="20"/>
                                </w:rPr>
                                <w:t>(</w:t>
                              </w:r>
                              <w:r w:rsidR="00082F45">
                                <w:rPr>
                                  <w:rFonts w:ascii="Calibri" w:eastAsia="DengXian" w:hAnsi="Calibri"/>
                                  <w:b/>
                                  <w:bCs/>
                                  <w:sz w:val="20"/>
                                  <w:szCs w:val="20"/>
                                </w:rPr>
                                <w:t>b</w:t>
                              </w:r>
                              <w:r>
                                <w:rPr>
                                  <w:rFonts w:ascii="Calibri" w:eastAsia="DengXian" w:hAnsi="Calibri"/>
                                  <w:b/>
                                  <w:bCs/>
                                  <w:sz w:val="20"/>
                                  <w:szCs w:val="20"/>
                                </w:rPr>
                                <w:t>)</w:t>
                              </w:r>
                              <w:r w:rsidR="00082F45">
                                <w:rPr>
                                  <w:rFonts w:ascii="Calibri" w:eastAsia="DengXian" w:hAnsi="Calibri"/>
                                  <w:b/>
                                  <w:bCs/>
                                  <w:sz w:val="20"/>
                                  <w:szCs w:val="20"/>
                                </w:rPr>
                                <w:t xml:space="preserve"> Type 2 Diabetes</w:t>
                              </w:r>
                            </w:p>
                            <w:p w14:paraId="13EB81F2" w14:textId="77777777" w:rsidR="00082F45" w:rsidRDefault="00082F45" w:rsidP="00890CA9">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xmlns:oel="http://schemas.microsoft.com/office/2019/extlst">
            <w:pict>
              <v:group w14:anchorId="4A159627" id="Canvas 26" o:spid="_x0000_s1049" editas="canvas" style="width:468pt;height:454.85pt;mso-position-horizontal-relative:char;mso-position-vertical-relative:line" coordsize="59436,5775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">
                <v:shape id="_x0000_s1050" type="#_x0000_t75" style="position:absolute;width:59436;height:57759;visibility:visible;mso-wrap-style:square" filled="t">
                  <v:fill o:detectmouseclick="t"/>
                  <v:path o:connecttype="none"/>
                </v:shape>
                <v:shape id="Picture 63" o:spid="_x0000_s1051"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">
                  <v:imagedata r:id="rId23" o:title=""/>
                </v:shape>
                <v:shape id="Text Box 2" o:spid="_x0000_s1052" type="#_x0000_t202" style="position:absolute;top:46925;width:59436;height:10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" filled="f" stroked="f">
                  <v:textbox inset="0,0,0,0">
                    <w:txbxContent>
                      <w:p w14:paraId="28A374D1" w14:textId="2B5A7E34" w:rsidR="00CE4216" w:rsidRPr="00AC547F" w:rsidRDefault="00C51968" w:rsidP="0069052E">
                        <w:pPr>
                          <w:pStyle w:val="NoSpacing"/>
                          <w:jc w:val="center"/>
                          <w:rPr>
                            <w:b/>
                            <w:bCs/>
                            <w:color w:val="000000"/>
                            <w:sz w:val="20"/>
                            <w:szCs w:val="20"/>
                          </w:rPr>
                        </w:pPr>
                        <w:r>
                          <w:rPr>
                            <w:b/>
                            <w:bCs/>
                            <w:sz w:val="20"/>
                            <w:szCs w:val="20"/>
                          </w:rPr>
                          <w:t>Figure 3</w:t>
                        </w:r>
                        <w:r w:rsidR="00CE4216" w:rsidRPr="00AC547F">
                          <w:rPr>
                            <w:b/>
                            <w:bCs/>
                            <w:sz w:val="20"/>
                            <w:szCs w:val="20"/>
                          </w:rPr>
                          <w:t xml:space="preserve">: Manhattan </w:t>
                        </w:r>
                        <w:r w:rsidR="00EB13BF">
                          <w:rPr>
                            <w:b/>
                            <w:bCs/>
                            <w:sz w:val="20"/>
                            <w:szCs w:val="20"/>
                          </w:rPr>
                          <w:t xml:space="preserve">and QQ </w:t>
                        </w:r>
                        <w:r w:rsidR="00CE4216" w:rsidRPr="00AC547F">
                          <w:rPr>
                            <w:b/>
                            <w:bCs/>
                            <w:sz w:val="20"/>
                            <w:szCs w:val="20"/>
                          </w:rPr>
                          <w:t>Plot</w:t>
                        </w:r>
                        <w:r w:rsidR="00885C22">
                          <w:rPr>
                            <w:b/>
                            <w:bCs/>
                            <w:sz w:val="20"/>
                            <w:szCs w:val="20"/>
                          </w:rPr>
                          <w:t>s</w:t>
                        </w:r>
                        <w:r w:rsidR="00CF6785">
                          <w:rPr>
                            <w:b/>
                            <w:bCs/>
                            <w:sz w:val="20"/>
                            <w:szCs w:val="20"/>
                          </w:rPr>
                          <w:t xml:space="preserve">, with </w:t>
                        </w:r>
                        <w:r w:rsidR="00CF6785" w:rsidRPr="00CF6785">
                          <w:rPr>
                            <w:rFonts w:cstheme="minorHAnsi"/>
                            <w:b/>
                            <w:bCs/>
                            <w:color w:val="000000"/>
                            <w:sz w:val="20"/>
                            <w:szCs w:val="20"/>
                          </w:rPr>
                          <w:t>λ</w:t>
                        </w:r>
                        <w:r w:rsidR="00CF6785" w:rsidRPr="00CF6785">
                          <w:rPr>
                            <w:b/>
                            <w:bCs/>
                            <w:color w:val="000000"/>
                            <w:sz w:val="20"/>
                            <w:szCs w:val="20"/>
                            <w:vertAlign w:val="subscript"/>
                          </w:rPr>
                          <w:t>GC</w:t>
                        </w:r>
                      </w:p>
                      <w:p w14:paraId="0D43E9C5" w14:textId="33070458" w:rsidR="009D60A7" w:rsidRPr="00AC547F" w:rsidRDefault="00C0548F" w:rsidP="009D60A7">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sidR="00807637">
                          <w:rPr>
                            <w:color w:val="000000"/>
                            <w:sz w:val="20"/>
                            <w:szCs w:val="20"/>
                          </w:rPr>
                          <w:t xml:space="preserve"> </w:t>
                        </w:r>
                        <w:r w:rsidR="007025E1">
                          <w:rPr>
                            <w:color w:val="000000"/>
                            <w:sz w:val="20"/>
                            <w:szCs w:val="20"/>
                          </w:rPr>
                          <w:t>(Manhattan</w:t>
                        </w:r>
                        <w:r w:rsidR="00B42167">
                          <w:rPr>
                            <w:color w:val="000000"/>
                            <w:sz w:val="20"/>
                            <w:szCs w:val="20"/>
                          </w:rPr>
                          <w:t xml:space="preserve"> plot</w:t>
                        </w:r>
                        <w:r w:rsidR="007025E1">
                          <w:rPr>
                            <w:color w:val="000000"/>
                            <w:sz w:val="20"/>
                            <w:szCs w:val="20"/>
                          </w:rPr>
                          <w:t>)</w:t>
                        </w:r>
                        <w:r w:rsidR="00B42167">
                          <w:rPr>
                            <w:color w:val="000000"/>
                            <w:sz w:val="20"/>
                            <w:szCs w:val="20"/>
                          </w:rPr>
                          <w:t xml:space="preserve">, </w:t>
                        </w:r>
                        <w:r w:rsidR="00577231">
                          <w:rPr>
                            <w:color w:val="000000"/>
                            <w:sz w:val="20"/>
                            <w:szCs w:val="20"/>
                          </w:rPr>
                          <w:t>theoretical</w:t>
                        </w:r>
                        <w:r w:rsidR="00807637">
                          <w:rPr>
                            <w:color w:val="000000"/>
                            <w:sz w:val="20"/>
                            <w:szCs w:val="20"/>
                          </w:rPr>
                          <w:t xml:space="preserve"> </w:t>
                        </w:r>
                        <w:r w:rsidR="00BE6C05">
                          <w:rPr>
                            <w:color w:val="000000"/>
                            <w:sz w:val="20"/>
                            <w:szCs w:val="20"/>
                          </w:rPr>
                          <w:t xml:space="preserve">1 - </w:t>
                        </w:r>
                        <w:r w:rsidR="00C24291">
                          <w:rPr>
                            <w:color w:val="000000"/>
                            <w:sz w:val="20"/>
                            <w:szCs w:val="20"/>
                          </w:rPr>
                          <w:t>p</w:t>
                        </w:r>
                        <w:r w:rsidR="002D30B8">
                          <w:rPr>
                            <w:color w:val="000000"/>
                            <w:sz w:val="20"/>
                            <w:szCs w:val="20"/>
                          </w:rPr>
                          <w:t xml:space="preserve"> (QQ plot 1), </w:t>
                        </w:r>
                        <w:r w:rsidR="00C24291">
                          <w:rPr>
                            <w:color w:val="000000"/>
                            <w:sz w:val="20"/>
                            <w:szCs w:val="20"/>
                          </w:rPr>
                          <w:t xml:space="preserve">or </w:t>
                        </w:r>
                        <w:r w:rsidR="00577231">
                          <w:rPr>
                            <w:color w:val="000000"/>
                            <w:sz w:val="20"/>
                            <w:szCs w:val="20"/>
                          </w:rPr>
                          <w:t xml:space="preserve">theoretical </w:t>
                        </w:r>
                        <w:r w:rsidR="00C24291">
                          <w:rPr>
                            <w:color w:val="000000"/>
                            <w:sz w:val="20"/>
                            <w:szCs w:val="20"/>
                          </w:rPr>
                          <w:t>-log</w:t>
                        </w:r>
                        <w:r w:rsidR="006A1B6D" w:rsidRPr="006A1B6D">
                          <w:rPr>
                            <w:color w:val="000000"/>
                            <w:sz w:val="20"/>
                            <w:szCs w:val="20"/>
                            <w:vertAlign w:val="subscript"/>
                          </w:rPr>
                          <w:t>10</w:t>
                        </w:r>
                        <w:r w:rsidR="00C24291">
                          <w:rPr>
                            <w:color w:val="000000"/>
                            <w:sz w:val="20"/>
                            <w:szCs w:val="20"/>
                          </w:rPr>
                          <w:t>(p)</w:t>
                        </w:r>
                        <w:r w:rsidR="007025E1">
                          <w:rPr>
                            <w:color w:val="000000"/>
                            <w:sz w:val="20"/>
                            <w:szCs w:val="20"/>
                          </w:rPr>
                          <w:t xml:space="preserve"> (QQ</w:t>
                        </w:r>
                        <w:r w:rsidR="00B42167">
                          <w:rPr>
                            <w:color w:val="000000"/>
                            <w:sz w:val="20"/>
                            <w:szCs w:val="20"/>
                          </w:rPr>
                          <w:t xml:space="preserve"> plot</w:t>
                        </w:r>
                        <w:r w:rsidR="002D30B8">
                          <w:rPr>
                            <w:color w:val="000000"/>
                            <w:sz w:val="20"/>
                            <w:szCs w:val="20"/>
                          </w:rPr>
                          <w:t xml:space="preserve"> 2</w:t>
                        </w:r>
                        <w:r w:rsidR="007025E1">
                          <w:rPr>
                            <w:color w:val="000000"/>
                            <w:sz w:val="20"/>
                            <w:szCs w:val="20"/>
                          </w:rPr>
                          <w:t>)</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sidR="00706748">
                          <w:rPr>
                            <w:color w:val="000000"/>
                            <w:sz w:val="20"/>
                            <w:szCs w:val="20"/>
                          </w:rPr>
                          <w:t>-log</w:t>
                        </w:r>
                        <w:r w:rsidR="006A1B6D" w:rsidRPr="006A1B6D">
                          <w:rPr>
                            <w:color w:val="000000"/>
                            <w:sz w:val="20"/>
                            <w:szCs w:val="20"/>
                            <w:vertAlign w:val="subscript"/>
                          </w:rPr>
                          <w:t>10</w:t>
                        </w:r>
                        <w:r w:rsidR="00706748">
                          <w:rPr>
                            <w:color w:val="000000"/>
                            <w:sz w:val="20"/>
                            <w:szCs w:val="20"/>
                          </w:rPr>
                          <w:t xml:space="preserve">(p) </w:t>
                        </w:r>
                        <w:r w:rsidR="00B05ED5">
                          <w:rPr>
                            <w:color w:val="000000"/>
                            <w:sz w:val="20"/>
                            <w:szCs w:val="20"/>
                          </w:rPr>
                          <w:t xml:space="preserve">(Manhattan and QQ plot </w:t>
                        </w:r>
                        <w:r w:rsidR="00E8666C">
                          <w:rPr>
                            <w:color w:val="000000"/>
                            <w:sz w:val="20"/>
                            <w:szCs w:val="20"/>
                          </w:rPr>
                          <w:t>2</w:t>
                        </w:r>
                        <w:r w:rsidR="00B05ED5">
                          <w:rPr>
                            <w:color w:val="000000"/>
                            <w:sz w:val="20"/>
                            <w:szCs w:val="20"/>
                          </w:rPr>
                          <w:t xml:space="preserve">), </w:t>
                        </w:r>
                        <w:r w:rsidR="00706748">
                          <w:rPr>
                            <w:color w:val="000000"/>
                            <w:sz w:val="20"/>
                            <w:szCs w:val="20"/>
                          </w:rPr>
                          <w:t>or 1 - p</w:t>
                        </w:r>
                        <w:r w:rsidR="00B05ED5">
                          <w:rPr>
                            <w:color w:val="000000"/>
                            <w:sz w:val="20"/>
                            <w:szCs w:val="20"/>
                          </w:rPr>
                          <w:t xml:space="preserve"> (QQ plot </w:t>
                        </w:r>
                        <w:r w:rsidR="00E8666C">
                          <w:rPr>
                            <w:color w:val="000000"/>
                            <w:sz w:val="20"/>
                            <w:szCs w:val="20"/>
                          </w:rPr>
                          <w:t>1</w:t>
                        </w:r>
                        <w:r w:rsidR="00B05ED5">
                          <w:rPr>
                            <w:color w:val="000000"/>
                            <w:sz w:val="20"/>
                            <w:szCs w:val="20"/>
                          </w:rPr>
                          <w:t>)</w:t>
                        </w:r>
                        <w:r w:rsidR="00E516F8" w:rsidRPr="00AC547F">
                          <w:rPr>
                            <w:color w:val="000000"/>
                            <w:sz w:val="20"/>
                            <w:szCs w:val="20"/>
                          </w:rPr>
                          <w:t xml:space="preserve">; </w:t>
                        </w:r>
                        <w:r w:rsidR="00E516F8" w:rsidRPr="00AC547F">
                          <w:rPr>
                            <w:b/>
                            <w:bCs/>
                            <w:color w:val="000000"/>
                            <w:sz w:val="20"/>
                            <w:szCs w:val="20"/>
                          </w:rPr>
                          <w:t>red dash:</w:t>
                        </w:r>
                        <w:r w:rsidR="00E516F8" w:rsidRPr="00AC547F">
                          <w:rPr>
                            <w:color w:val="000000"/>
                            <w:sz w:val="20"/>
                            <w:szCs w:val="20"/>
                          </w:rPr>
                          <w:t xml:space="preserve"> </w:t>
                        </w:r>
                        <w:r w:rsidR="006B2CE4" w:rsidRPr="00AC547F">
                          <w:rPr>
                            <w:color w:val="000000"/>
                            <w:sz w:val="20"/>
                            <w:szCs w:val="20"/>
                          </w:rPr>
                          <w:t>significance threshold -log</w:t>
                        </w:r>
                        <w:r w:rsidR="00EF6E3B" w:rsidRPr="00507B20">
                          <w:rPr>
                            <w:color w:val="000000"/>
                            <w:sz w:val="20"/>
                            <w:szCs w:val="20"/>
                            <w:vertAlign w:val="subscript"/>
                          </w:rPr>
                          <w:t>10</w:t>
                        </w:r>
                        <w:r w:rsidR="006B2CE4" w:rsidRPr="00AC547F">
                          <w:rPr>
                            <w:color w:val="000000"/>
                            <w:sz w:val="20"/>
                            <w:szCs w:val="20"/>
                          </w:rPr>
                          <w:t>(5e-8)</w:t>
                        </w:r>
                        <w:r w:rsidR="001339E8">
                          <w:rPr>
                            <w:color w:val="000000"/>
                            <w:sz w:val="20"/>
                            <w:szCs w:val="20"/>
                          </w:rPr>
                          <w:t xml:space="preserve"> (Manhattan plot)</w:t>
                        </w:r>
                        <w:r w:rsidR="000C08A3" w:rsidRPr="00AC547F">
                          <w:rPr>
                            <w:color w:val="000000"/>
                            <w:sz w:val="20"/>
                            <w:szCs w:val="20"/>
                          </w:rPr>
                          <w:t xml:space="preserve">; </w:t>
                        </w:r>
                        <w:r w:rsidR="009D60A7" w:rsidRPr="00AC547F">
                          <w:rPr>
                            <w:b/>
                            <w:bCs/>
                            <w:color w:val="000000"/>
                            <w:sz w:val="20"/>
                            <w:szCs w:val="20"/>
                          </w:rPr>
                          <w:t>each point</w:t>
                        </w:r>
                        <w:r w:rsidR="009D60A7" w:rsidRPr="00AC547F">
                          <w:rPr>
                            <w:color w:val="000000"/>
                            <w:sz w:val="20"/>
                            <w:szCs w:val="20"/>
                          </w:rPr>
                          <w:t xml:space="preserve"> </w:t>
                        </w:r>
                        <w:r w:rsidR="0033157D" w:rsidRPr="00AC547F">
                          <w:rPr>
                            <w:color w:val="000000"/>
                            <w:sz w:val="20"/>
                            <w:szCs w:val="20"/>
                          </w:rPr>
                          <w:t>bins</w:t>
                        </w:r>
                        <w:r w:rsidR="009D60A7" w:rsidRPr="00AC547F">
                          <w:rPr>
                            <w:color w:val="000000"/>
                            <w:sz w:val="20"/>
                            <w:szCs w:val="20"/>
                          </w:rPr>
                          <w:t xml:space="preserve"> 269,534 basepairs</w:t>
                        </w:r>
                        <w:r w:rsidR="00B030FC" w:rsidRPr="00AC547F">
                          <w:rPr>
                            <w:color w:val="000000"/>
                            <w:sz w:val="20"/>
                            <w:szCs w:val="20"/>
                          </w:rPr>
                          <w:t xml:space="preserve">; </w:t>
                        </w:r>
                        <w:r w:rsidR="00B030FC" w:rsidRPr="00AC547F">
                          <w:rPr>
                            <w:b/>
                            <w:bCs/>
                            <w:color w:val="000000"/>
                            <w:sz w:val="20"/>
                            <w:szCs w:val="20"/>
                          </w:rPr>
                          <w:t>magenta points</w:t>
                        </w:r>
                        <w:r w:rsidR="00F43A42" w:rsidRPr="00AC547F">
                          <w:rPr>
                            <w:b/>
                            <w:bCs/>
                            <w:color w:val="000000"/>
                            <w:sz w:val="20"/>
                            <w:szCs w:val="20"/>
                          </w:rPr>
                          <w:t xml:space="preserve"> </w:t>
                        </w:r>
                        <w:r w:rsidR="000851EF" w:rsidRPr="00AC547F">
                          <w:rPr>
                            <w:color w:val="000000"/>
                            <w:sz w:val="20"/>
                            <w:szCs w:val="20"/>
                          </w:rPr>
                          <w:t>pseudo-autosome regions (PAR) in X</w:t>
                        </w:r>
                        <w:r w:rsidR="0052046D">
                          <w:rPr>
                            <w:color w:val="000000"/>
                            <w:sz w:val="20"/>
                            <w:szCs w:val="20"/>
                          </w:rPr>
                          <w:t xml:space="preserve">; </w:t>
                        </w:r>
                        <w:r w:rsidR="00854A2C" w:rsidRPr="00AC547F">
                          <w:rPr>
                            <w:b/>
                            <w:bCs/>
                            <w:color w:val="000000"/>
                            <w:sz w:val="20"/>
                            <w:szCs w:val="20"/>
                          </w:rPr>
                          <w:t>orange circle:</w:t>
                        </w:r>
                        <w:r w:rsidR="00854A2C" w:rsidRPr="00AC547F">
                          <w:rPr>
                            <w:color w:val="000000"/>
                            <w:sz w:val="20"/>
                            <w:szCs w:val="20"/>
                          </w:rPr>
                          <w:t xml:space="preserve"> abnormal p-value</w:t>
                        </w:r>
                        <w:r w:rsidR="00854A2C">
                          <w:rPr>
                            <w:color w:val="000000"/>
                            <w:sz w:val="20"/>
                            <w:szCs w:val="20"/>
                          </w:rPr>
                          <w:t xml:space="preserve">s </w:t>
                        </w:r>
                        <w:r w:rsidR="008409C4">
                          <w:rPr>
                            <w:color w:val="000000"/>
                            <w:sz w:val="20"/>
                            <w:szCs w:val="20"/>
                          </w:rPr>
                          <w:t xml:space="preserve">excluded from </w:t>
                        </w:r>
                        <w:r w:rsidR="00854A2C">
                          <w:rPr>
                            <w:color w:val="000000"/>
                            <w:sz w:val="20"/>
                            <w:szCs w:val="20"/>
                          </w:rPr>
                          <w:t>QQ plots</w:t>
                        </w:r>
                        <w:r w:rsidR="008409C4">
                          <w:rPr>
                            <w:color w:val="000000"/>
                            <w:sz w:val="20"/>
                            <w:szCs w:val="20"/>
                          </w:rPr>
                          <w:t xml:space="preserve"> and </w:t>
                        </w:r>
                        <w:r w:rsidR="00676127" w:rsidRPr="00CF6785">
                          <w:rPr>
                            <w:rFonts w:cstheme="minorHAnsi"/>
                            <w:b/>
                            <w:bCs/>
                            <w:color w:val="000000"/>
                            <w:sz w:val="20"/>
                            <w:szCs w:val="20"/>
                          </w:rPr>
                          <w:t>λ</w:t>
                        </w:r>
                        <w:r w:rsidR="00CF6785" w:rsidRPr="00CF6785">
                          <w:rPr>
                            <w:b/>
                            <w:bCs/>
                            <w:color w:val="000000"/>
                            <w:sz w:val="20"/>
                            <w:szCs w:val="20"/>
                            <w:vertAlign w:val="subscript"/>
                          </w:rPr>
                          <w:t>GC</w:t>
                        </w:r>
                        <w:r w:rsidR="00854A2C" w:rsidRPr="00AC547F">
                          <w:rPr>
                            <w:color w:val="000000"/>
                            <w:sz w:val="20"/>
                            <w:szCs w:val="20"/>
                          </w:rPr>
                          <w:t xml:space="preserve">; </w:t>
                        </w:r>
                        <w:r w:rsidR="00031150" w:rsidRPr="00A91092">
                          <w:rPr>
                            <w:b/>
                            <w:bCs/>
                            <w:color w:val="000000"/>
                            <w:sz w:val="20"/>
                            <w:szCs w:val="20"/>
                          </w:rPr>
                          <w:t>rows:</w:t>
                        </w:r>
                        <w:r w:rsidR="00031150">
                          <w:rPr>
                            <w:color w:val="000000"/>
                            <w:sz w:val="20"/>
                            <w:szCs w:val="20"/>
                          </w:rPr>
                          <w:t xml:space="preserve"> statistical tests, </w:t>
                        </w:r>
                        <w:r w:rsidR="003E05FE" w:rsidRPr="003E05FE">
                          <w:rPr>
                            <w:b/>
                            <w:bCs/>
                            <w:color w:val="000000"/>
                            <w:sz w:val="20"/>
                            <w:szCs w:val="20"/>
                          </w:rPr>
                          <w:t>GWAS</w:t>
                        </w:r>
                        <w:r w:rsidR="003E05FE">
                          <w:rPr>
                            <w:color w:val="000000"/>
                            <w:sz w:val="20"/>
                            <w:szCs w:val="20"/>
                          </w:rPr>
                          <w:t xml:space="preserve"> = genome wide association study; </w:t>
                        </w:r>
                        <w:r w:rsidR="00031150" w:rsidRPr="00031150">
                          <w:rPr>
                            <w:b/>
                            <w:bCs/>
                            <w:color w:val="000000"/>
                            <w:sz w:val="20"/>
                            <w:szCs w:val="20"/>
                          </w:rPr>
                          <w:t>DLM</w:t>
                        </w:r>
                        <w:r w:rsidR="00031150">
                          <w:rPr>
                            <w:b/>
                            <w:bCs/>
                            <w:color w:val="000000"/>
                            <w:sz w:val="20"/>
                            <w:szCs w:val="20"/>
                          </w:rPr>
                          <w:t xml:space="preserve"> </w:t>
                        </w:r>
                        <w:r w:rsidR="00031150" w:rsidRPr="00031150">
                          <w:rPr>
                            <w:color w:val="000000"/>
                            <w:sz w:val="20"/>
                            <w:szCs w:val="20"/>
                          </w:rPr>
                          <w:t>=</w:t>
                        </w:r>
                        <w:r w:rsidR="00031150">
                          <w:rPr>
                            <w:color w:val="000000"/>
                            <w:sz w:val="20"/>
                            <w:szCs w:val="20"/>
                          </w:rPr>
                          <w:t xml:space="preserve"> double linear model, </w:t>
                        </w:r>
                        <w:r w:rsidR="00031150" w:rsidRPr="00031150">
                          <w:rPr>
                            <w:b/>
                            <w:bCs/>
                            <w:color w:val="000000"/>
                            <w:sz w:val="20"/>
                            <w:szCs w:val="20"/>
                          </w:rPr>
                          <w:t>VLA</w:t>
                        </w:r>
                        <w:r w:rsidR="00031150">
                          <w:rPr>
                            <w:b/>
                            <w:bCs/>
                            <w:color w:val="000000"/>
                            <w:sz w:val="20"/>
                            <w:szCs w:val="20"/>
                          </w:rPr>
                          <w:t xml:space="preserve"> </w:t>
                        </w:r>
                        <w:r w:rsidR="00031150">
                          <w:rPr>
                            <w:color w:val="000000"/>
                            <w:sz w:val="20"/>
                            <w:szCs w:val="20"/>
                          </w:rPr>
                          <w:t>= variance loci analysis (upwardness test)</w:t>
                        </w:r>
                        <w:r w:rsidR="00A91092">
                          <w:rPr>
                            <w:color w:val="000000"/>
                            <w:sz w:val="20"/>
                            <w:szCs w:val="20"/>
                          </w:rPr>
                          <w:t xml:space="preserve">, </w:t>
                        </w:r>
                        <w:r w:rsidR="00A91092" w:rsidRPr="00A91092">
                          <w:rPr>
                            <w:b/>
                            <w:bCs/>
                            <w:color w:val="000000"/>
                            <w:sz w:val="20"/>
                            <w:szCs w:val="20"/>
                          </w:rPr>
                          <w:t>LVT</w:t>
                        </w:r>
                        <w:r w:rsidR="00A91092">
                          <w:rPr>
                            <w:color w:val="000000"/>
                            <w:sz w:val="20"/>
                            <w:szCs w:val="20"/>
                          </w:rPr>
                          <w:t xml:space="preserve"> = Levene’s robust test, </w:t>
                        </w:r>
                        <w:r w:rsidR="00A91092" w:rsidRPr="00A91092">
                          <w:rPr>
                            <w:b/>
                            <w:bCs/>
                            <w:color w:val="000000"/>
                            <w:sz w:val="20"/>
                            <w:szCs w:val="20"/>
                          </w:rPr>
                          <w:t>DRM</w:t>
                        </w:r>
                        <w:r w:rsidR="00A91092">
                          <w:rPr>
                            <w:color w:val="000000"/>
                            <w:sz w:val="20"/>
                            <w:szCs w:val="20"/>
                          </w:rPr>
                          <w:t xml:space="preserve"> = Deviation Regression Model; </w:t>
                        </w:r>
                        <w:r w:rsidR="0052046D" w:rsidRPr="00507B20">
                          <w:rPr>
                            <w:b/>
                            <w:bCs/>
                            <w:color w:val="000000"/>
                            <w:sz w:val="20"/>
                            <w:szCs w:val="20"/>
                          </w:rPr>
                          <w:t>red circle</w:t>
                        </w:r>
                        <w:r w:rsidR="0052046D" w:rsidRPr="00507B20">
                          <w:rPr>
                            <w:color w:val="000000"/>
                            <w:sz w:val="20"/>
                            <w:szCs w:val="20"/>
                          </w:rPr>
                          <w:t xml:space="preserve">: </w:t>
                        </w:r>
                        <w:r w:rsidR="0052046D" w:rsidRPr="00507B20">
                          <w:rPr>
                            <w:sz w:val="20"/>
                            <w:szCs w:val="20"/>
                          </w:rPr>
                          <w:t>rs860262</w:t>
                        </w:r>
                        <w:r w:rsidR="00354A4D">
                          <w:rPr>
                            <w:sz w:val="20"/>
                            <w:szCs w:val="20"/>
                          </w:rPr>
                          <w:t xml:space="preserve"> (Chr</w:t>
                        </w:r>
                        <w:r w:rsidR="00750C23">
                          <w:rPr>
                            <w:sz w:val="20"/>
                            <w:szCs w:val="20"/>
                          </w:rPr>
                          <w:t>7</w:t>
                        </w:r>
                        <w:r w:rsidR="00354A4D">
                          <w:rPr>
                            <w:sz w:val="20"/>
                            <w:szCs w:val="20"/>
                          </w:rPr>
                          <w:t xml:space="preserve">) and </w:t>
                        </w:r>
                        <w:r w:rsidR="00354A4D" w:rsidRPr="00D127D9">
                          <w:rPr>
                            <w:rFonts w:ascii="Calibri" w:hAnsi="Calibri" w:cs="Calibri"/>
                            <w:color w:val="000000"/>
                            <w:sz w:val="18"/>
                            <w:szCs w:val="18"/>
                          </w:rPr>
                          <w:t>rs76895963</w:t>
                        </w:r>
                        <w:r w:rsidR="00750C23">
                          <w:rPr>
                            <w:rFonts w:ascii="Calibri" w:hAnsi="Calibri" w:cs="Calibri"/>
                            <w:color w:val="000000"/>
                            <w:sz w:val="18"/>
                            <w:szCs w:val="18"/>
                          </w:rPr>
                          <w:t xml:space="preserve"> (Chr12)</w:t>
                        </w:r>
                        <w:r w:rsidR="00D82862">
                          <w:rPr>
                            <w:rFonts w:ascii="Calibri" w:hAnsi="Calibri" w:cs="Calibri"/>
                            <w:color w:val="000000"/>
                            <w:sz w:val="18"/>
                            <w:szCs w:val="18"/>
                          </w:rPr>
                          <w:t xml:space="preserve"> avoided by VLA but picked up by other tests.</w:t>
                        </w:r>
                      </w:p>
                      <w:p w14:paraId="21C54846" w14:textId="016BD967" w:rsidR="00CE4216" w:rsidRDefault="00CE4216" w:rsidP="0069052E">
                        <w:pPr>
                          <w:pStyle w:val="NoSpacing"/>
                          <w:rPr>
                            <w:color w:val="000000"/>
                          </w:rPr>
                        </w:pPr>
                      </w:p>
                    </w:txbxContent>
                  </v:textbox>
                </v:shape>
                <v:shape id="Picture 69" o:spid="_x0000_s1053" type="#_x0000_t75" style="position:absolute;left:5;top:23977;width:59418;height:22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">
                  <v:imagedata r:id="rId24" o:title=""/>
                </v:shape>
                <v:shape id="Text Box 2" o:spid="_x0000_s1054"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" filled="f" stroked="f">
                  <v:textbox inset="0,0,0,0">
                    <w:txbxContent>
                      <w:p w14:paraId="52C6A819" w14:textId="70AD39F1" w:rsidR="00890CA9" w:rsidRDefault="00885C22" w:rsidP="00890CA9">
                        <w:pPr>
                          <w:jc w:val="center"/>
                          <w:rPr>
                            <w:rFonts w:ascii="Calibri" w:eastAsia="DengXian" w:hAnsi="Calibri"/>
                            <w:b/>
                            <w:bCs/>
                            <w:sz w:val="20"/>
                            <w:szCs w:val="20"/>
                          </w:rPr>
                        </w:pPr>
                        <w:r>
                          <w:rPr>
                            <w:rFonts w:ascii="Calibri" w:eastAsia="DengXian" w:hAnsi="Calibri"/>
                            <w:b/>
                            <w:bCs/>
                            <w:sz w:val="20"/>
                            <w:szCs w:val="20"/>
                          </w:rPr>
                          <w:t>(</w:t>
                        </w:r>
                        <w:r w:rsidR="00890CA9">
                          <w:rPr>
                            <w:rFonts w:ascii="Calibri" w:eastAsia="DengXian" w:hAnsi="Calibri"/>
                            <w:b/>
                            <w:bCs/>
                            <w:sz w:val="20"/>
                            <w:szCs w:val="20"/>
                          </w:rPr>
                          <w:t>a</w:t>
                        </w:r>
                        <w:r>
                          <w:rPr>
                            <w:rFonts w:ascii="Calibri" w:eastAsia="DengXian" w:hAnsi="Calibri"/>
                            <w:b/>
                            <w:bCs/>
                            <w:sz w:val="20"/>
                            <w:szCs w:val="20"/>
                          </w:rPr>
                          <w:t>)</w:t>
                        </w:r>
                        <w:r w:rsidR="00890CA9">
                          <w:rPr>
                            <w:rFonts w:ascii="Calibri" w:eastAsia="DengXian" w:hAnsi="Calibri"/>
                            <w:b/>
                            <w:bCs/>
                            <w:sz w:val="20"/>
                            <w:szCs w:val="20"/>
                          </w:rPr>
                          <w:t xml:space="preserve"> Body Mass Index</w:t>
                        </w:r>
                      </w:p>
                      <w:p w14:paraId="2A2BA472" w14:textId="77777777" w:rsidR="00890CA9" w:rsidRDefault="00890CA9" w:rsidP="00890CA9">
                        <w:pPr>
                          <w:rPr>
                            <w:rFonts w:ascii="Calibri" w:eastAsia="DengXian" w:hAnsi="Calibri"/>
                          </w:rPr>
                        </w:pPr>
                        <w:r>
                          <w:rPr>
                            <w:rFonts w:ascii="Calibri" w:eastAsia="DengXian" w:hAnsi="Calibri"/>
                          </w:rPr>
                          <w:t> </w:t>
                        </w:r>
                      </w:p>
                    </w:txbxContent>
                  </v:textbox>
                </v:shape>
                <v:shape id="Text Box 2" o:spid="_x0000_s1055" type="#_x0000_t202" style="position:absolute;top:45680;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" filled="f" stroked="f">
                  <v:textbox inset="0,0,0,0">
                    <w:txbxContent>
                      <w:p w14:paraId="14DA4090" w14:textId="55A46FB8" w:rsidR="00082F45" w:rsidRDefault="00885C22" w:rsidP="00890CA9">
                        <w:pPr>
                          <w:jc w:val="center"/>
                          <w:rPr>
                            <w:rFonts w:ascii="Calibri" w:eastAsia="DengXian" w:hAnsi="Calibri"/>
                            <w:b/>
                            <w:bCs/>
                            <w:sz w:val="20"/>
                            <w:szCs w:val="20"/>
                          </w:rPr>
                        </w:pPr>
                        <w:r>
                          <w:rPr>
                            <w:rFonts w:ascii="Calibri" w:eastAsia="DengXian" w:hAnsi="Calibri"/>
                            <w:b/>
                            <w:bCs/>
                            <w:sz w:val="20"/>
                            <w:szCs w:val="20"/>
                          </w:rPr>
                          <w:t>(</w:t>
                        </w:r>
                        <w:r w:rsidR="00082F45">
                          <w:rPr>
                            <w:rFonts w:ascii="Calibri" w:eastAsia="DengXian" w:hAnsi="Calibri"/>
                            <w:b/>
                            <w:bCs/>
                            <w:sz w:val="20"/>
                            <w:szCs w:val="20"/>
                          </w:rPr>
                          <w:t>b</w:t>
                        </w:r>
                        <w:r>
                          <w:rPr>
                            <w:rFonts w:ascii="Calibri" w:eastAsia="DengXian" w:hAnsi="Calibri"/>
                            <w:b/>
                            <w:bCs/>
                            <w:sz w:val="20"/>
                            <w:szCs w:val="20"/>
                          </w:rPr>
                          <w:t>)</w:t>
                        </w:r>
                        <w:r w:rsidR="00082F45">
                          <w:rPr>
                            <w:rFonts w:ascii="Calibri" w:eastAsia="DengXian" w:hAnsi="Calibri"/>
                            <w:b/>
                            <w:bCs/>
                            <w:sz w:val="20"/>
                            <w:szCs w:val="20"/>
                          </w:rPr>
                          <w:t xml:space="preserve"> Type 2 Diabetes</w:t>
                        </w:r>
                      </w:p>
                      <w:p w14:paraId="13EB81F2" w14:textId="77777777" w:rsidR="00082F45" w:rsidRDefault="00082F45" w:rsidP="00890CA9">
                        <w:pPr>
                          <w:rPr>
                            <w:rFonts w:ascii="Calibri" w:eastAsia="DengXian" w:hAnsi="Calibri"/>
                          </w:rPr>
                        </w:pPr>
                        <w:r>
                          <w:rPr>
                            <w:rFonts w:ascii="Calibri" w:eastAsia="DengXian" w:hAnsi="Calibri"/>
                          </w:rPr>
                          <w:t> </w:t>
                        </w:r>
                      </w:p>
                    </w:txbxContent>
                  </v:textbox>
                </v:shape>
                <w10:anchorlock/>
              </v:group>
            </w:pict>
          </mc:Fallback>
        </mc:AlternateContent>
      </w:r>
    </w:p>
    <w:p w14:paraId="60323E83" w14:textId="0822C575" w:rsidR="00034B09" w:rsidRDefault="00034B09" w:rsidP="003003F1">
      <w:r w:rsidRPr="00034B09">
        <w:t xml:space="preserve">We assembled two selection populations, (1) 353,605 unrelated British Whites and (2) 379,561 unrelated European Whites, where the latter fully encompassed the former, the Irish, and individuals of any white background. We gathered SNPs on chromosomes 1-22 and X with working MAF &gt; 0.1; as a result, a total of 9,298,089 and 9,298,331 were allowed by the two selection populations, respectively. The covariates included age, sex, age2, </w:t>
      </w:r>
      <w:r w:rsidR="00763551" w:rsidRPr="002D676C">
        <w:t>age</w:t>
      </w:r>
      <w:r w:rsidR="00763551">
        <w:rPr>
          <w:rFonts w:ascii="Symbol" w:eastAsia="Symbol" w:hAnsi="Symbol" w:cs="Symbol"/>
        </w:rPr>
        <w:t>´</w:t>
      </w:r>
      <w:r w:rsidR="00763551" w:rsidRPr="002D676C">
        <w:t>sex, age</w:t>
      </w:r>
      <w:r w:rsidR="00763551" w:rsidRPr="009856C5">
        <w:rPr>
          <w:sz w:val="16"/>
          <w:szCs w:val="16"/>
          <w:vertAlign w:val="superscript"/>
        </w:rPr>
        <w:t>2</w:t>
      </w:r>
      <w:r w:rsidR="00763551">
        <w:rPr>
          <w:rFonts w:ascii="Symbol" w:eastAsia="Symbol" w:hAnsi="Symbol" w:cs="Symbol"/>
        </w:rPr>
        <w:t>´</w:t>
      </w:r>
      <w:r w:rsidR="00763551" w:rsidRPr="002D676C">
        <w:t>sex,</w:t>
      </w:r>
      <w:r w:rsidRPr="00034B09">
        <w:t xml:space="preserve"> the first 20 genetic principal components, and the genotyping array (26 in total, intercept included). Figure 3 shows Manhattan plots and QQ plots in both the original [0, 1] scale overlayed with histograms and -log10(p) scale with genomic inflation factor (</w:t>
      </w:r>
      <w:r w:rsidR="008B32E1">
        <w:rPr>
          <w:rFonts w:cstheme="minorHAnsi"/>
        </w:rPr>
        <w:t>λ</w:t>
      </w:r>
      <w:r w:rsidR="008B32E1" w:rsidRPr="005932FC">
        <w:rPr>
          <w:vertAlign w:val="subscript"/>
        </w:rPr>
        <w:t>GC</w:t>
      </w:r>
      <w:r w:rsidRPr="00034B09">
        <w:t xml:space="preserve">), based on the </w:t>
      </w:r>
      <w:r w:rsidRPr="00034B09">
        <w:lastRenderedPageBreak/>
        <w:t>White Europeans (i.e., larger of two selection populations). The five tests' most significant SNPs are listed in supplementary material in Tables s2a and s2b.</w:t>
      </w:r>
    </w:p>
    <w:p w14:paraId="26BD51D6" w14:textId="0E0F75DD" w:rsidR="00A92677" w:rsidRDefault="00A92677" w:rsidP="003003F1">
      <w:r w:rsidRPr="00A92677">
        <w:t>Levene’s robust test (LVT) and Deviation Regression Model (DRM) were abnormally positive on X chromone (Figure 3, orange circles). Because the frequencies of heterozygous genotype in men were much lower than in women, which cause</w:t>
      </w:r>
      <w:r w:rsidR="008C56B4">
        <w:t xml:space="preserve">d </w:t>
      </w:r>
      <w:r w:rsidR="00CE5E2F" w:rsidRPr="00A92677">
        <w:t>LVT</w:t>
      </w:r>
      <w:r w:rsidRPr="00A92677">
        <w:t xml:space="preserve"> and DRM erroneously attribute phenotypic variance due to sex to the SNPs. For this reason, we omitted the X-chromosome for LVT and DRM from the QQ plots, the genomic inflation factor (</w:t>
      </w:r>
      <w:r w:rsidR="00CE5E2F">
        <w:rPr>
          <w:rFonts w:cstheme="minorHAnsi"/>
        </w:rPr>
        <w:t>λ</w:t>
      </w:r>
      <w:r w:rsidR="00CE5E2F" w:rsidRPr="005932FC">
        <w:rPr>
          <w:vertAlign w:val="subscript"/>
        </w:rPr>
        <w:t>GC</w:t>
      </w:r>
      <w:r w:rsidRPr="00A92677">
        <w:t>), the top significant variants (supplement table s2), and subsequent analysis.</w:t>
      </w:r>
    </w:p>
    <w:p w14:paraId="68385C0A" w14:textId="4AE4E7A8" w:rsidR="000846CF" w:rsidRDefault="00813FFE" w:rsidP="000846CF">
      <w:r>
        <w:t>F</w:t>
      </w:r>
      <w:r w:rsidRPr="00033356">
        <w:t>or body mass index (BMI)</w:t>
      </w:r>
      <w:r w:rsidR="00947C4D">
        <w:t xml:space="preserve"> </w:t>
      </w:r>
      <w:r w:rsidR="00947C4D" w:rsidRPr="00033356">
        <w:t>(Figure 3a, Table s2a)</w:t>
      </w:r>
      <w:r>
        <w:t>,</w:t>
      </w:r>
      <w:r w:rsidRPr="00033356">
        <w:t xml:space="preserve"> </w:t>
      </w:r>
      <w:r w:rsidR="00033356" w:rsidRPr="00033356">
        <w:t xml:space="preserve">GWAS turned up more significant SNPs with over-confidence </w:t>
      </w:r>
      <w:r w:rsidR="00823D5C">
        <w:t>(</w:t>
      </w:r>
      <w:bookmarkStart w:id="8" w:name="_Hlk102400984"/>
      <w:r w:rsidR="00823D5C">
        <w:rPr>
          <w:rFonts w:cstheme="minorHAnsi"/>
        </w:rPr>
        <w:t>λ</w:t>
      </w:r>
      <w:r w:rsidR="00823D5C" w:rsidRPr="005932FC">
        <w:rPr>
          <w:vertAlign w:val="subscript"/>
        </w:rPr>
        <w:t>GC</w:t>
      </w:r>
      <w:r w:rsidR="00823D5C" w:rsidRPr="00172B45">
        <w:t>=</w:t>
      </w:r>
      <w:r w:rsidR="00823D5C">
        <w:t>1.998</w:t>
      </w:r>
      <w:bookmarkEnd w:id="8"/>
      <w:r w:rsidR="00823D5C">
        <w:t>)</w:t>
      </w:r>
      <w:r w:rsidR="00033356" w:rsidRPr="00033356">
        <w:t>. The four variance loci tests distinguished themselves from GWAS and were able to separate the genetic effect on the phenotypic mean and phenotypic variance.</w:t>
      </w:r>
      <w:r w:rsidR="00F244A0">
        <w:t xml:space="preserve"> </w:t>
      </w:r>
      <w:r w:rsidR="000846CF" w:rsidRPr="000846CF">
        <w:t>Except for the X chromosome, DLM, VLA, and LVT agreed on the most significant variance loci.</w:t>
      </w:r>
      <w:r w:rsidR="000846CF">
        <w:t xml:space="preserve"> Between DLM and VLA, despite the striking similarity of the two Manhattan plots and log scaled QQ plots, the latter was balanced (</w:t>
      </w:r>
      <w:r w:rsidR="000846CF">
        <w:rPr>
          <w:rFonts w:cstheme="minorHAnsi"/>
        </w:rPr>
        <w:t>λ</w:t>
      </w:r>
      <w:r w:rsidR="000846CF" w:rsidRPr="005932FC">
        <w:rPr>
          <w:vertAlign w:val="subscript"/>
        </w:rPr>
        <w:t>GC</w:t>
      </w:r>
      <w:r w:rsidR="000846CF" w:rsidRPr="00172B45">
        <w:t>=</w:t>
      </w:r>
      <w:r w:rsidR="000846CF">
        <w:t>0.995) compared to the conservativeness of the former (</w:t>
      </w:r>
      <w:r w:rsidR="000846CF">
        <w:rPr>
          <w:rFonts w:cstheme="minorHAnsi"/>
        </w:rPr>
        <w:t>λ</w:t>
      </w:r>
      <w:r w:rsidR="000846CF" w:rsidRPr="005932FC">
        <w:rPr>
          <w:vertAlign w:val="subscript"/>
        </w:rPr>
        <w:t>GC</w:t>
      </w:r>
      <w:r w:rsidR="000846CF" w:rsidRPr="00172B45">
        <w:t>=</w:t>
      </w:r>
      <w:r w:rsidR="000846CF">
        <w:t>0.728)</w:t>
      </w:r>
      <w:r w:rsidR="00791603">
        <w:t xml:space="preserve"> -- b</w:t>
      </w:r>
      <w:r w:rsidR="000846CF">
        <w:t>ecause the rankings of the massive number of lesser and non-significant SNPs are visually obscured in the bottom of Manhattan plots and log-scaled QQ plots but evident in original-scaled QQ plots in (and histograms).</w:t>
      </w:r>
      <w:r w:rsidR="0027773F">
        <w:t xml:space="preserve"> </w:t>
      </w:r>
      <w:r w:rsidR="000846CF">
        <w:t>DRM was overly conservative (</w:t>
      </w:r>
      <w:r w:rsidR="00CD6F6E">
        <w:rPr>
          <w:rFonts w:cstheme="minorHAnsi"/>
        </w:rPr>
        <w:t>λ</w:t>
      </w:r>
      <w:r w:rsidR="00CD6F6E" w:rsidRPr="005932FC">
        <w:rPr>
          <w:vertAlign w:val="subscript"/>
        </w:rPr>
        <w:t>GC</w:t>
      </w:r>
      <w:r w:rsidR="00CD6F6E" w:rsidRPr="00172B45">
        <w:t>=</w:t>
      </w:r>
      <w:r w:rsidR="00CD6F6E">
        <w:t>0.566</w:t>
      </w:r>
      <w:r w:rsidR="000846CF">
        <w:t xml:space="preserve">) </w:t>
      </w:r>
      <w:r w:rsidR="0027773F">
        <w:t>yet</w:t>
      </w:r>
      <w:r w:rsidR="000846CF">
        <w:t xml:space="preserve"> presented a unique perspective on variance loci (table s2a, column 9).</w:t>
      </w:r>
    </w:p>
    <w:p w14:paraId="4AA79020" w14:textId="3F9F62D5" w:rsidR="00A94E6E" w:rsidRDefault="00A94E6E" w:rsidP="00A2111F">
      <w:r w:rsidRPr="00A94E6E">
        <w:t>For type 2 diabetes (T2D), except for the X chromosome, all five tests largely agreed on the most significant loci, reflecting that the genetic effect on phenotypic mean and variance are interchangeable for a binary outcome. However, VLA showed the most negligible genomic inflation (λGC=1.02), in particular, rs6712203 (2:164700808C/T), rs860262 (7:28194397 C/A), and rs76895963 (12: 4384844T/G) in GRCh37/Hg19 coordinate were avoided by VLA but not by other tests (Figure 3b red circles). Avoiding significant variance loci that were likely artifacts due to GWAS significance of a binary phenotype may allow VLA to prioritize genuine GxE candidates under the pressure of inflated type 1 error.</w:t>
      </w:r>
    </w:p>
    <w:p w14:paraId="3F8057C5" w14:textId="77777777" w:rsidR="00C132BB" w:rsidRDefault="00C132BB" w:rsidP="003A3FD9">
      <w:r w:rsidRPr="00C132BB">
        <w:t>We detail the treatment of UKBB and PEGS phenotypes, genotypes, covariates, and environmental exposures in “Material.” The GWAS was performed using PLINK2. The links to R-script performing VLA, DLM, LVT, and DRM are provided in supplement S1 (the same with simulation).</w:t>
      </w:r>
    </w:p>
    <w:p w14:paraId="2AEA12F4" w14:textId="3B9E35BD" w:rsidR="00A2111F" w:rsidRPr="00AF3206" w:rsidRDefault="00A2111F" w:rsidP="00A2111F">
      <w:pPr>
        <w:pStyle w:val="Heading2"/>
      </w:pPr>
      <w:r>
        <w:t>GxE Enrichment Analysis</w:t>
      </w:r>
    </w:p>
    <w:p w14:paraId="70E5D5D5" w14:textId="58021E43" w:rsidR="00A2111F" w:rsidRDefault="00D541CE" w:rsidP="00A2111F">
      <w:r>
        <w:t xml:space="preserve">To empirically </w:t>
      </w:r>
      <w:r w:rsidR="00F43B91">
        <w:t xml:space="preserve">gauge </w:t>
      </w:r>
      <w:r w:rsidR="00A2111F">
        <w:t xml:space="preserve">how well the SNPs </w:t>
      </w:r>
      <w:r w:rsidR="00F449B3">
        <w:t xml:space="preserve">ranked </w:t>
      </w:r>
      <w:r w:rsidR="000C558C">
        <w:t xml:space="preserve">ahead </w:t>
      </w:r>
      <w:r w:rsidR="00A2111F">
        <w:t xml:space="preserve">by a variance loci </w:t>
      </w:r>
      <w:r w:rsidR="005B18AF">
        <w:t>test</w:t>
      </w:r>
      <w:r w:rsidR="00A2111F">
        <w:t xml:space="preserve"> </w:t>
      </w:r>
      <w:r w:rsidR="000C558C">
        <w:t>in</w:t>
      </w:r>
      <w:r w:rsidR="00A2111F">
        <w:t xml:space="preserve"> a selection population </w:t>
      </w:r>
      <w:r w:rsidR="00F43B91">
        <w:t xml:space="preserve">can truly </w:t>
      </w:r>
      <w:r w:rsidR="00A2111F">
        <w:t xml:space="preserve">enrich the detection of </w:t>
      </w:r>
      <w:r w:rsidR="00A2111F" w:rsidRPr="002D676C">
        <w:t>significant GxE interaction</w:t>
      </w:r>
      <w:r w:rsidR="00A2111F">
        <w:t>s in a discovery population</w:t>
      </w:r>
      <w:r w:rsidR="00A2111F" w:rsidRPr="002D676C">
        <w:t>.</w:t>
      </w:r>
      <w:r w:rsidR="00A2111F">
        <w:t xml:space="preserve"> We performed an internal GxE enrichment assessment among sub-populations within the UKBB, and an external assessment involving the NC based PEGS cohort.</w:t>
      </w:r>
    </w:p>
    <w:p w14:paraId="7E6AE4B0" w14:textId="77777777" w:rsidR="0036634B" w:rsidRDefault="0036634B" w:rsidP="0014369D">
      <w:pPr>
        <w:pStyle w:val="Heading3"/>
      </w:pPr>
      <w:r>
        <w:t>Internal GxE enrichment</w:t>
      </w:r>
    </w:p>
    <w:p w14:paraId="65D42886" w14:textId="5803FA7E" w:rsidR="0036634B" w:rsidRDefault="000D4A2B" w:rsidP="00C750C1">
      <w:r>
        <w:t>Inside UKBB</w:t>
      </w:r>
      <w:r w:rsidR="0036634B">
        <w:t>,</w:t>
      </w:r>
      <w:r w:rsidR="00436F95">
        <w:t xml:space="preserve"> we </w:t>
      </w:r>
      <w:r w:rsidR="00B449BC">
        <w:t xml:space="preserve">took the </w:t>
      </w:r>
      <w:r w:rsidR="00A34CB1">
        <w:t>p-values of</w:t>
      </w:r>
      <w:r w:rsidR="00C232DE">
        <w:t xml:space="preserve"> </w:t>
      </w:r>
      <w:r w:rsidR="0036634B">
        <w:t>VLA, DLM, LVT, DRM</w:t>
      </w:r>
      <w:r w:rsidR="00C232DE">
        <w:t xml:space="preserve">, and GWAS based on </w:t>
      </w:r>
      <w:r w:rsidR="00C232DE" w:rsidRPr="002D676C">
        <w:t>353</w:t>
      </w:r>
      <w:r w:rsidR="00C232DE">
        <w:t>,</w:t>
      </w:r>
      <w:r w:rsidR="00C232DE" w:rsidRPr="002D676C">
        <w:t xml:space="preserve">605 </w:t>
      </w:r>
      <w:r w:rsidR="00C232DE">
        <w:t>unrelated</w:t>
      </w:r>
      <w:r w:rsidR="00C232DE" w:rsidRPr="002D676C">
        <w:t xml:space="preserve"> British Whites</w:t>
      </w:r>
      <w:r w:rsidR="001631F7">
        <w:t xml:space="preserve"> </w:t>
      </w:r>
      <w:r w:rsidR="007D347E">
        <w:t>(</w:t>
      </w:r>
      <w:r w:rsidR="00975848">
        <w:t xml:space="preserve">i.e., </w:t>
      </w:r>
      <w:r w:rsidR="00D23D12">
        <w:t>smaller of the two-selection</w:t>
      </w:r>
      <w:r w:rsidR="007D347E">
        <w:t xml:space="preserve"> population) </w:t>
      </w:r>
      <w:r w:rsidR="001631F7">
        <w:t xml:space="preserve">with </w:t>
      </w:r>
      <w:r w:rsidR="001631F7" w:rsidRPr="00DF1269">
        <w:t>9</w:t>
      </w:r>
      <w:r w:rsidR="001631F7">
        <w:t>,</w:t>
      </w:r>
      <w:r w:rsidR="001631F7" w:rsidRPr="00DF1269">
        <w:t>298</w:t>
      </w:r>
      <w:r w:rsidR="001631F7">
        <w:t>,</w:t>
      </w:r>
      <w:r w:rsidR="001631F7" w:rsidRPr="00DF1269">
        <w:t>089</w:t>
      </w:r>
      <w:r w:rsidR="001631F7">
        <w:t xml:space="preserve"> SNP</w:t>
      </w:r>
      <w:r w:rsidR="002E7966">
        <w:t xml:space="preserve"> and 26 covariates</w:t>
      </w:r>
      <w:r w:rsidR="00B449BC">
        <w:t xml:space="preserve">, </w:t>
      </w:r>
      <w:r w:rsidR="001631F7">
        <w:t>then</w:t>
      </w:r>
      <w:r w:rsidR="00B449BC">
        <w:t xml:space="preserve"> </w:t>
      </w:r>
      <w:r w:rsidR="00AD3967">
        <w:t>treated</w:t>
      </w:r>
      <w:r w:rsidR="00B449BC">
        <w:t xml:space="preserve"> 1 – p-value </w:t>
      </w:r>
      <w:r w:rsidR="000F1572">
        <w:t xml:space="preserve">as </w:t>
      </w:r>
      <w:r w:rsidR="00B449BC">
        <w:t>t</w:t>
      </w:r>
      <w:r w:rsidR="0036634B">
        <w:t>he rank of significance</w:t>
      </w:r>
      <w:r w:rsidR="00B449BC">
        <w:t xml:space="preserve"> according to </w:t>
      </w:r>
      <w:r w:rsidR="00B00C91">
        <w:t>any of the 5</w:t>
      </w:r>
      <w:r w:rsidR="00B449BC">
        <w:t xml:space="preserve"> test statistics.</w:t>
      </w:r>
    </w:p>
    <w:p w14:paraId="17238ECC" w14:textId="4DE5D440" w:rsidR="0036634B" w:rsidRPr="002D676C" w:rsidRDefault="0036634B" w:rsidP="00C750C1">
      <w:r>
        <w:t xml:space="preserve">The discovery population consists of 25,481 unrelated non-British </w:t>
      </w:r>
      <w:r w:rsidR="00AC5B27">
        <w:t xml:space="preserve">Whites </w:t>
      </w:r>
      <w:r>
        <w:t xml:space="preserve">with the same </w:t>
      </w:r>
      <w:r w:rsidR="002E7966">
        <w:t xml:space="preserve">SNPs </w:t>
      </w:r>
      <w:r>
        <w:t>and covariates. We performed a two-way GxE-WAS with a 16-item exposome covering lifestyle (i.e., drinking</w:t>
      </w:r>
      <w:r w:rsidRPr="002D676C">
        <w:t xml:space="preserve"> </w:t>
      </w:r>
      <w:r>
        <w:t>and smoking)</w:t>
      </w:r>
      <w:r w:rsidRPr="002D676C">
        <w:t xml:space="preserve">, </w:t>
      </w:r>
      <w:r>
        <w:t xml:space="preserve">neighborhood </w:t>
      </w:r>
      <w:r w:rsidRPr="002D676C">
        <w:t>(</w:t>
      </w:r>
      <w:r>
        <w:t xml:space="preserve">i.e., </w:t>
      </w:r>
      <w:r w:rsidRPr="002D676C">
        <w:t xml:space="preserve">water, noise, </w:t>
      </w:r>
      <w:r>
        <w:t>air, etc.</w:t>
      </w:r>
      <w:r w:rsidRPr="002D676C">
        <w:t xml:space="preserve">), </w:t>
      </w:r>
      <w:r>
        <w:t xml:space="preserve">and </w:t>
      </w:r>
      <w:r w:rsidRPr="002D676C">
        <w:t>famil</w:t>
      </w:r>
      <w:r>
        <w:t>y</w:t>
      </w:r>
      <w:r w:rsidRPr="002D676C">
        <w:t xml:space="preserve"> </w:t>
      </w:r>
      <w:r>
        <w:t xml:space="preserve">structure </w:t>
      </w:r>
      <w:r w:rsidRPr="002D676C">
        <w:t>(</w:t>
      </w:r>
      <w:r>
        <w:t xml:space="preserve">i.e., </w:t>
      </w:r>
      <w:r w:rsidRPr="002D676C">
        <w:t>siblings)</w:t>
      </w:r>
      <w:r>
        <w:t xml:space="preserve">. As a result, the two-way GxE-WAS assigned </w:t>
      </w:r>
      <w:r w:rsidRPr="002D676C">
        <w:t xml:space="preserve">each </w:t>
      </w:r>
      <w:r>
        <w:t xml:space="preserve">SNP 16 p-values </w:t>
      </w:r>
      <w:r w:rsidR="007E1E77">
        <w:t>corresponding to</w:t>
      </w:r>
      <w:r>
        <w:t xml:space="preserve"> </w:t>
      </w:r>
      <w:r w:rsidR="00370E85">
        <w:t xml:space="preserve">product </w:t>
      </w:r>
      <w:r>
        <w:t xml:space="preserve">terms between </w:t>
      </w:r>
      <w:r w:rsidRPr="007672C4">
        <w:rPr>
          <w:b/>
          <w:bCs/>
          <w:color w:val="FF0000"/>
        </w:rPr>
        <w:t>centered</w:t>
      </w:r>
      <w:r w:rsidRPr="007672C4">
        <w:rPr>
          <w:color w:val="FF0000"/>
        </w:rPr>
        <w:t xml:space="preserve"> </w:t>
      </w:r>
      <w:r>
        <w:t xml:space="preserve">SNP dosage and </w:t>
      </w:r>
      <w:r w:rsidRPr="007672C4">
        <w:rPr>
          <w:b/>
          <w:bCs/>
          <w:color w:val="FF0000"/>
        </w:rPr>
        <w:t>normalized exposure values</w:t>
      </w:r>
      <w:r>
        <w:t>. W</w:t>
      </w:r>
      <w:r w:rsidRPr="002D676C">
        <w:t xml:space="preserve">e </w:t>
      </w:r>
      <w:r>
        <w:t xml:space="preserve">scored each SNP by </w:t>
      </w:r>
      <w:r w:rsidRPr="002D676C">
        <w:t xml:space="preserve">the number </w:t>
      </w:r>
      <w:r>
        <w:t>of GxE p-values went below a</w:t>
      </w:r>
      <w:r w:rsidRPr="002D676C">
        <w:t xml:space="preserve"> </w:t>
      </w:r>
      <w:r>
        <w:t>threshold</w:t>
      </w:r>
      <w:r w:rsidRPr="002D676C">
        <w:t xml:space="preserve"> from 10</w:t>
      </w:r>
      <w:r w:rsidRPr="002D676C">
        <w:rPr>
          <w:vertAlign w:val="superscript"/>
        </w:rPr>
        <w:t>-2</w:t>
      </w:r>
      <w:r w:rsidRPr="002D676C">
        <w:t xml:space="preserve"> to 10</w:t>
      </w:r>
      <w:r w:rsidRPr="002D676C">
        <w:rPr>
          <w:vertAlign w:val="superscript"/>
        </w:rPr>
        <w:t>-9</w:t>
      </w:r>
      <w:r>
        <w:t xml:space="preserve">. Therefore, a higher score (up to 16) at a threshold means the SNP was more involved in </w:t>
      </w:r>
      <w:r w:rsidRPr="00624B72">
        <w:t>GxE</w:t>
      </w:r>
      <w:r>
        <w:t xml:space="preserve">s as significant as the threshold; we also summed up all 16 negative log p-values as an overall </w:t>
      </w:r>
      <w:r w:rsidR="004D01F3">
        <w:t>GxE ac</w:t>
      </w:r>
      <w:r w:rsidR="005224B7">
        <w:t xml:space="preserve">tivation </w:t>
      </w:r>
      <w:r>
        <w:t>score for each SNP.</w:t>
      </w:r>
    </w:p>
    <w:p w14:paraId="4A29F416" w14:textId="77777777" w:rsidR="0036634B" w:rsidRPr="00C750C1" w:rsidRDefault="0036634B" w:rsidP="00C750C1">
      <w:r w:rsidRPr="00C750C1">
        <w:lastRenderedPageBreak/>
        <w:t xml:space="preserve">Next, we regressed </w:t>
      </w:r>
      <w:r w:rsidR="005E1C3E">
        <w:t>each</w:t>
      </w:r>
      <w:r w:rsidRPr="00C750C1">
        <w:t xml:space="preserve"> GxE score on the significance ranking (i.e., 1 – </w:t>
      </w:r>
      <w:r w:rsidR="005224B7">
        <w:t>p-values</w:t>
      </w:r>
      <w:r w:rsidRPr="00C750C1">
        <w:t xml:space="preserve">) based on VLA, DLM, LVT, DRM, and GWAS where the SNPs were weighted by their imputation information. As a result, the regression coefficient became a measure of the GxE enrichment, such that a positive significant coefficient means a method (i.e., VLA) </w:t>
      </w:r>
      <w:r w:rsidR="00535753">
        <w:t xml:space="preserve">enriches GxE detection by </w:t>
      </w:r>
      <w:r w:rsidR="0043342F">
        <w:t xml:space="preserve">assigning higher </w:t>
      </w:r>
      <w:r w:rsidR="00C40DED">
        <w:t>rank</w:t>
      </w:r>
      <w:r w:rsidR="0043342F">
        <w:t>s</w:t>
      </w:r>
      <w:r w:rsidR="00C40DED">
        <w:t xml:space="preserve"> to </w:t>
      </w:r>
      <w:r w:rsidRPr="00C750C1">
        <w:t>SNPs</w:t>
      </w:r>
      <w:r w:rsidR="001E26E6">
        <w:t xml:space="preserve"> </w:t>
      </w:r>
      <w:r w:rsidR="0087576B">
        <w:t>more involved in GxE</w:t>
      </w:r>
      <w:r w:rsidRPr="00C750C1">
        <w:t xml:space="preserve">, and </w:t>
      </w:r>
      <w:r w:rsidR="0043342F">
        <w:t>a negative</w:t>
      </w:r>
      <w:r w:rsidR="0043342F" w:rsidRPr="00C750C1">
        <w:t xml:space="preserve"> coefficient </w:t>
      </w:r>
      <w:r w:rsidRPr="00C750C1">
        <w:t xml:space="preserve">means the method deplete GxE detection. </w:t>
      </w:r>
    </w:p>
    <w:p w14:paraId="74C38AB0" w14:textId="5B9014ED" w:rsidR="00C750C1" w:rsidRDefault="0039719A" w:rsidP="00C750C1">
      <w:r>
        <w:t>Figure 4</w:t>
      </w:r>
      <w:r w:rsidR="00A0279B">
        <w:t>a and 4b</w:t>
      </w:r>
      <w:r>
        <w:t xml:space="preserve"> </w:t>
      </w:r>
      <w:r w:rsidR="0036634B" w:rsidRPr="002D676C">
        <w:t>show</w:t>
      </w:r>
      <w:r w:rsidR="005C305B">
        <w:t>s</w:t>
      </w:r>
      <w:r w:rsidR="0036634B" w:rsidRPr="002D676C">
        <w:t xml:space="preserve"> the </w:t>
      </w:r>
      <w:r w:rsidR="00A0279B">
        <w:t xml:space="preserve">internal GxE </w:t>
      </w:r>
      <w:r w:rsidR="0036634B" w:rsidRPr="002D676C">
        <w:t xml:space="preserve">enrichment coefficients </w:t>
      </w:r>
      <w:r w:rsidR="0036634B">
        <w:t xml:space="preserve">(with </w:t>
      </w:r>
      <w:r w:rsidR="008D754F">
        <w:t xml:space="preserve">standard </w:t>
      </w:r>
      <w:r w:rsidR="0036634B">
        <w:t>error</w:t>
      </w:r>
      <w:r w:rsidR="008D754F">
        <w:t>s</w:t>
      </w:r>
      <w:r w:rsidR="0036634B">
        <w:t xml:space="preserve">) </w:t>
      </w:r>
      <w:r w:rsidR="008767C3">
        <w:t xml:space="preserve">for SNPs passing </w:t>
      </w:r>
      <w:r w:rsidR="0066720D">
        <w:t xml:space="preserve">several </w:t>
      </w:r>
      <w:r w:rsidR="00F82480">
        <w:t xml:space="preserve">GxE </w:t>
      </w:r>
      <w:r w:rsidR="0036634B" w:rsidRPr="002D676C">
        <w:t xml:space="preserve">p-value </w:t>
      </w:r>
      <w:r w:rsidR="0036634B">
        <w:t>thresholds and overall</w:t>
      </w:r>
      <w:r w:rsidR="00FE36EF">
        <w:t>,</w:t>
      </w:r>
      <w:r w:rsidR="0036634B">
        <w:t xml:space="preserve"> given </w:t>
      </w:r>
      <w:r w:rsidR="00087896">
        <w:t>rank</w:t>
      </w:r>
      <w:r w:rsidR="008767C3">
        <w:t xml:space="preserve">ings backed </w:t>
      </w:r>
      <w:r w:rsidR="0036634B">
        <w:t>by GWAS, DLM, VLA, LVT, and DRM</w:t>
      </w:r>
      <w:r w:rsidR="00FE36EF">
        <w:t>.</w:t>
      </w:r>
      <w:r w:rsidR="0036634B">
        <w:t xml:space="preserve"> </w:t>
      </w:r>
      <w:r w:rsidR="00FE36EF">
        <w:t>A</w:t>
      </w:r>
      <w:r w:rsidR="0036634B">
        <w:t xml:space="preserve"> </w:t>
      </w:r>
      <w:r w:rsidR="0036634B" w:rsidRPr="002D676C">
        <w:t>higher coefficient</w:t>
      </w:r>
      <w:r w:rsidR="0036634B">
        <w:t xml:space="preserve"> means </w:t>
      </w:r>
      <w:r w:rsidR="00FE36EF">
        <w:t xml:space="preserve">a test can </w:t>
      </w:r>
      <w:r w:rsidR="0036634B">
        <w:t>better select GxE candidate</w:t>
      </w:r>
      <w:r w:rsidR="002C7CB5">
        <w:t>s</w:t>
      </w:r>
      <w:r w:rsidR="0036634B" w:rsidRPr="002D676C">
        <w:t xml:space="preserve">. </w:t>
      </w:r>
      <w:r w:rsidR="008767C3" w:rsidRPr="002D676C">
        <w:t>For BMI</w:t>
      </w:r>
      <w:r w:rsidR="00A0279B">
        <w:t xml:space="preserve"> (Figure 4a)</w:t>
      </w:r>
      <w:r w:rsidR="008767C3" w:rsidRPr="002D676C">
        <w:t xml:space="preserve">, </w:t>
      </w:r>
      <w:r w:rsidR="008767C3">
        <w:t xml:space="preserve">VLA was the most efficient </w:t>
      </w:r>
      <w:r w:rsidR="00A0279B">
        <w:t xml:space="preserve">selector </w:t>
      </w:r>
      <w:r w:rsidR="008767C3">
        <w:t>overall</w:t>
      </w:r>
      <w:r w:rsidR="00480BD2">
        <w:t xml:space="preserve"> (Figure 4a, red)</w:t>
      </w:r>
      <w:r w:rsidR="008767C3">
        <w:t xml:space="preserve">; DLM, LVT, and DRM showed better performance for </w:t>
      </w:r>
      <w:r w:rsidR="00A0279B">
        <w:t>less</w:t>
      </w:r>
      <w:r w:rsidR="008767C3">
        <w:t xml:space="preserve"> and moderately significant GxE but fell behind overall; GWAS </w:t>
      </w:r>
      <w:r w:rsidR="00A0279B">
        <w:t xml:space="preserve">produced </w:t>
      </w:r>
      <w:r w:rsidR="008767C3">
        <w:t xml:space="preserve">the worst SNP rankings which depleted GxE detection </w:t>
      </w:r>
      <w:r w:rsidR="00A0279B">
        <w:t>instead</w:t>
      </w:r>
      <w:r w:rsidR="008767C3">
        <w:t xml:space="preserve">. </w:t>
      </w:r>
      <w:r w:rsidR="0036634B" w:rsidRPr="002D676C">
        <w:t>For T2D</w:t>
      </w:r>
      <w:r w:rsidR="00A0279B">
        <w:t xml:space="preserve"> (Figure 4b)</w:t>
      </w:r>
      <w:r w:rsidR="00AD3148">
        <w:t xml:space="preserve">, </w:t>
      </w:r>
      <w:r w:rsidR="00A0279B">
        <w:t xml:space="preserve">the advantage of </w:t>
      </w:r>
      <w:r w:rsidR="0036634B" w:rsidRPr="002D676C">
        <w:t>VLA</w:t>
      </w:r>
      <w:r w:rsidR="0036634B">
        <w:t xml:space="preserve"> </w:t>
      </w:r>
      <w:r w:rsidR="00A0279B">
        <w:t>over other</w:t>
      </w:r>
      <w:r w:rsidR="00480BD2">
        <w:t>s</w:t>
      </w:r>
      <w:r w:rsidR="00A0279B">
        <w:t xml:space="preserve"> are f</w:t>
      </w:r>
      <w:r w:rsidR="00480BD2">
        <w:t>a</w:t>
      </w:r>
      <w:r w:rsidR="00A0279B">
        <w:t>r more pronounced</w:t>
      </w:r>
      <w:r w:rsidR="00480BD2">
        <w:t xml:space="preserve"> (Figure 4b, red)</w:t>
      </w:r>
      <w:r w:rsidR="00A0279B">
        <w:t xml:space="preserve">, it </w:t>
      </w:r>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 xml:space="preserve">p-values &lt; 5e-7; LVT and DRM </w:t>
      </w:r>
      <w:r w:rsidR="00582B7F">
        <w:t xml:space="preserve">barely enriched </w:t>
      </w:r>
      <w:r w:rsidR="0098499B">
        <w:t xml:space="preserve">the detection of </w:t>
      </w:r>
      <w:r w:rsidR="00582B7F">
        <w:t xml:space="preserve">GxE </w:t>
      </w:r>
      <w:r w:rsidR="0036634B">
        <w:t xml:space="preserve">overall </w:t>
      </w:r>
      <w:r w:rsidR="00582B7F">
        <w:t xml:space="preserve">and </w:t>
      </w:r>
      <w:r w:rsidR="0036634B">
        <w:t xml:space="preserve">depleted the highly significant </w:t>
      </w:r>
      <w:r w:rsidR="0098499B">
        <w:t>one</w:t>
      </w:r>
      <w:r w:rsidR="00A0279B">
        <w:t>s</w:t>
      </w:r>
      <w:r w:rsidR="00480BD2">
        <w:t xml:space="preserve"> (Figure 4b, blue and orange)</w:t>
      </w:r>
      <w:r w:rsidR="0036634B">
        <w:t xml:space="preserve">; </w:t>
      </w:r>
      <w:r w:rsidR="0036634B" w:rsidRPr="002D676C">
        <w:t>GWA</w:t>
      </w:r>
      <w:r w:rsidR="0036634B">
        <w:t>S</w:t>
      </w:r>
      <w:r w:rsidR="0036634B" w:rsidRPr="002D676C">
        <w:t xml:space="preserve"> and </w:t>
      </w:r>
      <w:r w:rsidR="0036634B">
        <w:t xml:space="preserve">DLM </w:t>
      </w:r>
      <w:r w:rsidR="00A0279B">
        <w:t xml:space="preserve">both </w:t>
      </w:r>
      <w:r w:rsidR="0036634B">
        <w:t>depleted the detection of GxE overall</w:t>
      </w:r>
      <w:r w:rsidR="00480BD2">
        <w:t xml:space="preserve"> (Figure 4b, gray and green)</w:t>
      </w:r>
      <w:r w:rsidR="0036634B">
        <w:t xml:space="preserve">. </w:t>
      </w:r>
      <w:r w:rsidR="00A96B45">
        <w:t xml:space="preserve">We provide exact values of the </w:t>
      </w:r>
      <w:r w:rsidR="00A0279B">
        <w:t xml:space="preserve">GxE internal </w:t>
      </w:r>
      <w:r w:rsidR="00A96B45" w:rsidRPr="002D676C">
        <w:t>enrichment coefficients</w:t>
      </w:r>
      <w:r w:rsidR="00A96B45">
        <w:t xml:space="preserve"> </w:t>
      </w:r>
      <w:r w:rsidR="00A109F4">
        <w:t xml:space="preserve">and standard error </w:t>
      </w:r>
      <w:r w:rsidR="00A96B45">
        <w:t xml:space="preserve">in supplement table </w:t>
      </w:r>
      <w:r w:rsidR="00A96B45" w:rsidRPr="00A96B45">
        <w:rPr>
          <w:b/>
          <w:bCs/>
        </w:rPr>
        <w:t>s</w:t>
      </w:r>
      <w:r w:rsidR="00A96B45">
        <w:rPr>
          <w:b/>
          <w:bCs/>
        </w:rPr>
        <w:t>3</w:t>
      </w:r>
      <w:r w:rsidR="00A96B45" w:rsidRPr="00A96B45">
        <w:rPr>
          <w:b/>
          <w:bCs/>
        </w:rPr>
        <w:t>a</w:t>
      </w:r>
      <w:r w:rsidR="00A96B45">
        <w:t>.</w:t>
      </w:r>
    </w:p>
    <w:p w14:paraId="624A3529" w14:textId="625BA643" w:rsidR="006F3B36" w:rsidRPr="00AD068F" w:rsidRDefault="00F74ECC" w:rsidP="00C750C1">
      <w:r>
        <w:rPr>
          <w:noProof/>
        </w:rPr>
        <mc:AlternateContent>
          <mc:Choice Requires="wpc">
            <w:drawing>
              <wp:inline distT="0" distB="0" distL="0" distR="0" wp14:anchorId="08D44025" wp14:editId="67091E82">
                <wp:extent cx="5925185" cy="447232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04596" w14:textId="77777777" w:rsidR="007F1B70" w:rsidRDefault="007F1B70" w:rsidP="007F1B70">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061F50DF" w14:textId="77777777" w:rsidR="007F1B70" w:rsidRDefault="007F1B70" w:rsidP="007F1B70">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619863CD" w14:textId="4C2381B1"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c</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4C66FBBC" w14:textId="0D0E07A4" w:rsidR="006B0589" w:rsidRDefault="006B0589" w:rsidP="007F1B70">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20DEBDCA" w14:textId="7DCA5432" w:rsidR="006B0589" w:rsidRDefault="006B0589" w:rsidP="007F1B70">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8CCD25" w14:textId="77777777" w:rsidR="006B0589" w:rsidRDefault="006B0589" w:rsidP="006B0589">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33491DAB" w14:textId="74CEEDE8" w:rsidR="006B0589" w:rsidRDefault="006B0589" w:rsidP="007F1B70">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240F1925" w14:textId="576E70EF"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e</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216050"/>
                            <a:ext cx="5925185" cy="1256255"/>
                          </a:xfrm>
                          <a:prstGeom prst="rect">
                            <a:avLst/>
                          </a:prstGeom>
                          <a:noFill/>
                          <a:ln w="9525">
                            <a:noFill/>
                            <a:miter lim="800000"/>
                            <a:headEnd/>
                            <a:tailEnd/>
                          </a:ln>
                        </wps:spPr>
                        <wps:txbx>
                          <w:txbxContent>
                            <w:p w14:paraId="6C269D1D" w14:textId="6059FFA2" w:rsidR="00C51968" w:rsidRPr="001840A5" w:rsidRDefault="00C51968" w:rsidP="001840A5">
                              <w:pPr>
                                <w:pStyle w:val="NoSpacing"/>
                                <w:jc w:val="center"/>
                                <w:rPr>
                                  <w:b/>
                                  <w:bCs/>
                                  <w:sz w:val="20"/>
                                  <w:szCs w:val="20"/>
                                </w:rPr>
                              </w:pPr>
                              <w:r w:rsidRPr="001840A5">
                                <w:rPr>
                                  <w:b/>
                                  <w:bCs/>
                                  <w:sz w:val="20"/>
                                  <w:szCs w:val="20"/>
                                </w:rPr>
                                <w:t>Figure 4: Empirical GxE and Functional Enrichment Analysis</w:t>
                              </w:r>
                            </w:p>
                            <w:p w14:paraId="20664066" w14:textId="187569B1" w:rsidR="00C51968" w:rsidRPr="00C51968" w:rsidRDefault="00C51968" w:rsidP="00C51968">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w:t>
                              </w:r>
                              <w:r w:rsidR="008767C3">
                                <w:rPr>
                                  <w:rFonts w:ascii="Calibri" w:eastAsia="DengXian" w:hAnsi="Calibri"/>
                                  <w:color w:val="000000"/>
                                  <w:sz w:val="20"/>
                                  <w:szCs w:val="20"/>
                                </w:rPr>
                                <w:t xml:space="preserve"> (</w:t>
                              </w:r>
                              <w:r w:rsidR="008767C3" w:rsidRPr="008767C3">
                                <w:rPr>
                                  <w:rFonts w:ascii="Calibri" w:eastAsia="DengXian" w:hAnsi="Calibri"/>
                                  <w:b/>
                                  <w:bCs/>
                                  <w:color w:val="000000"/>
                                  <w:sz w:val="20"/>
                                  <w:szCs w:val="20"/>
                                </w:rPr>
                                <w:t>T2D</w:t>
                              </w:r>
                              <w:r w:rsidR="008767C3">
                                <w:rPr>
                                  <w:rFonts w:ascii="Calibri" w:eastAsia="DengXian" w:hAnsi="Calibri"/>
                                  <w:color w:val="000000"/>
                                  <w:sz w:val="20"/>
                                  <w:szCs w:val="20"/>
                                </w:rPr>
                                <w:t>)</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w:t>
                              </w:r>
                              <w:r w:rsidR="002B2739">
                                <w:rPr>
                                  <w:rFonts w:ascii="Calibri" w:eastAsia="DengXian" w:hAnsi="Calibri"/>
                                  <w:color w:val="000000"/>
                                  <w:sz w:val="20"/>
                                  <w:szCs w:val="20"/>
                                </w:rPr>
                                <w:t xml:space="preserve">level of GxE </w:t>
                              </w:r>
                              <w:r>
                                <w:rPr>
                                  <w:rFonts w:ascii="Calibri" w:eastAsia="DengXian" w:hAnsi="Calibri"/>
                                  <w:color w:val="000000"/>
                                  <w:sz w:val="20"/>
                                  <w:szCs w:val="20"/>
                                </w:rPr>
                                <w:t xml:space="preserve">significance </w:t>
                              </w:r>
                              <w:r w:rsidR="002B2739">
                                <w:rPr>
                                  <w:rFonts w:ascii="Calibri" w:eastAsia="DengXian" w:hAnsi="Calibri"/>
                                  <w:color w:val="000000"/>
                                  <w:sz w:val="20"/>
                                  <w:szCs w:val="20"/>
                                </w:rPr>
                                <w:t>by p-value used to score a SNP’s GxE activeness</w:t>
                              </w:r>
                              <w:r>
                                <w:rPr>
                                  <w:rFonts w:ascii="Calibri" w:eastAsia="DengXian" w:hAnsi="Calibri"/>
                                  <w:color w:val="000000"/>
                                  <w:sz w:val="20"/>
                                  <w:szCs w:val="20"/>
                                </w:rPr>
                                <w:t xml:space="preserve">, “overall” means </w:t>
                              </w:r>
                              <w:r w:rsidR="002B2739">
                                <w:rPr>
                                  <w:rFonts w:ascii="Calibri" w:eastAsia="DengXian" w:hAnsi="Calibri"/>
                                  <w:color w:val="000000"/>
                                  <w:sz w:val="20"/>
                                  <w:szCs w:val="20"/>
                                </w:rPr>
                                <w:t xml:space="preserve">scoring a SNP by </w:t>
                              </w:r>
                              <w:r>
                                <w:rPr>
                                  <w:rFonts w:ascii="Calibri" w:eastAsia="DengXian" w:hAnsi="Calibri"/>
                                  <w:color w:val="000000"/>
                                  <w:sz w:val="20"/>
                                  <w:szCs w:val="20"/>
                                </w:rPr>
                                <w:t>the sum of negative log p-values</w:t>
                              </w:r>
                              <w:r w:rsidR="002B2739">
                                <w:rPr>
                                  <w:rFonts w:ascii="Calibri" w:eastAsia="DengXian" w:hAnsi="Calibri"/>
                                  <w:color w:val="000000"/>
                                  <w:sz w:val="20"/>
                                  <w:szCs w:val="20"/>
                                </w:rPr>
                                <w:t xml:space="preserve"> of GxE across all exposome items;</w:t>
                              </w:r>
                              <w:r>
                                <w:rPr>
                                  <w:rFonts w:ascii="Calibri" w:eastAsia="DengXian" w:hAnsi="Calibri"/>
                                  <w:color w:val="000000"/>
                                  <w:sz w:val="20"/>
                                  <w:szCs w:val="20"/>
                                </w:rPr>
                                <w:t xml:space="preserve"> the y-axis </w:t>
                              </w:r>
                              <w:r w:rsidR="002B2739">
                                <w:rPr>
                                  <w:rFonts w:ascii="Calibri" w:eastAsia="DengXian" w:hAnsi="Calibri"/>
                                  <w:color w:val="000000"/>
                                  <w:sz w:val="20"/>
                                  <w:szCs w:val="20"/>
                                </w:rPr>
                                <w:t>are</w:t>
                              </w:r>
                              <w:r>
                                <w:rPr>
                                  <w:rFonts w:ascii="Calibri" w:eastAsia="DengXian" w:hAnsi="Calibri"/>
                                  <w:color w:val="000000"/>
                                  <w:sz w:val="20"/>
                                  <w:szCs w:val="20"/>
                                </w:rPr>
                                <w:t xml:space="preserv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w:t>
                              </w:r>
                              <w:r w:rsidR="002B2739">
                                <w:rPr>
                                  <w:rFonts w:ascii="Calibri" w:eastAsia="DengXian" w:hAnsi="Calibri"/>
                                  <w:color w:val="000000"/>
                                  <w:sz w:val="20"/>
                                  <w:szCs w:val="20"/>
                                </w:rPr>
                                <w:t>SNP labels, CADD score stands for “</w:t>
                              </w:r>
                              <w:r w:rsidR="002B2739" w:rsidRPr="002B2739">
                                <w:rPr>
                                  <w:rFonts w:ascii="Calibri" w:eastAsia="DengXian" w:hAnsi="Calibri"/>
                                  <w:color w:val="000000"/>
                                  <w:sz w:val="20"/>
                                  <w:szCs w:val="20"/>
                                </w:rPr>
                                <w:t>combined annotation dependent depletion</w:t>
                              </w:r>
                              <w:r w:rsidR="002B2739">
                                <w:rPr>
                                  <w:rFonts w:ascii="Calibri" w:eastAsia="DengXian" w:hAnsi="Calibri"/>
                                  <w:color w:val="000000"/>
                                  <w:sz w:val="20"/>
                                  <w:szCs w:val="20"/>
                                </w:rPr>
                                <w:t>” score, in this case, lower or higher enrichment is merely descriptive that does not suggest good or bad statistical test</w:t>
                              </w:r>
                              <w:r w:rsidR="00A0279B">
                                <w:rPr>
                                  <w:rFonts w:ascii="Calibri" w:eastAsia="DengXian" w:hAnsi="Calibri"/>
                                  <w:color w:val="000000"/>
                                  <w:sz w:val="20"/>
                                  <w:szCs w:val="20"/>
                                </w:rPr>
                                <w:t xml:space="preserve">; the missing bars in </w:t>
                              </w:r>
                              <w:r w:rsidR="00A0279B" w:rsidRPr="00A0279B">
                                <w:rPr>
                                  <w:rFonts w:ascii="Calibri" w:eastAsia="DengXian" w:hAnsi="Calibri"/>
                                  <w:b/>
                                  <w:bCs/>
                                  <w:color w:val="000000"/>
                                  <w:sz w:val="20"/>
                                  <w:szCs w:val="20"/>
                                </w:rPr>
                                <w:t>(a)</w:t>
                              </w:r>
                              <w:r w:rsidR="00A0279B">
                                <w:rPr>
                                  <w:rFonts w:ascii="Calibri" w:eastAsia="DengXian" w:hAnsi="Calibri"/>
                                  <w:color w:val="000000"/>
                                  <w:sz w:val="20"/>
                                  <w:szCs w:val="20"/>
                                </w:rPr>
                                <w:t xml:space="preserve"> was due to the absence of significant GxE p-value for BMI reaching for 5e-8 and lower.</w:t>
                              </w:r>
                            </w:p>
                            <w:p w14:paraId="0DC13B09" w14:textId="77777777" w:rsidR="00C51968" w:rsidRDefault="00C51968" w:rsidP="00C51968">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xmlns:oel="http://schemas.microsoft.com/office/2019/extlst">
            <w:pict>
              <v:group w14:anchorId="08D44025" id="Canvas 35" o:spid="_x0000_s1056" editas="canvas" style="width:466.55pt;height:352.15pt;mso-position-horizontal-relative:char;mso-position-vertical-relative:line" coordsize="59251,44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">
                <v:shape id="_x0000_s1057" type="#_x0000_t75" style="position:absolute;width:59251;height:44723;visibility:visible;mso-wrap-style:square" filled="t">
                  <v:fill o:detectmouseclick="t"/>
                  <v:path o:connecttype="none"/>
                </v:shape>
                <v:shape id="Picture 81" o:spid="_x0000_s1058" type="#_x0000_t75" style="position:absolute;width:59251;height:31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">
                  <v:imagedata r:id="rId26" o:title=""/>
                </v:shape>
                <v:rect id="Rectangle 82" o:spid="_x0000_s1059" style="position:absolute;left:2296;top:2095;width:36360;height:2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" filled="f" strokecolor="#00b0f0" strokeweight="2.25pt">
                  <v:textbox>
                    <w:txbxContent>
                      <w:p w14:paraId="3A804596" w14:textId="77777777" w:rsidR="007F1B70" w:rsidRDefault="007F1B70" w:rsidP="007F1B70">
                        <w:pPr>
                          <w:jc w:val="center"/>
                          <w:rPr>
                            <w:rFonts w:eastAsia="DengXian"/>
                          </w:rPr>
                        </w:pPr>
                        <w:r>
                          <w:rPr>
                            <w:rFonts w:eastAsia="DengXian"/>
                          </w:rP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" filled="f" stroked="f" strokeweight=".5pt">
                  <v:textbox inset="0,0,0,0">
                    <w:txbxContent>
                      <w:p w14:paraId="061F50DF" w14:textId="77777777" w:rsidR="007F1B70" w:rsidRDefault="007F1B70" w:rsidP="007F1B70">
                        <w:pPr>
                          <w:jc w:val="center"/>
                          <w:rPr>
                            <w:rFonts w:ascii="Calibri" w:eastAsia="DengXian" w:hAnsi="Calibri"/>
                          </w:rPr>
                        </w:pPr>
                        <w:r>
                          <w:rPr>
                            <w:rFonts w:ascii="Calibri" w:eastAsia="DengXian" w:hAnsi="Calibri"/>
                          </w:rP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" filled="f" stroked="f" strokeweight=".5pt">
                  <v:textbox inset="0,0,0,0">
                    <w:txbxContent>
                      <w:p w14:paraId="619863CD" w14:textId="4C2381B1"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c</w:t>
                        </w:r>
                        <w:r>
                          <w:rPr>
                            <w:rFonts w:ascii="Calibri" w:eastAsia="DengXian" w:hAnsi="Calibri"/>
                          </w:rPr>
                          <w:t>)</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" filled="f" stroked="f" strokeweight=".5pt">
                  <v:textbox inset="0,0,0,0">
                    <w:txbxContent>
                      <w:p w14:paraId="4C66FBBC" w14:textId="0D0E07A4" w:rsidR="006B0589" w:rsidRDefault="006B0589" w:rsidP="007F1B70">
                        <w:pPr>
                          <w:jc w:val="center"/>
                          <w:rPr>
                            <w:rFonts w:ascii="Calibri" w:eastAsia="DengXian" w:hAnsi="Calibri"/>
                          </w:rPr>
                        </w:pPr>
                        <w:r>
                          <w:rPr>
                            <w:rFonts w:ascii="Calibri" w:eastAsia="DengXian" w:hAnsi="Calibri"/>
                          </w:rP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" filled="f" stroked="f" strokeweight=".5pt">
                  <v:textbox inset="0,0,0,0">
                    <w:txbxContent>
                      <w:p w14:paraId="20DEBDCA" w14:textId="7DCA5432" w:rsidR="006B0589" w:rsidRDefault="006B0589" w:rsidP="007F1B70">
                        <w:pPr>
                          <w:jc w:val="center"/>
                          <w:rPr>
                            <w:rFonts w:ascii="Calibri" w:eastAsia="DengXian" w:hAnsi="Calibri"/>
                          </w:rPr>
                        </w:pPr>
                        <w:r>
                          <w:rPr>
                            <w:rFonts w:ascii="Calibri" w:eastAsia="DengXian" w:hAnsi="Calibri"/>
                          </w:rPr>
                          <w:t>(b)</w:t>
                        </w:r>
                      </w:p>
                    </w:txbxContent>
                  </v:textbox>
                </v:shape>
                <v:rect id="Rectangle 79" o:spid="_x0000_s1064" style="position:absolute;left:39385;top:2047;width:18003;height:2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" filled="f" strokecolor="#00b0f0" strokeweight="2.25pt">
                  <v:textbox>
                    <w:txbxContent>
                      <w:p w14:paraId="2D8CCD25" w14:textId="77777777" w:rsidR="006B0589" w:rsidRDefault="006B0589" w:rsidP="006B0589">
                        <w:pPr>
                          <w:jc w:val="center"/>
                          <w:rPr>
                            <w:rFonts w:eastAsia="DengXian"/>
                          </w:rPr>
                        </w:pPr>
                        <w:r>
                          <w:rPr>
                            <w:rFonts w:eastAsia="DengXian"/>
                          </w:rP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" filled="f" stroked="f" strokeweight=".5pt">
                  <v:textbox inset="0,0,0,0">
                    <w:txbxContent>
                      <w:p w14:paraId="33491DAB" w14:textId="74CEEDE8" w:rsidR="006B0589" w:rsidRDefault="006B0589" w:rsidP="007F1B70">
                        <w:pPr>
                          <w:jc w:val="center"/>
                          <w:rPr>
                            <w:rFonts w:ascii="Calibri" w:eastAsia="DengXian" w:hAnsi="Calibri"/>
                          </w:rPr>
                        </w:pPr>
                        <w:r>
                          <w:rPr>
                            <w:rFonts w:ascii="Calibri" w:eastAsia="DengXian" w:hAnsi="Calibri"/>
                          </w:rP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" filled="f" stroked="f" strokeweight=".5pt">
                  <v:textbox inset="0,0,0,0">
                    <w:txbxContent>
                      <w:p w14:paraId="240F1925" w14:textId="576E70EF"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e</w:t>
                        </w:r>
                        <w:r>
                          <w:rPr>
                            <w:rFonts w:ascii="Calibri" w:eastAsia="DengXian" w:hAnsi="Calibri"/>
                          </w:rPr>
                          <w:t>)</w:t>
                        </w:r>
                      </w:p>
                    </w:txbxContent>
                  </v:textbox>
                </v:shape>
                <v:shape id="Text Box 2" o:spid="_x0000_s1067" type="#_x0000_t202" style="position:absolute;top:32160;width:59251;height:12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" filled="f" stroked="f">
                  <v:textbox inset="0,0,0,0">
                    <w:txbxContent>
                      <w:p w14:paraId="6C269D1D" w14:textId="6059FFA2" w:rsidR="00C51968" w:rsidRPr="001840A5" w:rsidRDefault="00C51968" w:rsidP="001840A5">
                        <w:pPr>
                          <w:pStyle w:val="NoSpacing"/>
                          <w:jc w:val="center"/>
                          <w:rPr>
                            <w:b/>
                            <w:bCs/>
                            <w:sz w:val="20"/>
                            <w:szCs w:val="20"/>
                          </w:rPr>
                        </w:pPr>
                        <w:r w:rsidRPr="001840A5">
                          <w:rPr>
                            <w:b/>
                            <w:bCs/>
                            <w:sz w:val="20"/>
                            <w:szCs w:val="20"/>
                          </w:rPr>
                          <w:t>Figure 4: Empirical GxE and Functional Enrichment Analysis</w:t>
                        </w:r>
                      </w:p>
                      <w:p w14:paraId="20664066" w14:textId="187569B1" w:rsidR="00C51968" w:rsidRPr="00C51968" w:rsidRDefault="00C51968" w:rsidP="00C51968">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w:t>
                        </w:r>
                        <w:r w:rsidR="008767C3">
                          <w:rPr>
                            <w:rFonts w:ascii="Calibri" w:eastAsia="DengXian" w:hAnsi="Calibri"/>
                            <w:color w:val="000000"/>
                            <w:sz w:val="20"/>
                            <w:szCs w:val="20"/>
                          </w:rPr>
                          <w:t xml:space="preserve"> (</w:t>
                        </w:r>
                        <w:r w:rsidR="008767C3" w:rsidRPr="008767C3">
                          <w:rPr>
                            <w:rFonts w:ascii="Calibri" w:eastAsia="DengXian" w:hAnsi="Calibri"/>
                            <w:b/>
                            <w:bCs/>
                            <w:color w:val="000000"/>
                            <w:sz w:val="20"/>
                            <w:szCs w:val="20"/>
                          </w:rPr>
                          <w:t>T2D</w:t>
                        </w:r>
                        <w:r w:rsidR="008767C3">
                          <w:rPr>
                            <w:rFonts w:ascii="Calibri" w:eastAsia="DengXian" w:hAnsi="Calibri"/>
                            <w:color w:val="000000"/>
                            <w:sz w:val="20"/>
                            <w:szCs w:val="20"/>
                          </w:rPr>
                          <w:t>)</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w:t>
                        </w:r>
                        <w:r w:rsidR="002B2739">
                          <w:rPr>
                            <w:rFonts w:ascii="Calibri" w:eastAsia="DengXian" w:hAnsi="Calibri"/>
                            <w:color w:val="000000"/>
                            <w:sz w:val="20"/>
                            <w:szCs w:val="20"/>
                          </w:rPr>
                          <w:t xml:space="preserve">level of GxE </w:t>
                        </w:r>
                        <w:r>
                          <w:rPr>
                            <w:rFonts w:ascii="Calibri" w:eastAsia="DengXian" w:hAnsi="Calibri"/>
                            <w:color w:val="000000"/>
                            <w:sz w:val="20"/>
                            <w:szCs w:val="20"/>
                          </w:rPr>
                          <w:t xml:space="preserve">significance </w:t>
                        </w:r>
                        <w:r w:rsidR="002B2739">
                          <w:rPr>
                            <w:rFonts w:ascii="Calibri" w:eastAsia="DengXian" w:hAnsi="Calibri"/>
                            <w:color w:val="000000"/>
                            <w:sz w:val="20"/>
                            <w:szCs w:val="20"/>
                          </w:rPr>
                          <w:t>by p-value used to score a SNP’s GxE activeness</w:t>
                        </w:r>
                        <w:r>
                          <w:rPr>
                            <w:rFonts w:ascii="Calibri" w:eastAsia="DengXian" w:hAnsi="Calibri"/>
                            <w:color w:val="000000"/>
                            <w:sz w:val="20"/>
                            <w:szCs w:val="20"/>
                          </w:rPr>
                          <w:t xml:space="preserve">, “overall” means </w:t>
                        </w:r>
                        <w:r w:rsidR="002B2739">
                          <w:rPr>
                            <w:rFonts w:ascii="Calibri" w:eastAsia="DengXian" w:hAnsi="Calibri"/>
                            <w:color w:val="000000"/>
                            <w:sz w:val="20"/>
                            <w:szCs w:val="20"/>
                          </w:rPr>
                          <w:t xml:space="preserve">scoring a SNP by </w:t>
                        </w:r>
                        <w:r>
                          <w:rPr>
                            <w:rFonts w:ascii="Calibri" w:eastAsia="DengXian" w:hAnsi="Calibri"/>
                            <w:color w:val="000000"/>
                            <w:sz w:val="20"/>
                            <w:szCs w:val="20"/>
                          </w:rPr>
                          <w:t>the sum of negative log p-values</w:t>
                        </w:r>
                        <w:r w:rsidR="002B2739">
                          <w:rPr>
                            <w:rFonts w:ascii="Calibri" w:eastAsia="DengXian" w:hAnsi="Calibri"/>
                            <w:color w:val="000000"/>
                            <w:sz w:val="20"/>
                            <w:szCs w:val="20"/>
                          </w:rPr>
                          <w:t xml:space="preserve"> of GxE across all exposome items;</w:t>
                        </w:r>
                        <w:r>
                          <w:rPr>
                            <w:rFonts w:ascii="Calibri" w:eastAsia="DengXian" w:hAnsi="Calibri"/>
                            <w:color w:val="000000"/>
                            <w:sz w:val="20"/>
                            <w:szCs w:val="20"/>
                          </w:rPr>
                          <w:t xml:space="preserve"> the y-axis </w:t>
                        </w:r>
                        <w:r w:rsidR="002B2739">
                          <w:rPr>
                            <w:rFonts w:ascii="Calibri" w:eastAsia="DengXian" w:hAnsi="Calibri"/>
                            <w:color w:val="000000"/>
                            <w:sz w:val="20"/>
                            <w:szCs w:val="20"/>
                          </w:rPr>
                          <w:t>are</w:t>
                        </w:r>
                        <w:r>
                          <w:rPr>
                            <w:rFonts w:ascii="Calibri" w:eastAsia="DengXian" w:hAnsi="Calibri"/>
                            <w:color w:val="000000"/>
                            <w:sz w:val="20"/>
                            <w:szCs w:val="20"/>
                          </w:rPr>
                          <w:t xml:space="preserv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w:t>
                        </w:r>
                        <w:r w:rsidR="002B2739">
                          <w:rPr>
                            <w:rFonts w:ascii="Calibri" w:eastAsia="DengXian" w:hAnsi="Calibri"/>
                            <w:color w:val="000000"/>
                            <w:sz w:val="20"/>
                            <w:szCs w:val="20"/>
                          </w:rPr>
                          <w:t>SNP labels, CADD score stands for “</w:t>
                        </w:r>
                        <w:r w:rsidR="002B2739" w:rsidRPr="002B2739">
                          <w:rPr>
                            <w:rFonts w:ascii="Calibri" w:eastAsia="DengXian" w:hAnsi="Calibri"/>
                            <w:color w:val="000000"/>
                            <w:sz w:val="20"/>
                            <w:szCs w:val="20"/>
                          </w:rPr>
                          <w:t>combined annotation dependent depletion</w:t>
                        </w:r>
                        <w:r w:rsidR="002B2739">
                          <w:rPr>
                            <w:rFonts w:ascii="Calibri" w:eastAsia="DengXian" w:hAnsi="Calibri"/>
                            <w:color w:val="000000"/>
                            <w:sz w:val="20"/>
                            <w:szCs w:val="20"/>
                          </w:rPr>
                          <w:t>” score, in this case, lower or higher enrichment is merely descriptive that does not suggest good or bad statistical test</w:t>
                        </w:r>
                        <w:r w:rsidR="00A0279B">
                          <w:rPr>
                            <w:rFonts w:ascii="Calibri" w:eastAsia="DengXian" w:hAnsi="Calibri"/>
                            <w:color w:val="000000"/>
                            <w:sz w:val="20"/>
                            <w:szCs w:val="20"/>
                          </w:rPr>
                          <w:t xml:space="preserve">; the missing bars in </w:t>
                        </w:r>
                        <w:r w:rsidR="00A0279B" w:rsidRPr="00A0279B">
                          <w:rPr>
                            <w:rFonts w:ascii="Calibri" w:eastAsia="DengXian" w:hAnsi="Calibri"/>
                            <w:b/>
                            <w:bCs/>
                            <w:color w:val="000000"/>
                            <w:sz w:val="20"/>
                            <w:szCs w:val="20"/>
                          </w:rPr>
                          <w:t>(a)</w:t>
                        </w:r>
                        <w:r w:rsidR="00A0279B">
                          <w:rPr>
                            <w:rFonts w:ascii="Calibri" w:eastAsia="DengXian" w:hAnsi="Calibri"/>
                            <w:color w:val="000000"/>
                            <w:sz w:val="20"/>
                            <w:szCs w:val="20"/>
                          </w:rPr>
                          <w:t xml:space="preserve"> was due to the absence of significant GxE p-value for BMI reaching for 5e-8 and lower.</w:t>
                        </w:r>
                      </w:p>
                      <w:p w14:paraId="0DC13B09" w14:textId="77777777" w:rsidR="00C51968" w:rsidRDefault="00C51968" w:rsidP="00C51968">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0FB7F006" w14:textId="1635A651" w:rsidR="00C750C1" w:rsidRPr="00D54C85" w:rsidRDefault="00A94EE5" w:rsidP="00C750C1">
      <w:pPr>
        <w:rPr>
          <w:color w:val="FF0000"/>
        </w:rPr>
      </w:pPr>
      <w:r>
        <w:t>Notice f</w:t>
      </w:r>
      <w:r w:rsidR="00C750C1">
        <w:t xml:space="preserve">or binary phenotype T2D, </w:t>
      </w:r>
      <w:r w:rsidR="001B5CC8">
        <w:t xml:space="preserve">the GxE enrichment via </w:t>
      </w:r>
      <w:r w:rsidR="00C750C1">
        <w:t>DLM closely resemble GWAS (</w:t>
      </w:r>
      <w:r w:rsidR="001B5CC8">
        <w:t xml:space="preserve">Figure 4b, </w:t>
      </w:r>
      <w:r>
        <w:t>gray and green</w:t>
      </w:r>
      <w:r w:rsidR="00C750C1">
        <w:t xml:space="preserve">), </w:t>
      </w:r>
      <w:r w:rsidR="00480BD2">
        <w:t>showing</w:t>
      </w:r>
      <w:r w:rsidR="00C750C1">
        <w:t xml:space="preserve"> the fact that phenotypic mean loc</w:t>
      </w:r>
      <w:r w:rsidR="00480BD2">
        <w:t>i</w:t>
      </w:r>
      <w:r w:rsidR="00C750C1">
        <w:t xml:space="preserve"> </w:t>
      </w:r>
      <w:r w:rsidR="00480BD2">
        <w:t xml:space="preserve">are </w:t>
      </w:r>
      <w:r w:rsidR="00C750C1">
        <w:t>also variance loc</w:t>
      </w:r>
      <w:r w:rsidR="00480BD2">
        <w:t>i</w:t>
      </w:r>
      <w:r w:rsidR="00C750C1">
        <w:t xml:space="preserve"> for non-Gaussian phenotypes. As a result, the variance </w:t>
      </w:r>
      <w:r w:rsidR="001B5CC8">
        <w:t>loci-based</w:t>
      </w:r>
      <w:r w:rsidR="00C750C1">
        <w:t xml:space="preserve"> test statistic is nearly colinear with GWAS and redundant; </w:t>
      </w:r>
      <w:r w:rsidR="006A5AF9">
        <w:t xml:space="preserve">to a lesser degree, </w:t>
      </w:r>
      <w:r w:rsidR="00480BD2">
        <w:t>such</w:t>
      </w:r>
      <w:r w:rsidR="00C750C1">
        <w:t xml:space="preserve"> </w:t>
      </w:r>
      <w:r w:rsidR="006A5AF9">
        <w:t>redundanc</w:t>
      </w:r>
      <w:r w:rsidR="00480BD2">
        <w:t>ies</w:t>
      </w:r>
      <w:r w:rsidR="006A5AF9">
        <w:t xml:space="preserve"> </w:t>
      </w:r>
      <w:r w:rsidR="00480BD2">
        <w:t xml:space="preserve">were </w:t>
      </w:r>
      <w:r w:rsidR="00C750C1">
        <w:t xml:space="preserve">also apparent for LVT and DRM at </w:t>
      </w:r>
      <w:r w:rsidR="006A5AF9">
        <w:t xml:space="preserve">stricter GxE </w:t>
      </w:r>
      <w:r w:rsidR="00C750C1">
        <w:t>p-value thresholds. Taking the correlation between SNP ranking</w:t>
      </w:r>
      <w:r w:rsidR="0061335D">
        <w:t xml:space="preserve">s </w:t>
      </w:r>
      <w:r w:rsidR="000428C2">
        <w:t xml:space="preserve">(i.e., 1 – p value) </w:t>
      </w:r>
      <w:r w:rsidR="00480BD2">
        <w:t>form</w:t>
      </w:r>
      <w:r w:rsidR="000428C2">
        <w:t xml:space="preserve"> GWAS and other tests </w:t>
      </w:r>
      <w:r w:rsidR="00C750C1">
        <w:t xml:space="preserve">as a measurement of </w:t>
      </w:r>
      <w:r w:rsidR="00C750C1">
        <w:lastRenderedPageBreak/>
        <w:t xml:space="preserve">redundancy, they were </w:t>
      </w:r>
      <w:r w:rsidR="00C750C1" w:rsidRPr="00922942">
        <w:t>0.985</w:t>
      </w:r>
      <w:r w:rsidR="00C750C1">
        <w:t xml:space="preserve"> for DLM,</w:t>
      </w:r>
      <w:r w:rsidR="00C750C1" w:rsidRPr="00922942">
        <w:t xml:space="preserve"> 0.61</w:t>
      </w:r>
      <w:r w:rsidR="00C750C1">
        <w:t xml:space="preserve">3 for LVT, </w:t>
      </w:r>
      <w:r w:rsidR="00C750C1" w:rsidRPr="00922942">
        <w:t>0.8871</w:t>
      </w:r>
      <w:r w:rsidR="00C750C1">
        <w:t xml:space="preserve"> for DRM, and only 0.004 for VLA. In contrast, </w:t>
      </w:r>
      <w:r w:rsidR="001B5CC8">
        <w:t xml:space="preserve">for </w:t>
      </w:r>
      <w:r w:rsidR="00C750C1">
        <w:t xml:space="preserve">quantitative phenotype BMI (Figure </w:t>
      </w:r>
      <w:r w:rsidR="001B5CC8">
        <w:t>4a</w:t>
      </w:r>
      <w:r w:rsidR="00C750C1">
        <w:t>)</w:t>
      </w:r>
      <w:r w:rsidR="001B5CC8">
        <w:t>,</w:t>
      </w:r>
      <w:r w:rsidR="00C750C1">
        <w:t xml:space="preserve"> </w:t>
      </w:r>
      <w:r w:rsidR="001B5CC8">
        <w:t>the</w:t>
      </w:r>
      <w:r w:rsidR="00C750C1">
        <w:t xml:space="preserve"> </w:t>
      </w:r>
      <w:r w:rsidR="001B5CC8">
        <w:t xml:space="preserve">4 variance loci tests </w:t>
      </w:r>
      <w:r w:rsidR="00C750C1">
        <w:t>exert selection patterns</w:t>
      </w:r>
      <w:r w:rsidR="001B5CC8" w:rsidRPr="001B5CC8">
        <w:t xml:space="preserve"> </w:t>
      </w:r>
      <w:r w:rsidR="001B5CC8">
        <w:t>distinct from GWAS</w:t>
      </w:r>
      <w:r w:rsidR="00C750C1">
        <w:t xml:space="preserve">. In this case, the correlation between the GWAS based ranking and the rest </w:t>
      </w:r>
      <w:r w:rsidR="00C750C1" w:rsidRPr="00D54C85">
        <w:rPr>
          <w:color w:val="FF0000"/>
        </w:rPr>
        <w:t>were 0.053 (DLM), 0.032 (LVT), 0.012 (DRM), and 0.007 (VLA).</w:t>
      </w:r>
      <w:r w:rsidR="00F06C25">
        <w:rPr>
          <w:color w:val="FF0000"/>
        </w:rPr>
        <w:t xml:space="preserve"> We also checked </w:t>
      </w:r>
      <w:r w:rsidR="00F941E1">
        <w:rPr>
          <w:color w:val="FF0000"/>
        </w:rPr>
        <w:t xml:space="preserve">the top SNPs </w:t>
      </w:r>
      <w:r w:rsidR="00F941E1" w:rsidRPr="00137E34">
        <w:rPr>
          <w:highlight w:val="yellow"/>
        </w:rPr>
        <w:t xml:space="preserve">rs6712203, rs860262 </w:t>
      </w:r>
      <w:r w:rsidR="00F941E1" w:rsidRPr="001F70F7">
        <w:rPr>
          <w:highlight w:val="yellow"/>
        </w:rPr>
        <w:t>and rs76895963</w:t>
      </w:r>
      <w:r w:rsidR="00F06C25">
        <w:rPr>
          <w:color w:val="FF0000"/>
        </w:rPr>
        <w:t xml:space="preserve"> </w:t>
      </w:r>
      <w:r w:rsidR="00E17284">
        <w:rPr>
          <w:color w:val="FF0000"/>
        </w:rPr>
        <w:t xml:space="preserve">visible in the Manhattan of all tests but </w:t>
      </w:r>
      <w:r w:rsidR="00F941E1">
        <w:rPr>
          <w:color w:val="FF0000"/>
        </w:rPr>
        <w:t>avoided by VLA</w:t>
      </w:r>
      <w:r w:rsidR="00E17284">
        <w:rPr>
          <w:color w:val="FF0000"/>
        </w:rPr>
        <w:t>,</w:t>
      </w:r>
      <w:r w:rsidR="00F941E1">
        <w:rPr>
          <w:color w:val="FF0000"/>
        </w:rPr>
        <w:t xml:space="preserve"> the</w:t>
      </w:r>
      <w:r w:rsidR="00E17284">
        <w:rPr>
          <w:color w:val="FF0000"/>
        </w:rPr>
        <w:t>ir GxE enrichment is shown below</w:t>
      </w:r>
      <w:r w:rsidR="00F06C25">
        <w:rPr>
          <w:color w:val="FF0000"/>
        </w:rPr>
        <w:t xml:space="preserve"> </w:t>
      </w:r>
    </w:p>
    <w:p w14:paraId="490D07D2" w14:textId="7D8D1E1B" w:rsidR="0036634B" w:rsidRPr="008E0B50" w:rsidRDefault="0036634B" w:rsidP="0079704D">
      <w:pPr>
        <w:pStyle w:val="Heading3"/>
      </w:pPr>
      <w:r w:rsidRPr="008E0B50">
        <w:t>External GxE Enrichment</w:t>
      </w:r>
    </w:p>
    <w:p w14:paraId="46DA18A1" w14:textId="2517C193" w:rsidR="000D40B9" w:rsidRDefault="0036634B" w:rsidP="00C750C1">
      <w:r>
        <w:t>W</w:t>
      </w:r>
      <w:r w:rsidRPr="002D676C">
        <w:t xml:space="preserve">e </w:t>
      </w:r>
      <w:r>
        <w:t xml:space="preserve">performed the same two-way GxE-WAS for T2D and BMI on an external discovery population of 4,603 unrelated individuals </w:t>
      </w:r>
      <w:r w:rsidRPr="002D676C">
        <w:t>in PEGS</w:t>
      </w:r>
      <w:r>
        <w:t xml:space="preserve"> with whole-genome sequencing data and diverse ancestry background </w:t>
      </w:r>
      <w:r>
        <w:fldChar w:fldCharType="begin"/>
      </w:r>
      <w:r w:rsidR="00846B31">
        <w:instrText xml:space="preserve"> ADDIN ZOTERO_ITEM CSL_CITATION {"citationID":"elneUlxo","properties":{"formattedCitation":"(\\uc0\\u8220{}PEGS: Personalized Environment and Genes Study\\uc0\\u8221{} n.d.)","plainCitation":"(“PEGS: Personalized Environment and Genes Study” n.d.)","noteIndex":0},"citationItems":[{"id":481,"uris":["http://zotero.org/users/3057349/items/CWHGTY2F"],"itemData":{"id":481,"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r>
        <w:fldChar w:fldCharType="separate"/>
      </w:r>
      <w:r w:rsidR="003B5F42" w:rsidRPr="003B5F42">
        <w:rPr>
          <w:rFonts w:ascii="Calibri" w:hAnsi="Calibri" w:cs="Calibri"/>
          <w:szCs w:val="24"/>
        </w:rPr>
        <w:t>(“PEGS: Personalized Environment and Genes Study” n.d.)</w:t>
      </w:r>
      <w:r>
        <w:fldChar w:fldCharType="end"/>
      </w:r>
      <w:r>
        <w:t xml:space="preserve">. </w:t>
      </w:r>
      <w:del w:id="9" w:author="Author">
        <w:r w:rsidDel="00207936">
          <w:delText>More importantly, p</w:delText>
        </w:r>
      </w:del>
      <w:r w:rsidR="002C55D7">
        <w:t>Pa</w:t>
      </w:r>
      <w:r w:rsidR="002C55D7" w:rsidRPr="0067529C">
        <w:t>rticipants</w:t>
      </w:r>
      <w:r w:rsidRPr="0067529C">
        <w:t xml:space="preserve"> in PEGS </w:t>
      </w:r>
      <w:r>
        <w:t>underwent</w:t>
      </w:r>
      <w:r w:rsidRPr="0067529C">
        <w:t xml:space="preserve"> extensive questionnaires measuring</w:t>
      </w:r>
      <w:r>
        <w:t xml:space="preserve"> a rich </w:t>
      </w:r>
      <w:r w:rsidRPr="002D676C">
        <w:t xml:space="preserve">exposome </w:t>
      </w:r>
      <w:r w:rsidR="0032734B">
        <w:t xml:space="preserve">of </w:t>
      </w:r>
      <w:r w:rsidR="00AE0F9D" w:rsidRPr="0068005D">
        <w:rPr>
          <w:b/>
          <w:bCs/>
          <w:color w:val="FF0000"/>
          <w:highlight w:val="yellow"/>
        </w:rPr>
        <w:t xml:space="preserve">728 items </w:t>
      </w:r>
      <w:r w:rsidR="00026429" w:rsidRPr="0068005D">
        <w:rPr>
          <w:b/>
          <w:bCs/>
          <w:color w:val="FF0000"/>
          <w:highlight w:val="yellow"/>
        </w:rPr>
        <w:t xml:space="preserve">organized in </w:t>
      </w:r>
      <w:r w:rsidR="009250C2" w:rsidRPr="0068005D">
        <w:rPr>
          <w:b/>
          <w:bCs/>
          <w:color w:val="FF0000"/>
          <w:highlight w:val="yellow"/>
        </w:rPr>
        <w:t xml:space="preserve">416 </w:t>
      </w:r>
      <w:r w:rsidR="00456981" w:rsidRPr="0068005D">
        <w:rPr>
          <w:b/>
          <w:bCs/>
          <w:color w:val="FF0000"/>
          <w:highlight w:val="yellow"/>
        </w:rPr>
        <w:t xml:space="preserve">parent </w:t>
      </w:r>
      <w:r w:rsidR="00AE0F9D" w:rsidRPr="0068005D">
        <w:rPr>
          <w:b/>
          <w:bCs/>
          <w:color w:val="FF0000"/>
          <w:highlight w:val="yellow"/>
        </w:rPr>
        <w:t>questions</w:t>
      </w:r>
      <w:r w:rsidRPr="0068005D">
        <w:rPr>
          <w:color w:val="FF0000"/>
        </w:rPr>
        <w:t xml:space="preserve"> </w:t>
      </w:r>
      <w:r>
        <w:t>regarding</w:t>
      </w:r>
      <w:r w:rsidRPr="002D676C">
        <w:t xml:space="preserve"> daily life, </w:t>
      </w:r>
      <w:r>
        <w:t>home environment</w:t>
      </w:r>
      <w:r w:rsidRPr="002D676C">
        <w:t>, and workplace</w:t>
      </w:r>
      <w:r>
        <w:t xml:space="preserve"> hazards</w:t>
      </w:r>
      <w:r w:rsidRPr="002D676C">
        <w:t xml:space="preserve">. </w:t>
      </w:r>
      <w:r w:rsidR="00DE55D5" w:rsidRPr="005B6132">
        <w:rPr>
          <w:highlight w:val="yellow"/>
        </w:rPr>
        <w:t xml:space="preserve">Because the </w:t>
      </w:r>
      <w:r w:rsidR="00787C3D" w:rsidRPr="005B6132">
        <w:rPr>
          <w:highlight w:val="yellow"/>
        </w:rPr>
        <w:t xml:space="preserve">numerical </w:t>
      </w:r>
      <w:r w:rsidR="00DE55D5" w:rsidRPr="005B6132">
        <w:rPr>
          <w:highlight w:val="yellow"/>
        </w:rPr>
        <w:t xml:space="preserve">scale of the </w:t>
      </w:r>
      <w:r w:rsidR="00480BD2">
        <w:rPr>
          <w:highlight w:val="yellow"/>
        </w:rPr>
        <w:t xml:space="preserve">exposome </w:t>
      </w:r>
      <w:r w:rsidR="00DE55D5" w:rsidRPr="005B6132">
        <w:rPr>
          <w:highlight w:val="yellow"/>
        </w:rPr>
        <w:t xml:space="preserve">items </w:t>
      </w:r>
      <w:r w:rsidR="00350BCE">
        <w:rPr>
          <w:highlight w:val="yellow"/>
        </w:rPr>
        <w:t>is</w:t>
      </w:r>
      <w:r w:rsidR="00DE55D5" w:rsidRPr="005B6132">
        <w:rPr>
          <w:highlight w:val="yellow"/>
        </w:rPr>
        <w:t xml:space="preserve"> stable, </w:t>
      </w:r>
      <w:r w:rsidR="00DE55D5" w:rsidRPr="005B6132">
        <w:rPr>
          <w:b/>
          <w:bCs/>
          <w:color w:val="FF0000"/>
          <w:highlight w:val="yellow"/>
        </w:rPr>
        <w:t xml:space="preserve">of which </w:t>
      </w:r>
      <w:r w:rsidR="002E53FB" w:rsidRPr="005B6132">
        <w:rPr>
          <w:b/>
          <w:bCs/>
          <w:color w:val="FF0000"/>
          <w:highlight w:val="yellow"/>
        </w:rPr>
        <w:t xml:space="preserve">505 </w:t>
      </w:r>
      <w:r w:rsidR="00DE55D5" w:rsidRPr="005B6132">
        <w:rPr>
          <w:b/>
          <w:bCs/>
          <w:color w:val="FF0000"/>
          <w:highlight w:val="yellow"/>
        </w:rPr>
        <w:t>are binary,</w:t>
      </w:r>
      <w:r w:rsidR="00DE55D5" w:rsidRPr="005B6132">
        <w:rPr>
          <w:highlight w:val="yellow"/>
        </w:rPr>
        <w:t xml:space="preserve"> </w:t>
      </w:r>
      <w:r w:rsidR="00787C3D" w:rsidRPr="005B6132">
        <w:rPr>
          <w:highlight w:val="yellow"/>
        </w:rPr>
        <w:t xml:space="preserve">and 223 are </w:t>
      </w:r>
      <w:r w:rsidR="008D66D9">
        <w:rPr>
          <w:highlight w:val="yellow"/>
        </w:rPr>
        <w:t xml:space="preserve">positive </w:t>
      </w:r>
      <w:r w:rsidR="002E53FB" w:rsidRPr="005B6132">
        <w:rPr>
          <w:highlight w:val="yellow"/>
        </w:rPr>
        <w:t>integers</w:t>
      </w:r>
      <w:r w:rsidR="00787C3D" w:rsidRPr="005B6132">
        <w:rPr>
          <w:highlight w:val="yellow"/>
        </w:rPr>
        <w:t xml:space="preserve"> </w:t>
      </w:r>
      <w:r w:rsidR="002E53FB" w:rsidRPr="005B6132">
        <w:rPr>
          <w:highlight w:val="yellow"/>
        </w:rPr>
        <w:t>less than 8</w:t>
      </w:r>
      <w:r w:rsidR="00787C3D" w:rsidRPr="005B6132">
        <w:rPr>
          <w:highlight w:val="yellow"/>
        </w:rPr>
        <w:t xml:space="preserve">, </w:t>
      </w:r>
      <w:r w:rsidR="003B5683" w:rsidRPr="005B6132">
        <w:rPr>
          <w:b/>
          <w:bCs/>
          <w:color w:val="FF0000"/>
          <w:highlight w:val="yellow"/>
        </w:rPr>
        <w:t>w</w:t>
      </w:r>
      <w:r w:rsidR="00C41B1B" w:rsidRPr="005B6132">
        <w:rPr>
          <w:b/>
          <w:bCs/>
          <w:color w:val="FF0000"/>
          <w:highlight w:val="yellow"/>
        </w:rPr>
        <w:t xml:space="preserve">e </w:t>
      </w:r>
      <w:r w:rsidR="003B5683" w:rsidRPr="005B6132">
        <w:rPr>
          <w:b/>
          <w:bCs/>
          <w:color w:val="FF0000"/>
          <w:highlight w:val="yellow"/>
        </w:rPr>
        <w:t>retain</w:t>
      </w:r>
      <w:r w:rsidR="00C41B1B" w:rsidRPr="005B6132">
        <w:rPr>
          <w:b/>
          <w:bCs/>
          <w:color w:val="FF0000"/>
          <w:highlight w:val="yellow"/>
        </w:rPr>
        <w:t xml:space="preserve"> the item</w:t>
      </w:r>
      <w:r w:rsidR="00EB3454" w:rsidRPr="005B6132">
        <w:rPr>
          <w:b/>
          <w:bCs/>
          <w:color w:val="FF0000"/>
          <w:highlight w:val="yellow"/>
        </w:rPr>
        <w:t>s</w:t>
      </w:r>
      <w:r w:rsidR="00C41B1B" w:rsidRPr="005B6132">
        <w:rPr>
          <w:b/>
          <w:bCs/>
          <w:color w:val="FF0000"/>
          <w:highlight w:val="yellow"/>
        </w:rPr>
        <w:t xml:space="preserve"> in </w:t>
      </w:r>
      <w:r w:rsidR="00EE1CA9" w:rsidRPr="005B6132">
        <w:rPr>
          <w:b/>
          <w:bCs/>
          <w:color w:val="FF0000"/>
          <w:highlight w:val="yellow"/>
        </w:rPr>
        <w:t>the</w:t>
      </w:r>
      <w:r w:rsidR="00787C3D" w:rsidRPr="005B6132">
        <w:rPr>
          <w:b/>
          <w:bCs/>
          <w:color w:val="FF0000"/>
          <w:highlight w:val="yellow"/>
        </w:rPr>
        <w:t>ir</w:t>
      </w:r>
      <w:r w:rsidR="00EB3454" w:rsidRPr="005B6132">
        <w:rPr>
          <w:b/>
          <w:bCs/>
          <w:color w:val="FF0000"/>
          <w:highlight w:val="yellow"/>
        </w:rPr>
        <w:t xml:space="preserve"> </w:t>
      </w:r>
      <w:r w:rsidR="00C41B1B" w:rsidRPr="005B6132">
        <w:rPr>
          <w:b/>
          <w:bCs/>
          <w:color w:val="FF0000"/>
          <w:highlight w:val="yellow"/>
        </w:rPr>
        <w:t>original form</w:t>
      </w:r>
      <w:r w:rsidR="005B6132" w:rsidRPr="005B6132">
        <w:rPr>
          <w:b/>
          <w:bCs/>
          <w:color w:val="FF0000"/>
          <w:highlight w:val="yellow"/>
        </w:rPr>
        <w:t xml:space="preserve"> when forming GxE terms with centered SNP dosage</w:t>
      </w:r>
      <w:r w:rsidR="00C41B1B" w:rsidRPr="005B6132">
        <w:rPr>
          <w:b/>
          <w:bCs/>
          <w:color w:val="FF0000"/>
          <w:highlight w:val="yellow"/>
        </w:rPr>
        <w:t>.</w:t>
      </w:r>
      <w:r w:rsidR="00C41B1B">
        <w:t xml:space="preserve"> </w:t>
      </w:r>
      <w:r>
        <w:t xml:space="preserve">The covariates for GxE-WAS included age, sex, income level, the first 10 principal components, and </w:t>
      </w:r>
      <w:r w:rsidR="00480BD2">
        <w:t xml:space="preserve">nominal variable coded </w:t>
      </w:r>
      <w:r>
        <w:t xml:space="preserve">ethnicity (European American, African American, Asian, and others). BMI also </w:t>
      </w:r>
      <w:r w:rsidR="00480BD2">
        <w:t xml:space="preserve">joined the </w:t>
      </w:r>
      <w:r>
        <w:t>covariate</w:t>
      </w:r>
      <w:r w:rsidR="00480BD2">
        <w:t>s</w:t>
      </w:r>
      <w:r>
        <w:t xml:space="preserve"> when T2D </w:t>
      </w:r>
      <w:r w:rsidR="00480BD2">
        <w:t>was</w:t>
      </w:r>
      <w:r>
        <w:t xml:space="preserve"> analyzed.</w:t>
      </w:r>
      <w:r w:rsidR="000256F0">
        <w:t xml:space="preserve"> </w:t>
      </w:r>
      <w:r>
        <w:t xml:space="preserve">To rank the SNPs, we </w:t>
      </w:r>
      <w:r w:rsidR="00A03899">
        <w:t xml:space="preserve">used </w:t>
      </w:r>
      <w:r w:rsidR="00E81BB4">
        <w:t xml:space="preserve">GWAS, DLM, VLA, LVT and DRM test statistics based on </w:t>
      </w:r>
      <w:r w:rsidRPr="00C149E2">
        <w:t>379</w:t>
      </w:r>
      <w:r>
        <w:t>,</w:t>
      </w:r>
      <w:r w:rsidRPr="00C149E2">
        <w:t xml:space="preserve">561 </w:t>
      </w:r>
      <w:r>
        <w:t xml:space="preserve">unrelated </w:t>
      </w:r>
      <w:r w:rsidR="00480BD2">
        <w:t>White</w:t>
      </w:r>
      <w:r>
        <w:t xml:space="preserve"> European</w:t>
      </w:r>
      <w:r w:rsidR="00480BD2">
        <w:t>s</w:t>
      </w:r>
      <w:r>
        <w:t xml:space="preserve"> in the UKBB</w:t>
      </w:r>
      <w:r w:rsidR="00975848">
        <w:t xml:space="preserve"> (</w:t>
      </w:r>
      <w:r w:rsidR="000256F0">
        <w:t xml:space="preserve">i.e., </w:t>
      </w:r>
      <w:r w:rsidR="00480BD2">
        <w:t xml:space="preserve">the larger of two </w:t>
      </w:r>
      <w:r w:rsidR="000256F0">
        <w:t>selection population</w:t>
      </w:r>
      <w:r w:rsidR="00480BD2">
        <w:t>s</w:t>
      </w:r>
      <w:r w:rsidR="00975848">
        <w:t>)</w:t>
      </w:r>
      <w:r>
        <w:t>.</w:t>
      </w:r>
    </w:p>
    <w:p w14:paraId="54A6760B" w14:textId="35FEAC87" w:rsidR="00D01B9D" w:rsidRDefault="0036634B" w:rsidP="00C750C1">
      <w:r>
        <w:t xml:space="preserve">After quality control, the </w:t>
      </w:r>
      <w:r w:rsidR="00480BD2">
        <w:t xml:space="preserve">White Europeans in UKBB and participants in PEGS </w:t>
      </w:r>
      <w:r>
        <w:t xml:space="preserve">shared a total of </w:t>
      </w:r>
      <w:r w:rsidRPr="000D5E7E">
        <w:t>8</w:t>
      </w:r>
      <w:r>
        <w:t>,</w:t>
      </w:r>
      <w:r w:rsidRPr="000D5E7E">
        <w:t>331</w:t>
      </w:r>
      <w:r>
        <w:t>,</w:t>
      </w:r>
      <w:r w:rsidRPr="000D5E7E">
        <w:t>313</w:t>
      </w:r>
      <w:r>
        <w:t xml:space="preserve"> SNPs with </w:t>
      </w:r>
      <w:r w:rsidR="001A4912">
        <w:t xml:space="preserve">working </w:t>
      </w:r>
      <w:r>
        <w:t>MAF &gt; 0.</w:t>
      </w:r>
      <w:r w:rsidR="00A3697C">
        <w:t>0</w:t>
      </w:r>
      <w:r>
        <w:t xml:space="preserve">1 in the </w:t>
      </w:r>
      <w:r w:rsidR="00480BD2">
        <w:t>former</w:t>
      </w:r>
      <w:r w:rsidR="00A14BB5">
        <w:t xml:space="preserve"> and MAF &gt; 0.005 in the latter</w:t>
      </w:r>
      <w:r>
        <w:t xml:space="preserve">. Again, we scored each SNP </w:t>
      </w:r>
      <w:r w:rsidR="00552B1A">
        <w:t xml:space="preserve">by the number of </w:t>
      </w:r>
      <w:r w:rsidR="000216CC">
        <w:t xml:space="preserve">2-way </w:t>
      </w:r>
      <w:r>
        <w:t xml:space="preserve">GxE </w:t>
      </w:r>
      <w:r w:rsidR="00552B1A">
        <w:t xml:space="preserve">p-values went below </w:t>
      </w:r>
      <w:r>
        <w:t xml:space="preserve">a series of p-value </w:t>
      </w:r>
      <w:r w:rsidR="00552B1A">
        <w:t>cut-offs</w:t>
      </w:r>
      <w:r>
        <w:t xml:space="preserve"> </w:t>
      </w:r>
      <w:r w:rsidR="00480BD2">
        <w:t xml:space="preserve">(i.e., up to 728) </w:t>
      </w:r>
      <w:r>
        <w:t>and the overall sum of negative p-values, then regressed the score</w:t>
      </w:r>
      <w:r w:rsidR="00AC66BA">
        <w:t>s</w:t>
      </w:r>
      <w:r>
        <w:t xml:space="preserve"> on the rankings according to GWAS, DLM, VLA, LVT and DRM. </w:t>
      </w:r>
      <w:r w:rsidR="00631601">
        <w:t xml:space="preserve">We also provide exact values of the GxE external </w:t>
      </w:r>
      <w:r w:rsidR="00631601" w:rsidRPr="002D676C">
        <w:t>enrichment coefficients</w:t>
      </w:r>
      <w:r w:rsidR="00631601">
        <w:t xml:space="preserve"> and standard error in supplement table </w:t>
      </w:r>
      <w:r w:rsidR="00631601" w:rsidRPr="00A96B45">
        <w:rPr>
          <w:b/>
          <w:bCs/>
        </w:rPr>
        <w:t>s</w:t>
      </w:r>
      <w:r w:rsidR="00631601">
        <w:rPr>
          <w:b/>
          <w:bCs/>
        </w:rPr>
        <w:t>3b</w:t>
      </w:r>
      <w:r w:rsidR="00631601">
        <w:t>.</w:t>
      </w:r>
      <w:r w:rsidR="00D01B9D">
        <w:t xml:space="preserve"> </w:t>
      </w:r>
    </w:p>
    <w:p w14:paraId="12A3CC61" w14:textId="561CA2B1" w:rsidR="0036634B" w:rsidRDefault="00480BD2" w:rsidP="00C750C1">
      <w:r>
        <w:t xml:space="preserve">Figure 4c and 4d </w:t>
      </w:r>
      <w:r w:rsidRPr="002D676C">
        <w:t>show</w:t>
      </w:r>
      <w:r>
        <w:t>s</w:t>
      </w:r>
      <w:r w:rsidRPr="002D676C">
        <w:t xml:space="preserve"> the </w:t>
      </w:r>
      <w:r>
        <w:t xml:space="preserve">external GxE </w:t>
      </w:r>
      <w:r w:rsidRPr="002D676C">
        <w:t xml:space="preserve">enrichment coefficients </w:t>
      </w:r>
      <w:r>
        <w:t xml:space="preserve">(with standard errors). </w:t>
      </w:r>
      <w:r w:rsidR="0036634B">
        <w:t>For BMI</w:t>
      </w:r>
      <w:r w:rsidR="00541CF4">
        <w:t xml:space="preserve">, </w:t>
      </w:r>
      <w:r w:rsidR="005C13C0">
        <w:t xml:space="preserve">SNPs ranked by </w:t>
      </w:r>
      <w:r w:rsidR="0036634B">
        <w:t xml:space="preserve">VLA </w:t>
      </w:r>
      <w:r w:rsidR="005C13C0">
        <w:t xml:space="preserve">had the </w:t>
      </w:r>
      <w:r w:rsidR="00E7056E">
        <w:t xml:space="preserve">best </w:t>
      </w:r>
      <w:r w:rsidR="005C13C0">
        <w:t xml:space="preserve">chance of </w:t>
      </w:r>
      <w:r w:rsidR="00F205CD">
        <w:t xml:space="preserve">detecting </w:t>
      </w:r>
      <w:r w:rsidR="00AA109A">
        <w:t>high</w:t>
      </w:r>
      <w:r w:rsidR="00C56CEA">
        <w:t>ly</w:t>
      </w:r>
      <w:r w:rsidR="00AA109A">
        <w:t xml:space="preserve"> significan</w:t>
      </w:r>
      <w:r w:rsidR="00C56CEA">
        <w:t>t</w:t>
      </w:r>
      <w:r w:rsidR="007D27BE">
        <w:t xml:space="preserve"> </w:t>
      </w:r>
      <w:r w:rsidR="005F3BAE">
        <w:t>GxE</w:t>
      </w:r>
      <w:r w:rsidR="00EF26CB">
        <w:t xml:space="preserve"> (p-value &lt; 5e-</w:t>
      </w:r>
      <w:r w:rsidR="00687FD4">
        <w:t>7</w:t>
      </w:r>
      <w:r w:rsidR="00EF26CB">
        <w:t>, …, 5e-9)</w:t>
      </w:r>
      <w:r w:rsidR="00F205CD">
        <w:t>,</w:t>
      </w:r>
      <w:r w:rsidR="005F3BAE">
        <w:t xml:space="preserve"> and</w:t>
      </w:r>
      <w:r w:rsidR="00345833">
        <w:t xml:space="preserve"> </w:t>
      </w:r>
      <w:r w:rsidR="00C56CEA">
        <w:t xml:space="preserve">the </w:t>
      </w:r>
      <w:r w:rsidR="00FF19ED">
        <w:t xml:space="preserve">second-best chance of detecting </w:t>
      </w:r>
      <w:r w:rsidR="00AC352B">
        <w:t xml:space="preserve">overall </w:t>
      </w:r>
      <w:r w:rsidR="00EF26CB">
        <w:t xml:space="preserve">GXE </w:t>
      </w:r>
      <w:r w:rsidR="0064561F">
        <w:t xml:space="preserve">(3.82, se=0.34) </w:t>
      </w:r>
      <w:r w:rsidR="007D27BE">
        <w:t>in PEGS</w:t>
      </w:r>
      <w:r w:rsidR="0036634B">
        <w:t xml:space="preserve">. </w:t>
      </w:r>
      <w:r w:rsidR="007D27BE">
        <w:t xml:space="preserve">Interestingly, </w:t>
      </w:r>
      <w:r w:rsidR="00A67C75">
        <w:t>DRM</w:t>
      </w:r>
      <w:r w:rsidR="009E3F46">
        <w:t>,</w:t>
      </w:r>
      <w:r w:rsidR="007D27BE">
        <w:t xml:space="preserve"> </w:t>
      </w:r>
      <w:r w:rsidR="0064561F">
        <w:t xml:space="preserve">being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the Manhattan plot in </w:t>
      </w:r>
      <w:r w:rsidR="009E3F46">
        <w:t xml:space="preserve">Figure </w:t>
      </w:r>
      <w:r w:rsidR="00350BCE">
        <w:t>3a</w:t>
      </w:r>
      <w:r w:rsidR="009E3F46">
        <w:t>)</w:t>
      </w:r>
      <w:r w:rsidR="0064561F">
        <w:t xml:space="preserve">, </w:t>
      </w:r>
      <w:r w:rsidR="007D27BE">
        <w:t xml:space="preserve">gave the best </w:t>
      </w:r>
      <w:r w:rsidR="0064561F">
        <w:t xml:space="preserve">overall </w:t>
      </w:r>
      <w:r w:rsidR="00AE00F8">
        <w:t xml:space="preserve">enrichment </w:t>
      </w:r>
      <w:r w:rsidR="0064561F">
        <w:t>(4.64, se=0.35)</w:t>
      </w:r>
      <w:r w:rsidR="00CC14F2">
        <w:t xml:space="preserve"> in PEGS</w:t>
      </w:r>
      <w:r w:rsidR="006A7B01">
        <w:t>.</w:t>
      </w:r>
      <w:r w:rsidR="0084005F">
        <w:t xml:space="preserve"> </w:t>
      </w:r>
      <w:r w:rsidR="00CE0C79" w:rsidRPr="002D676C">
        <w:t>For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w:t>
      </w:r>
      <w:r w:rsidR="001C7CD7">
        <w:t>,</w:t>
      </w:r>
      <w:r w:rsidR="00CE0C79">
        <w:t xml:space="preserve"> and the overall GxE </w:t>
      </w:r>
      <w:r w:rsidR="00F2127A">
        <w:t xml:space="preserve">(0.89, se=0.34) </w:t>
      </w:r>
      <w:r w:rsidR="00CE0C79">
        <w:t>in PEGS</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972B3E">
        <w:t>W</w:t>
      </w:r>
      <w:r w:rsidR="00962731">
        <w:t>e notice</w:t>
      </w:r>
      <w:r w:rsidR="00350BCE">
        <w:t>, again,</w:t>
      </w:r>
      <w:r w:rsidR="00962731">
        <w:t xml:space="preserve"> </w:t>
      </w:r>
      <w:r w:rsidR="0036634B">
        <w:t xml:space="preserve">the </w:t>
      </w:r>
      <w:r w:rsidR="00972B3E">
        <w:t>coefficients</w:t>
      </w:r>
      <w:r w:rsidR="0020638D">
        <w:t xml:space="preserve"> of DLM closely follows the GWAS, </w:t>
      </w:r>
      <w:r w:rsidR="00706BC0">
        <w:t>and to a lesser degree</w:t>
      </w:r>
      <w:r w:rsidR="005223F8">
        <w:t>, DRM as well</w:t>
      </w:r>
      <w:r w:rsidR="0000343E">
        <w:t xml:space="preserve">, </w:t>
      </w:r>
      <w:r w:rsidR="0020638D">
        <w:t xml:space="preserve">reflecting the fact that </w:t>
      </w:r>
      <w:r w:rsidR="0000343E">
        <w:t>slope-based</w:t>
      </w:r>
      <w:r w:rsidR="0012144E">
        <w:t xml:space="preserve"> </w:t>
      </w:r>
      <w:r w:rsidR="00962731">
        <w:t xml:space="preserve">variance loci test </w:t>
      </w:r>
      <w:r w:rsidR="0000343E">
        <w:t xml:space="preserve">tends to be </w:t>
      </w:r>
      <w:r w:rsidR="006C687D">
        <w:t>redundant for binary phenotypes.</w:t>
      </w:r>
      <w:r w:rsidR="0084005F">
        <w:t xml:space="preserve"> </w:t>
      </w:r>
    </w:p>
    <w:p w14:paraId="279A17AC" w14:textId="10B7DBC8" w:rsidR="006A7B01" w:rsidRDefault="00902A5E" w:rsidP="00C750C1">
      <w:r w:rsidRPr="00822FEF">
        <w:rPr>
          <w:highlight w:val="yellow"/>
        </w:rPr>
        <w:t>Compar</w:t>
      </w:r>
      <w:r w:rsidR="003A6B35" w:rsidRPr="00822FEF">
        <w:rPr>
          <w:highlight w:val="yellow"/>
        </w:rPr>
        <w:t>ing</w:t>
      </w:r>
      <w:r w:rsidRPr="00822FEF">
        <w:rPr>
          <w:highlight w:val="yellow"/>
        </w:rPr>
        <w:t xml:space="preserve"> </w:t>
      </w:r>
      <w:r w:rsidR="00350BCE" w:rsidRPr="00822FEF">
        <w:rPr>
          <w:highlight w:val="yellow"/>
        </w:rPr>
        <w:t xml:space="preserve">the </w:t>
      </w:r>
      <w:r w:rsidRPr="00822FEF">
        <w:rPr>
          <w:highlight w:val="yellow"/>
        </w:rPr>
        <w:t xml:space="preserve">GxE enrichment </w:t>
      </w:r>
      <w:r w:rsidR="00764A93" w:rsidRPr="00822FEF">
        <w:rPr>
          <w:highlight w:val="yellow"/>
        </w:rPr>
        <w:t>(</w:t>
      </w:r>
      <w:r w:rsidR="00350BCE" w:rsidRPr="00822FEF">
        <w:rPr>
          <w:highlight w:val="yellow"/>
        </w:rPr>
        <w:t>Figure 4 a-d, Table s3a, s3bb)</w:t>
      </w:r>
      <w:r w:rsidR="00764A93" w:rsidRPr="00822FEF">
        <w:rPr>
          <w:highlight w:val="yellow"/>
        </w:rPr>
        <w:t xml:space="preserve"> </w:t>
      </w:r>
      <w:r w:rsidR="003A6B35" w:rsidRPr="00822FEF">
        <w:rPr>
          <w:highlight w:val="yellow"/>
        </w:rPr>
        <w:t xml:space="preserve">with </w:t>
      </w:r>
      <w:r w:rsidRPr="00822FEF">
        <w:rPr>
          <w:highlight w:val="yellow"/>
        </w:rPr>
        <w:t xml:space="preserve">the </w:t>
      </w:r>
      <w:r w:rsidR="00764A93" w:rsidRPr="00822FEF">
        <w:rPr>
          <w:highlight w:val="yellow"/>
        </w:rPr>
        <w:t>variance loci test statistics (</w:t>
      </w:r>
      <w:r w:rsidR="00350BCE" w:rsidRPr="00822FEF">
        <w:rPr>
          <w:highlight w:val="yellow"/>
        </w:rPr>
        <w:t>Figure 3, Table s3)</w:t>
      </w:r>
      <w:r w:rsidRPr="00822FEF">
        <w:rPr>
          <w:highlight w:val="yellow"/>
        </w:rPr>
        <w:t xml:space="preserve">, </w:t>
      </w:r>
      <w:r w:rsidR="00921E15" w:rsidRPr="00822FEF">
        <w:rPr>
          <w:highlight w:val="yellow"/>
        </w:rPr>
        <w:t xml:space="preserve">DRM and VLA </w:t>
      </w:r>
      <w:r w:rsidR="00CC14F2" w:rsidRPr="00822FEF">
        <w:rPr>
          <w:highlight w:val="yellow"/>
        </w:rPr>
        <w:t xml:space="preserve">did not </w:t>
      </w:r>
      <w:r w:rsidR="009130EA" w:rsidRPr="00822FEF">
        <w:rPr>
          <w:highlight w:val="yellow"/>
        </w:rPr>
        <w:t>produce</w:t>
      </w:r>
      <w:r w:rsidR="00CC14F2" w:rsidRPr="00822FEF">
        <w:rPr>
          <w:highlight w:val="yellow"/>
        </w:rPr>
        <w:t xml:space="preserve"> as much </w:t>
      </w:r>
      <w:r w:rsidR="00FC3A72" w:rsidRPr="00822FEF">
        <w:rPr>
          <w:highlight w:val="yellow"/>
        </w:rPr>
        <w:t>significant loci</w:t>
      </w:r>
      <w:r w:rsidR="00324AAF" w:rsidRPr="00822FEF">
        <w:rPr>
          <w:highlight w:val="yellow"/>
        </w:rPr>
        <w:t xml:space="preserve"> </w:t>
      </w:r>
      <w:r w:rsidR="00E940BE" w:rsidRPr="00822FEF">
        <w:rPr>
          <w:highlight w:val="yellow"/>
        </w:rPr>
        <w:t>as other</w:t>
      </w:r>
      <w:r w:rsidR="009130EA" w:rsidRPr="00822FEF">
        <w:rPr>
          <w:highlight w:val="yellow"/>
        </w:rPr>
        <w:t>s</w:t>
      </w:r>
      <w:r w:rsidR="001C7FA2" w:rsidRPr="00822FEF">
        <w:rPr>
          <w:highlight w:val="yellow"/>
        </w:rPr>
        <w:t xml:space="preserve"> yet </w:t>
      </w:r>
      <w:r w:rsidR="00324AAF" w:rsidRPr="00822FEF">
        <w:rPr>
          <w:highlight w:val="yellow"/>
        </w:rPr>
        <w:t xml:space="preserve">gave the </w:t>
      </w:r>
      <w:r w:rsidR="00350BCE" w:rsidRPr="00822FEF">
        <w:rPr>
          <w:highlight w:val="yellow"/>
        </w:rPr>
        <w:t>highest</w:t>
      </w:r>
      <w:r w:rsidR="00324AAF" w:rsidRPr="00822FEF">
        <w:rPr>
          <w:highlight w:val="yellow"/>
        </w:rPr>
        <w:t xml:space="preserve"> </w:t>
      </w:r>
      <w:r w:rsidR="00EA55DD" w:rsidRPr="00822FEF">
        <w:rPr>
          <w:highlight w:val="yellow"/>
        </w:rPr>
        <w:t xml:space="preserve">boost to </w:t>
      </w:r>
      <w:r w:rsidR="00E940BE" w:rsidRPr="00822FEF">
        <w:rPr>
          <w:highlight w:val="yellow"/>
        </w:rPr>
        <w:t xml:space="preserve">GxE </w:t>
      </w:r>
      <w:r w:rsidR="00EA55DD" w:rsidRPr="00822FEF">
        <w:rPr>
          <w:highlight w:val="yellow"/>
        </w:rPr>
        <w:t>detection</w:t>
      </w:r>
      <w:r w:rsidR="000F647A" w:rsidRPr="00822FEF">
        <w:rPr>
          <w:highlight w:val="yellow"/>
        </w:rPr>
        <w:t xml:space="preserve"> for BMI and T2D, respectively</w:t>
      </w:r>
      <w:r w:rsidR="00FC3A72" w:rsidRPr="00822FEF">
        <w:rPr>
          <w:highlight w:val="yellow"/>
        </w:rPr>
        <w:t xml:space="preserve">. </w:t>
      </w:r>
      <w:r w:rsidR="007735F5" w:rsidRPr="00822FEF">
        <w:rPr>
          <w:highlight w:val="yellow"/>
        </w:rPr>
        <w:t>It seems, w</w:t>
      </w:r>
      <w:r w:rsidR="006A7B01" w:rsidRPr="00822FEF">
        <w:rPr>
          <w:highlight w:val="yellow"/>
        </w:rPr>
        <w:t xml:space="preserve">hile </w:t>
      </w:r>
      <w:r w:rsidR="000F647A" w:rsidRPr="00822FEF">
        <w:rPr>
          <w:highlight w:val="yellow"/>
        </w:rPr>
        <w:t>a</w:t>
      </w:r>
      <w:r w:rsidR="006A7B01" w:rsidRPr="00822FEF">
        <w:rPr>
          <w:highlight w:val="yellow"/>
        </w:rPr>
        <w:t xml:space="preserve"> Manhattan plot (Figure </w:t>
      </w:r>
      <w:r w:rsidR="00350BCE" w:rsidRPr="00822FEF">
        <w:rPr>
          <w:highlight w:val="yellow"/>
        </w:rPr>
        <w:t>3</w:t>
      </w:r>
      <w:r w:rsidR="006A7B01" w:rsidRPr="00822FEF">
        <w:rPr>
          <w:highlight w:val="yellow"/>
        </w:rPr>
        <w:t xml:space="preserve">) highlighting the strongest signals, it </w:t>
      </w:r>
      <w:r w:rsidR="00350BCE" w:rsidRPr="00822FEF">
        <w:rPr>
          <w:highlight w:val="yellow"/>
        </w:rPr>
        <w:t>does not reveal</w:t>
      </w:r>
      <w:r w:rsidR="006A7B01" w:rsidRPr="00822FEF">
        <w:rPr>
          <w:highlight w:val="yellow"/>
        </w:rPr>
        <w:t xml:space="preserve"> how different statistics </w:t>
      </w:r>
      <w:r w:rsidR="00864BF8" w:rsidRPr="00822FEF">
        <w:rPr>
          <w:highlight w:val="yellow"/>
        </w:rPr>
        <w:t>ranked</w:t>
      </w:r>
      <w:r w:rsidR="006A7B01" w:rsidRPr="00822FEF">
        <w:rPr>
          <w:highlight w:val="yellow"/>
        </w:rPr>
        <w:t xml:space="preserve"> the bulk of loci differently</w:t>
      </w:r>
      <w:r w:rsidR="007735F5" w:rsidRPr="00822FEF">
        <w:rPr>
          <w:highlight w:val="yellow"/>
        </w:rPr>
        <w:t xml:space="preserve">. </w:t>
      </w:r>
      <w:r w:rsidR="00350BCE" w:rsidRPr="00822FEF">
        <w:rPr>
          <w:highlight w:val="yellow"/>
        </w:rPr>
        <w:t xml:space="preserve">It seems </w:t>
      </w:r>
      <w:r w:rsidR="006A7B01" w:rsidRPr="00822FEF">
        <w:rPr>
          <w:highlight w:val="yellow"/>
        </w:rPr>
        <w:t xml:space="preserve">two strategies </w:t>
      </w:r>
      <w:r w:rsidR="007735F5" w:rsidRPr="00822FEF">
        <w:rPr>
          <w:highlight w:val="yellow"/>
        </w:rPr>
        <w:t>should be considered</w:t>
      </w:r>
      <w:r w:rsidR="00E16154" w:rsidRPr="00822FEF">
        <w:rPr>
          <w:highlight w:val="yellow"/>
        </w:rPr>
        <w:t xml:space="preserve"> when picking candidate SNPs</w:t>
      </w:r>
      <w:r w:rsidR="007735F5" w:rsidRPr="00822FEF">
        <w:rPr>
          <w:highlight w:val="yellow"/>
        </w:rPr>
        <w:t xml:space="preserve">, </w:t>
      </w:r>
      <w:r w:rsidR="00350BCE" w:rsidRPr="00822FEF">
        <w:rPr>
          <w:highlight w:val="yellow"/>
        </w:rPr>
        <w:t xml:space="preserve">by </w:t>
      </w:r>
      <w:r w:rsidR="006A7B01" w:rsidRPr="00822FEF">
        <w:rPr>
          <w:highlight w:val="yellow"/>
        </w:rPr>
        <w:t xml:space="preserve">a </w:t>
      </w:r>
      <w:r w:rsidR="00AD2DBC" w:rsidRPr="00822FEF">
        <w:rPr>
          <w:highlight w:val="yellow"/>
        </w:rPr>
        <w:t xml:space="preserve">pre-defined </w:t>
      </w:r>
      <w:r w:rsidR="006A7B01" w:rsidRPr="00822FEF">
        <w:rPr>
          <w:highlight w:val="yellow"/>
        </w:rPr>
        <w:t xml:space="preserve">p-value (or </w:t>
      </w:r>
      <w:r w:rsidR="001E65A9" w:rsidRPr="00822FEF">
        <w:rPr>
          <w:highlight w:val="yellow"/>
        </w:rPr>
        <w:t>false discovery rate, FDR</w:t>
      </w:r>
      <w:r w:rsidR="006A7B01" w:rsidRPr="00822FEF">
        <w:rPr>
          <w:highlight w:val="yellow"/>
        </w:rPr>
        <w:t xml:space="preserve">) </w:t>
      </w:r>
      <w:r w:rsidR="007735F5" w:rsidRPr="00822FEF">
        <w:rPr>
          <w:highlight w:val="yellow"/>
        </w:rPr>
        <w:t xml:space="preserve">cut-off, </w:t>
      </w:r>
      <w:r w:rsidR="006E319E" w:rsidRPr="00822FEF">
        <w:rPr>
          <w:highlight w:val="yellow"/>
        </w:rPr>
        <w:t>and</w:t>
      </w:r>
      <w:r w:rsidR="00CE5A67" w:rsidRPr="00822FEF">
        <w:rPr>
          <w:highlight w:val="yellow"/>
        </w:rPr>
        <w:t xml:space="preserve"> </w:t>
      </w:r>
      <w:r w:rsidR="00AD2DBC" w:rsidRPr="00822FEF">
        <w:rPr>
          <w:highlight w:val="yellow"/>
        </w:rPr>
        <w:t>SNPs ranked forward</w:t>
      </w:r>
      <w:r w:rsidR="00350BCE" w:rsidRPr="00822FEF">
        <w:rPr>
          <w:highlight w:val="yellow"/>
        </w:rPr>
        <w:t xml:space="preserve"> </w:t>
      </w:r>
      <w:r w:rsidR="00AD2DBC" w:rsidRPr="00822FEF">
        <w:rPr>
          <w:highlight w:val="yellow"/>
        </w:rPr>
        <w:t>even if they did not necessarily pass the said threshold.</w:t>
      </w:r>
    </w:p>
    <w:p w14:paraId="2A19A0E3" w14:textId="7153160F" w:rsidR="00756D84" w:rsidRDefault="00756D84" w:rsidP="00C750C1">
      <w:pPr>
        <w:pStyle w:val="Heading2"/>
      </w:pPr>
      <w:r>
        <w:t>F</w:t>
      </w:r>
      <w:r w:rsidRPr="002D676C">
        <w:t>unctional enrichment</w:t>
      </w:r>
      <w:r>
        <w:t xml:space="preserve"> Analysis</w:t>
      </w:r>
    </w:p>
    <w:p w14:paraId="343DF0F8" w14:textId="2F231919" w:rsidR="00756D84" w:rsidRDefault="00756D84" w:rsidP="00C750C1">
      <w:r>
        <w:t xml:space="preserve">We are also interested in the enrichment </w:t>
      </w:r>
      <w:r w:rsidR="00C56242">
        <w:t>from</w:t>
      </w:r>
      <w:r>
        <w:t xml:space="preserve"> a functional </w:t>
      </w:r>
      <w:r w:rsidR="00C56242">
        <w:t>perspective</w:t>
      </w:r>
      <w:r>
        <w:t xml:space="preserve">, that is, what kind of SNPs (i.e., </w:t>
      </w:r>
      <w:r w:rsidR="00C56242">
        <w:t>e</w:t>
      </w:r>
      <w:r>
        <w:t xml:space="preserve">xonic, intronic, intergenic, etc.) were </w:t>
      </w:r>
      <w:r w:rsidR="003C34EC">
        <w:t xml:space="preserve">overrepresented among </w:t>
      </w:r>
      <w:r w:rsidR="006B70EF">
        <w:t xml:space="preserve">the </w:t>
      </w:r>
      <w:r>
        <w:t xml:space="preserve">significant loci </w:t>
      </w:r>
      <w:r w:rsidR="003C34EC">
        <w:t xml:space="preserve">of </w:t>
      </w:r>
      <w:r>
        <w:t xml:space="preserve">a statistical </w:t>
      </w:r>
      <w:r w:rsidR="003C34EC">
        <w:t>test</w:t>
      </w:r>
      <w:r>
        <w:t>.</w:t>
      </w:r>
    </w:p>
    <w:p w14:paraId="6FE2C3D1" w14:textId="5CEE7D31" w:rsidR="00BA2580" w:rsidRDefault="00BA2580" w:rsidP="00F06498">
      <w:r>
        <w:t xml:space="preserve">If SNPs prioritized by one of the tests are prone to have a particular genomic function, the significant loci of that test should represent different types of SNPs unevenly. For example, GWAS loci are more frequent among SNPs in or near genes than between genes. We used 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rsidRPr="00685BFB" w:rsidDel="00152B7E">
        <w:t xml:space="preserve"> </w:t>
      </w:r>
      <w:r>
        <w:t xml:space="preserve">to label each SNP as an intergenic, upstream, intronic, exonic, or downstream variant. We also calculated </w:t>
      </w:r>
      <w:r>
        <w:lastRenderedPageBreak/>
        <w:t xml:space="preserve">the combined annotation-dependent depletion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t xml:space="preserve"> as a continuous measure of pathogenic tendency. We treated the functional labels as binary and CADD scores as continuous response variables to regress on SNP rankings given by VLA, DLM, LVT, DRM, and GWAS. A positive significant coefficient means the variance loci are over-represented among SNPs of certain types or higher CADD. We summarize the exact functional enrichment coefficients for BMI and T2D in supplement Table </w:t>
      </w:r>
      <w:r>
        <w:rPr>
          <w:rStyle w:val="Strong"/>
          <w:color w:val="0E101A"/>
        </w:rPr>
        <w:t>s3c</w:t>
      </w:r>
      <w:r>
        <w:t> and Figures 4e and 4f.</w:t>
      </w:r>
    </w:p>
    <w:p w14:paraId="0208C9D4" w14:textId="15938016" w:rsidR="00B2107F" w:rsidRDefault="00B2107F" w:rsidP="002A1669">
      <w:r w:rsidRPr="00B2107F">
        <w:t xml:space="preserve">For both phenotypes, all tests except VLA </w:t>
      </w:r>
      <w:r>
        <w:t xml:space="preserve">underrepresented intergenic </w:t>
      </w:r>
      <w:r w:rsidRPr="00B2107F">
        <w:t>SNPs; while inside or near genes, none of the tests prioritize exonic SNPs.</w:t>
      </w:r>
    </w:p>
    <w:p w14:paraId="298A903D" w14:textId="77777777" w:rsidR="00CD17DD" w:rsidRDefault="00CD17DD" w:rsidP="002A1669">
      <w:r w:rsidRPr="00CD17DD">
        <w:t xml:space="preserve">For BMI, VLA tends to pick all types of SNPs evenly (Figure 4e, red); DRM is the only test under-selected downstream SNPs (i.e., near the end of a gene) (Figure 4e, orange); the other three tests prioritized intronic SNPs and those with high CADD scores. </w:t>
      </w:r>
    </w:p>
    <w:p w14:paraId="046D7ED3" w14:textId="77777777" w:rsidR="00AD4BA8" w:rsidRDefault="00AD4BA8" w:rsidP="008E69E8">
      <w:pPr>
        <w:rPr>
          <w:highlight w:val="yellow"/>
        </w:rPr>
      </w:pPr>
      <w:r w:rsidRPr="00AD4BA8">
        <w:t>For T2D, only VLA distinguished itself by prioritizing intergenic SNPs (Figure 4f, red) while not prioritizing intronic SNPs or those with high CADD scores. The other four tests largely agreed, which is no surprise given their redundancy regarding a binary phenotype.</w:t>
      </w:r>
      <w:r w:rsidRPr="00AD4BA8">
        <w:rPr>
          <w:highlight w:val="yellow"/>
        </w:rPr>
        <w:t xml:space="preserve"> </w:t>
      </w:r>
    </w:p>
    <w:p w14:paraId="1C080FA5" w14:textId="53EF987C" w:rsidR="009573A0" w:rsidRDefault="002C0C8B" w:rsidP="009573A0">
      <w:r w:rsidRPr="002C0C8B">
        <w:t>Taking genome-wide variance loci analysis (Figure 3, Table s2) and GxE enrichment analysis together (Figure 4e-f, Table s3c), it seems a practical variance loci test should attend SNPs not directly contributing to protein function. Because VLA and DRM gave the best GxE enrichment for BMI (Figure 4a, c), both showed no preference for SNPs of high CADD scores. Also, VLA was the only test enriched GxE detection for T2D (Figure 4b, e), which was also the only test not prioritizing high CADD while emphasizing SNPs between genes.</w:t>
      </w:r>
      <w:r w:rsidR="009573A0" w:rsidRPr="009573A0">
        <w:t xml:space="preserve"> </w:t>
      </w:r>
    </w:p>
    <w:p w14:paraId="3AFB6F95" w14:textId="165A29F3" w:rsidR="00260FD0" w:rsidRDefault="00A06A14" w:rsidP="009573A0">
      <w:pPr>
        <w:pStyle w:val="Heading2"/>
      </w:pPr>
      <w:r>
        <w:t xml:space="preserve">PEGS </w:t>
      </w:r>
      <w:r w:rsidR="006A22E2">
        <w:t xml:space="preserve">GxE </w:t>
      </w:r>
      <w:r w:rsidR="00D26588">
        <w:t xml:space="preserve">adjusted by </w:t>
      </w:r>
      <w:r>
        <w:t xml:space="preserve">UKBB </w:t>
      </w:r>
      <w:r w:rsidR="00D26588">
        <w:t>Variance Loci</w:t>
      </w:r>
    </w:p>
    <w:p w14:paraId="5B3058CC" w14:textId="77777777" w:rsidR="006C1EFC" w:rsidRDefault="006C1EFC" w:rsidP="003E6AE4">
      <w:r>
        <w:t xml:space="preserve">We conducted an exhaustive 2-way GxE-WAS in PEGS for type 2 diabetes, resulting in 10.8 trillion GxE test statistics (i.e., genome variants × exposome items). We retained 36.7 billion (0.40%) GxE of or beyond moderate significance (P &lt; 5e-4) and matched by coordinate and alleles with variance loci from previous analysis of unrelated White Europeans in the UKBB. The GxE and matched variance loci were binned into segments in the genome and have the most significant GxE and variance loci elected per bin, which further thinned the number to 1,608,961 representative GxE (0.015%) and nearby variance loci. We applied Bonferroni multiple testing corrections to the p-values per bin, then re-adjusted the p-value by the significance of nearby variance loci; this allowed more GxE to enter the subsequent database search than relying on the Bonferroni corrected p-values alone. </w:t>
      </w:r>
    </w:p>
    <w:p w14:paraId="1F2953A4" w14:textId="4F37A2D7" w:rsidR="006C1EFC" w:rsidRPr="00651681" w:rsidRDefault="006C1EFC" w:rsidP="003E6AE4">
      <w:r>
        <w:t xml:space="preserve">The 2-way GxE-WAS analysis in PEGS, summary, p-value </w:t>
      </w:r>
      <w:r w:rsidR="00294859">
        <w:t xml:space="preserve">correction, and </w:t>
      </w:r>
      <w:r>
        <w:t>re-adjustment by variance loci are detailed in "</w:t>
      </w:r>
      <w:r w:rsidRPr="006C1EFC">
        <w:rPr>
          <w:b/>
          <w:bCs/>
        </w:rPr>
        <w:t>Method</w:t>
      </w:r>
      <w:r>
        <w:t>"; the preparation of PEGS data is described "</w:t>
      </w:r>
      <w:r>
        <w:rPr>
          <w:rStyle w:val="Strong"/>
          <w:color w:val="0E101A"/>
        </w:rPr>
        <w:t>Material</w:t>
      </w:r>
      <w:r>
        <w:t>".</w:t>
      </w:r>
    </w:p>
    <w:p w14:paraId="12569CDD" w14:textId="243157B3" w:rsidR="00137FBF" w:rsidRDefault="00137FBF" w:rsidP="00552038">
      <w:pPr>
        <w:pStyle w:val="Heading2"/>
      </w:pPr>
      <w:r w:rsidRPr="00651681">
        <w:t xml:space="preserve">ABCB7 </w:t>
      </w:r>
      <w:r w:rsidR="00552038" w:rsidRPr="00651681">
        <w:t>×</w:t>
      </w:r>
      <w:r w:rsidRPr="00651681">
        <w:t xml:space="preserve"> </w:t>
      </w:r>
      <w:r w:rsidR="008E3916">
        <w:t>P</w:t>
      </w:r>
      <w:r w:rsidR="00EB0A83">
        <w:t>rint Material</w:t>
      </w:r>
      <w:r w:rsidR="009C35FA" w:rsidRPr="00651681">
        <w:t xml:space="preserve"> on T2D</w:t>
      </w:r>
    </w:p>
    <w:p w14:paraId="178DCC7F" w14:textId="1C01BDA0" w:rsidR="00105894" w:rsidRDefault="0071003B" w:rsidP="0071003B">
      <w:r w:rsidRPr="0071003B">
        <w:t>By manually checking genome features on or near significant GxE post-adjustment, a particular interaction affecting T2D stood out between the X chromosome gene ABCB7</w:t>
      </w:r>
      <w:r>
        <w:t xml:space="preserve"> </w:t>
      </w:r>
      <w:r w:rsidRPr="00651681">
        <w:t xml:space="preserve">(ATP binding cassette subfamily B member 7, X:75,051,048 - 75,156,732, </w:t>
      </w:r>
      <w:hyperlink r:id="rId27" w:history="1">
        <w:r w:rsidRPr="00651681">
          <w:rPr>
            <w:rStyle w:val="Hyperlink"/>
          </w:rPr>
          <w:t>ENSG00000131269</w:t>
        </w:r>
      </w:hyperlink>
      <w:r w:rsidRPr="00651681">
        <w:t>)</w:t>
      </w:r>
      <w:r w:rsidRPr="0071003B">
        <w:t>, its immediate downstream UPRT</w:t>
      </w:r>
      <w:r w:rsidR="00FD4CC4">
        <w:t xml:space="preserve"> </w:t>
      </w:r>
      <w:r w:rsidR="00FD4CC4" w:rsidRPr="00651681">
        <w:t xml:space="preserve">(uracil phosphoribosyl transferase homolog, X:75,156,388 - 75,304,885, </w:t>
      </w:r>
      <w:hyperlink r:id="rId28" w:history="1">
        <w:r w:rsidR="00FD4CC4" w:rsidRPr="00651681">
          <w:rPr>
            <w:rStyle w:val="Hyperlink"/>
          </w:rPr>
          <w:t>ENSG00000094841</w:t>
        </w:r>
      </w:hyperlink>
      <w:r w:rsidR="00FD4CC4" w:rsidRPr="00651681">
        <w:t>)</w:t>
      </w:r>
      <w:r w:rsidRPr="0071003B">
        <w:t>, and exposure to print material</w:t>
      </w:r>
      <w:r w:rsidR="00FD4CC4">
        <w:t xml:space="preserve"> (PEGS ID: </w:t>
      </w:r>
      <w:r w:rsidR="00FD4CC4" w:rsidRPr="00BB4AC2">
        <w:rPr>
          <w:b/>
          <w:bCs/>
        </w:rPr>
        <w:t>A_B194</w:t>
      </w:r>
      <w:r w:rsidR="00FD4CC4">
        <w:rPr>
          <w:b/>
          <w:bCs/>
        </w:rPr>
        <w:t xml:space="preserve">*, </w:t>
      </w:r>
      <w:r w:rsidR="00FD4CC4" w:rsidRPr="00BB4AC2">
        <w:t>dyes</w:t>
      </w:r>
      <w:r w:rsidR="00FD4CC4">
        <w:t xml:space="preserve"> and </w:t>
      </w:r>
      <w:r w:rsidR="00FD4CC4" w:rsidRPr="00BB4AC2">
        <w:t>inks</w:t>
      </w:r>
      <w:r w:rsidR="00FD4CC4">
        <w:t>)</w:t>
      </w:r>
      <w:r w:rsidRPr="0071003B">
        <w:t>.</w:t>
      </w:r>
      <w:r w:rsidR="00FD4CC4">
        <w:t xml:space="preserve"> </w:t>
      </w:r>
      <w:r w:rsidR="00105894" w:rsidRPr="00105894">
        <w:t>The two genes were enclosed by q13.3 and were suggested by nearby SNP rs4409555 with the smallest raw GxE p-value 9.25e-12 and 4.39e-2 after Bonferroni correction.</w:t>
      </w:r>
      <w:r w:rsidR="00332FD5">
        <w:t xml:space="preserve"> </w:t>
      </w:r>
      <w:r w:rsidR="00332FD5" w:rsidRPr="00651681">
        <w:t xml:space="preserve">Given the nearby significant variance loci </w:t>
      </w:r>
      <w:r w:rsidR="00332FD5">
        <w:t xml:space="preserve">found in </w:t>
      </w:r>
      <w:r w:rsidR="00332FD5" w:rsidRPr="00651681">
        <w:t xml:space="preserve">UK Biobank </w:t>
      </w:r>
      <w:r w:rsidR="00332FD5">
        <w:t xml:space="preserve">by </w:t>
      </w:r>
      <w:r w:rsidR="00332FD5" w:rsidRPr="00651681">
        <w:t>GWAS (</w:t>
      </w:r>
      <w:r w:rsidR="00332FD5">
        <w:t>P</w:t>
      </w:r>
      <w:r w:rsidR="00332FD5" w:rsidRPr="00651681">
        <w:t xml:space="preserve"> = 1.24e-3, CDF = 7.52e-3), DLM (</w:t>
      </w:r>
      <w:r w:rsidR="00332FD5">
        <w:t>P</w:t>
      </w:r>
      <w:r w:rsidR="00332FD5" w:rsidRPr="00651681">
        <w:t xml:space="preserve"> = 1.94e-3, CDF = 7.18e-3), and VLA (</w:t>
      </w:r>
      <w:r w:rsidR="00332FD5">
        <w:t>P</w:t>
      </w:r>
      <w:r w:rsidR="00332FD5" w:rsidRPr="00651681">
        <w:t xml:space="preserve"> = 7.74e-5, CDF=1.47e-3), the adjusted GxE p-values were 3.30e-4 (GWAS), 3.15e-4 (DLM) and 6.45e-5 (VLA), respectively.</w:t>
      </w:r>
      <w:r w:rsidR="002A4600">
        <w:t xml:space="preserve"> </w:t>
      </w:r>
      <w:r w:rsidR="002A4600" w:rsidRPr="002A4600">
        <w:t>By looking at the p-values and CDF of variance loci, VLA anticipated GxE near ABCB7-UPRT more than GWAS and DLM did. As a reminder, LVT and DRM were absent because the two tests are invalid on chromosome X.</w:t>
      </w:r>
    </w:p>
    <w:p w14:paraId="4BF550C2" w14:textId="7B8C556A" w:rsidR="00AA4DF6" w:rsidRPr="0071003B" w:rsidRDefault="00BE242F" w:rsidP="0071003B">
      <w:r w:rsidRPr="00BE242F">
        <w:lastRenderedPageBreak/>
        <w:t>Figure 5 presents a localized Manhattan plot near ABCB7 and UPRT. The region in display came close to the highest peak in LD (linkage disequilibrium) in chromosome X (Figure 5 top) based on 3104 genotyped females (68.4%) in PEGS, with a median LD score of 422.29, which was above the overall median of 110.1815 for the entire chromosome X.</w:t>
      </w:r>
      <w:r w:rsidR="00AA4DF6">
        <w:t xml:space="preserve"> The significant GxE interaction between SNPs around ABCB7-UPRT and printer toners points to evidence of differential expression of </w:t>
      </w:r>
      <w:r w:rsidR="00AA4DF6">
        <w:rPr>
          <w:rStyle w:val="Emphasis"/>
          <w:color w:val="0E101A"/>
        </w:rPr>
        <w:t>ABCB7</w:t>
      </w:r>
      <w:r w:rsidR="00AA4DF6">
        <w:t> among workers occupationally exposed to inkjet printers, archived as GEO dataset </w:t>
      </w:r>
      <w:r w:rsidR="00AA4DF6">
        <w:rPr>
          <w:rStyle w:val="Strong"/>
          <w:color w:val="0E101A"/>
        </w:rPr>
        <w:t>GSE142351 </w:t>
      </w:r>
      <w:r w:rsidR="00AA4DF6" w:rsidRPr="00D47685">
        <w:fldChar w:fldCharType="begin"/>
      </w:r>
      <w:r w:rsidR="00AA4DF6"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00AA4DF6" w:rsidRPr="00D47685">
        <w:fldChar w:fldCharType="separate"/>
      </w:r>
      <w:r w:rsidR="00AA4DF6" w:rsidRPr="00D47685">
        <w:rPr>
          <w:noProof/>
        </w:rPr>
        <w:t>(Guo et al. 2020)</w:t>
      </w:r>
      <w:r w:rsidR="00AA4DF6" w:rsidRPr="00D47685">
        <w:fldChar w:fldCharType="end"/>
      </w:r>
      <w:r w:rsidR="00AA4DF6">
        <w:t>. We offer more detail on the differential expression studies in “Methods.”</w:t>
      </w:r>
    </w:p>
    <w:p w14:paraId="0FF9A3DF" w14:textId="5F9D3D03" w:rsidR="005671F5" w:rsidRDefault="005671F5" w:rsidP="00EF35F9">
      <w:pPr>
        <w:rPr>
          <w:rFonts w:ascii="Calibri" w:eastAsia="Times New Roman" w:hAnsi="Calibri" w:cs="Calibri"/>
          <w:color w:val="000000"/>
        </w:rPr>
      </w:pPr>
      <w:r>
        <w:rPr>
          <w:noProof/>
        </w:rPr>
        <mc:AlternateContent>
          <mc:Choice Requires="wpc">
            <w:drawing>
              <wp:inline distT="0" distB="0" distL="0" distR="0" wp14:anchorId="044A9F05" wp14:editId="00355BC6">
                <wp:extent cx="5925185" cy="3513977"/>
                <wp:effectExtent l="0" t="0" r="5715" b="4445"/>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1" name="Text Box 2"/>
                        <wps:cNvSpPr txBox="1">
                          <a:spLocks noChangeArrowheads="1"/>
                        </wps:cNvSpPr>
                        <wps:spPr bwMode="auto">
                          <a:xfrm>
                            <a:off x="0" y="2395708"/>
                            <a:ext cx="5925185" cy="1117747"/>
                          </a:xfrm>
                          <a:prstGeom prst="rect">
                            <a:avLst/>
                          </a:prstGeom>
                          <a:noFill/>
                          <a:ln w="9525">
                            <a:noFill/>
                            <a:miter lim="800000"/>
                            <a:headEnd/>
                            <a:tailEnd/>
                          </a:ln>
                        </wps:spPr>
                        <wps:txbx>
                          <w:txbxContent>
                            <w:p w14:paraId="77106B4A" w14:textId="28C6BAFB" w:rsidR="005671F5" w:rsidRPr="00ED18E4" w:rsidRDefault="005671F5" w:rsidP="005671F5">
                              <w:pPr>
                                <w:pStyle w:val="NoSpacing"/>
                                <w:jc w:val="center"/>
                                <w:rPr>
                                  <w:b/>
                                  <w:bCs/>
                                  <w:sz w:val="18"/>
                                  <w:szCs w:val="18"/>
                                </w:rPr>
                              </w:pPr>
                              <w:r w:rsidRPr="00ED18E4">
                                <w:rPr>
                                  <w:b/>
                                  <w:bCs/>
                                  <w:sz w:val="18"/>
                                  <w:szCs w:val="18"/>
                                </w:rPr>
                                <w:t xml:space="preserve">Figure 5: </w:t>
                              </w:r>
                              <w:r w:rsidR="007D2ED9" w:rsidRPr="00ED18E4">
                                <w:rPr>
                                  <w:b/>
                                  <w:bCs/>
                                  <w:sz w:val="18"/>
                                  <w:szCs w:val="18"/>
                                </w:rPr>
                                <w:t xml:space="preserve">GxE interaction between </w:t>
                              </w:r>
                              <w:r w:rsidR="0063408D" w:rsidRPr="00ED18E4">
                                <w:rPr>
                                  <w:b/>
                                  <w:bCs/>
                                  <w:sz w:val="18"/>
                                  <w:szCs w:val="18"/>
                                </w:rPr>
                                <w:t xml:space="preserve">SNPs </w:t>
                              </w:r>
                              <w:r w:rsidR="00D90F82" w:rsidRPr="00ED18E4">
                                <w:rPr>
                                  <w:b/>
                                  <w:bCs/>
                                  <w:sz w:val="18"/>
                                  <w:szCs w:val="18"/>
                                </w:rPr>
                                <w:t>in</w:t>
                              </w:r>
                              <w:r w:rsidR="0063408D" w:rsidRPr="00ED18E4">
                                <w:rPr>
                                  <w:b/>
                                  <w:bCs/>
                                  <w:sz w:val="18"/>
                                  <w:szCs w:val="18"/>
                                </w:rPr>
                                <w:t xml:space="preserve"> </w:t>
                              </w:r>
                              <w:r w:rsidRPr="00ED18E4">
                                <w:rPr>
                                  <w:b/>
                                  <w:bCs/>
                                  <w:sz w:val="18"/>
                                  <w:szCs w:val="18"/>
                                </w:rPr>
                                <w:t xml:space="preserve">ABCB7-UPRT </w:t>
                              </w:r>
                              <w:r w:rsidR="007D2ED9" w:rsidRPr="00ED18E4">
                                <w:rPr>
                                  <w:b/>
                                  <w:bCs/>
                                  <w:sz w:val="18"/>
                                  <w:szCs w:val="18"/>
                                </w:rPr>
                                <w:t>and</w:t>
                              </w:r>
                              <w:r w:rsidR="008247A1" w:rsidRPr="00ED18E4">
                                <w:rPr>
                                  <w:b/>
                                  <w:bCs/>
                                  <w:sz w:val="18"/>
                                  <w:szCs w:val="18"/>
                                </w:rPr>
                                <w:t xml:space="preserve"> </w:t>
                              </w:r>
                              <w:r w:rsidR="00201835" w:rsidRPr="00ED18E4">
                                <w:rPr>
                                  <w:b/>
                                  <w:bCs/>
                                  <w:sz w:val="18"/>
                                  <w:szCs w:val="18"/>
                                </w:rPr>
                                <w:t>print materials</w:t>
                              </w:r>
                              <w:r w:rsidR="008E27AF" w:rsidRPr="00ED18E4">
                                <w:rPr>
                                  <w:b/>
                                  <w:bCs/>
                                  <w:sz w:val="18"/>
                                  <w:szCs w:val="18"/>
                                </w:rPr>
                                <w:t xml:space="preserve"> </w:t>
                              </w:r>
                              <w:r w:rsidR="007D2ED9" w:rsidRPr="00ED18E4">
                                <w:rPr>
                                  <w:b/>
                                  <w:bCs/>
                                  <w:sz w:val="18"/>
                                  <w:szCs w:val="18"/>
                                </w:rPr>
                                <w:t xml:space="preserve">associated with </w:t>
                              </w:r>
                              <w:r w:rsidRPr="00ED18E4">
                                <w:rPr>
                                  <w:b/>
                                  <w:bCs/>
                                  <w:sz w:val="18"/>
                                  <w:szCs w:val="18"/>
                                </w:rPr>
                                <w:t>T2D in PEGS</w:t>
                              </w:r>
                            </w:p>
                            <w:p w14:paraId="4BF0E873" w14:textId="522EE067" w:rsidR="005671F5" w:rsidRPr="00ED18E4" w:rsidRDefault="005671F5" w:rsidP="005671F5">
                              <w:pPr>
                                <w:rPr>
                                  <w:rFonts w:ascii="Calibri" w:eastAsia="DengXian" w:hAnsi="Calibri"/>
                                  <w:color w:val="000000"/>
                                  <w:sz w:val="18"/>
                                  <w:szCs w:val="18"/>
                                </w:rPr>
                              </w:pPr>
                              <w:r w:rsidRPr="00ED18E4">
                                <w:rPr>
                                  <w:rFonts w:ascii="Calibri" w:eastAsia="DengXian" w:hAnsi="Calibri"/>
                                  <w:color w:val="000000"/>
                                  <w:sz w:val="18"/>
                                  <w:szCs w:val="18"/>
                                </w:rPr>
                                <w:t xml:space="preserve">The Manhattan plot shows </w:t>
                              </w:r>
                              <w:r w:rsidR="0044574F" w:rsidRPr="00ED18E4">
                                <w:rPr>
                                  <w:rFonts w:ascii="Calibri" w:eastAsia="DengXian" w:hAnsi="Calibri"/>
                                  <w:color w:val="000000"/>
                                  <w:sz w:val="18"/>
                                  <w:szCs w:val="18"/>
                                </w:rPr>
                                <w:t xml:space="preserve">unadjusted </w:t>
                              </w:r>
                              <w:r w:rsidRPr="00ED18E4">
                                <w:rPr>
                                  <w:rFonts w:ascii="Calibri" w:eastAsia="DengXian" w:hAnsi="Calibri"/>
                                  <w:color w:val="000000"/>
                                  <w:sz w:val="18"/>
                                  <w:szCs w:val="18"/>
                                </w:rPr>
                                <w:t>-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w:t>
                              </w:r>
                              <w:r w:rsidR="00203D34" w:rsidRPr="00ED18E4">
                                <w:rPr>
                                  <w:rFonts w:ascii="Calibri" w:eastAsia="DengXian" w:hAnsi="Calibri"/>
                                  <w:color w:val="000000"/>
                                  <w:sz w:val="18"/>
                                  <w:szCs w:val="18"/>
                                </w:rPr>
                                <w:t>P</w:t>
                              </w:r>
                              <w:r w:rsidRPr="00ED18E4">
                                <w:rPr>
                                  <w:rFonts w:ascii="Calibri" w:eastAsia="DengXian" w:hAnsi="Calibri"/>
                                  <w:color w:val="000000"/>
                                  <w:sz w:val="18"/>
                                  <w:szCs w:val="18"/>
                                </w:rPr>
                                <w:t>)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xml:space="preserve">) for GxE due to </w:t>
                              </w:r>
                              <w:r w:rsidR="0044574F" w:rsidRPr="00ED18E4">
                                <w:rPr>
                                  <w:rFonts w:ascii="Calibri" w:eastAsia="DengXian" w:hAnsi="Calibri"/>
                                  <w:color w:val="000000"/>
                                  <w:sz w:val="18"/>
                                  <w:szCs w:val="18"/>
                                </w:rPr>
                                <w:t>SNPs</w:t>
                              </w:r>
                              <w:r w:rsidRPr="00ED18E4">
                                <w:rPr>
                                  <w:rFonts w:ascii="Calibri" w:eastAsia="DengXian" w:hAnsi="Calibri"/>
                                  <w:color w:val="000000"/>
                                  <w:sz w:val="18"/>
                                  <w:szCs w:val="18"/>
                                </w:rPr>
                                <w:t xml:space="preserve"> between X:</w:t>
                              </w:r>
                              <w:r w:rsidRPr="00ED18E4">
                                <w:rPr>
                                  <w:sz w:val="18"/>
                                  <w:szCs w:val="18"/>
                                </w:rPr>
                                <w:t xml:space="preserve"> </w:t>
                              </w:r>
                              <w:r w:rsidRPr="00ED18E4">
                                <w:rPr>
                                  <w:rFonts w:ascii="Calibri" w:eastAsia="DengXian" w:hAnsi="Calibri"/>
                                  <w:color w:val="000000"/>
                                  <w:sz w:val="18"/>
                                  <w:szCs w:val="18"/>
                                </w:rPr>
                                <w:t>75,020,000</w:t>
                              </w:r>
                              <w:r w:rsidR="006160EA" w:rsidRPr="00ED18E4">
                                <w:rPr>
                                  <w:rFonts w:ascii="Calibri" w:eastAsia="DengXian" w:hAnsi="Calibri"/>
                                  <w:color w:val="000000"/>
                                  <w:sz w:val="18"/>
                                  <w:szCs w:val="18"/>
                                </w:rPr>
                                <w:t xml:space="preserve"> </w:t>
                              </w:r>
                              <w:r w:rsidRPr="00ED18E4">
                                <w:rPr>
                                  <w:rFonts w:ascii="Calibri" w:eastAsia="DengXian" w:hAnsi="Calibri"/>
                                  <w:color w:val="000000"/>
                                  <w:sz w:val="18"/>
                                  <w:szCs w:val="18"/>
                                </w:rPr>
                                <w:t>-</w:t>
                              </w:r>
                              <w:r w:rsidR="006160EA" w:rsidRPr="00ED18E4">
                                <w:rPr>
                                  <w:rFonts w:ascii="Calibri" w:eastAsia="DengXian" w:hAnsi="Calibri"/>
                                  <w:color w:val="000000"/>
                                  <w:sz w:val="18"/>
                                  <w:szCs w:val="18"/>
                                </w:rPr>
                                <w:t xml:space="preserve"> </w:t>
                              </w:r>
                              <w:r w:rsidRPr="00ED18E4">
                                <w:rPr>
                                  <w:rFonts w:ascii="Calibri" w:eastAsia="DengXian" w:hAnsi="Calibri"/>
                                  <w:color w:val="000000"/>
                                  <w:sz w:val="18"/>
                                  <w:szCs w:val="18"/>
                                </w:rPr>
                                <w:t>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sidR="00681006">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sidR="00681006">
                                <w:rPr>
                                  <w:rFonts w:ascii="Calibri" w:eastAsia="DengXian" w:hAnsi="Calibri"/>
                                  <w:b/>
                                  <w:bCs/>
                                  <w:color w:val="000000"/>
                                  <w:sz w:val="18"/>
                                  <w:szCs w:val="18"/>
                                </w:rPr>
                                <w:t xml:space="preserve">ed </w:t>
                              </w:r>
                              <w:r w:rsidR="00977610">
                                <w:rPr>
                                  <w:rFonts w:ascii="Calibri" w:eastAsia="DengXian" w:hAnsi="Calibri"/>
                                  <w:b/>
                                  <w:bCs/>
                                  <w:color w:val="000000"/>
                                  <w:sz w:val="18"/>
                                  <w:szCs w:val="18"/>
                                </w:rPr>
                                <w:t>points</w:t>
                              </w:r>
                              <w:r w:rsidRPr="00ED18E4">
                                <w:rPr>
                                  <w:rFonts w:ascii="Calibri" w:eastAsia="DengXian" w:hAnsi="Calibri"/>
                                  <w:color w:val="000000"/>
                                  <w:sz w:val="18"/>
                                  <w:szCs w:val="18"/>
                                </w:rPr>
                                <w:t xml:space="preserve">); The </w:t>
                              </w:r>
                              <w:r w:rsidR="004C7D52" w:rsidRPr="00ED18E4">
                                <w:rPr>
                                  <w:rFonts w:ascii="Calibri" w:eastAsia="DengXian" w:hAnsi="Calibri"/>
                                  <w:b/>
                                  <w:bCs/>
                                  <w:color w:val="000000"/>
                                  <w:sz w:val="18"/>
                                  <w:szCs w:val="18"/>
                                </w:rPr>
                                <w:t>gene</w:t>
                              </w:r>
                              <w:r w:rsidR="004C7D52" w:rsidRPr="00ED18E4">
                                <w:rPr>
                                  <w:rFonts w:ascii="Calibri" w:eastAsia="DengXian" w:hAnsi="Calibri"/>
                                  <w:color w:val="000000"/>
                                  <w:sz w:val="18"/>
                                  <w:szCs w:val="18"/>
                                </w:rPr>
                                <w:t xml:space="preserve"> </w:t>
                              </w:r>
                              <w:r w:rsidR="00FC37BD" w:rsidRPr="00ED18E4">
                                <w:rPr>
                                  <w:rFonts w:ascii="Calibri" w:eastAsia="DengXian" w:hAnsi="Calibri"/>
                                  <w:b/>
                                  <w:bCs/>
                                  <w:color w:val="000000"/>
                                  <w:sz w:val="18"/>
                                  <w:szCs w:val="18"/>
                                </w:rPr>
                                <w:t xml:space="preserve">bars </w:t>
                              </w:r>
                              <w:r w:rsidR="0047580C" w:rsidRPr="00ED18E4">
                                <w:rPr>
                                  <w:rFonts w:ascii="Calibri" w:eastAsia="DengXian" w:hAnsi="Calibri"/>
                                  <w:color w:val="000000"/>
                                  <w:sz w:val="18"/>
                                  <w:szCs w:val="18"/>
                                </w:rPr>
                                <w:t xml:space="preserve">shows </w:t>
                              </w:r>
                              <w:r w:rsidR="0047580C" w:rsidRPr="00ED18E4">
                                <w:rPr>
                                  <w:rFonts w:ascii="Calibri" w:eastAsia="DengXian" w:hAnsi="Calibri"/>
                                  <w:b/>
                                  <w:bCs/>
                                  <w:color w:val="000000"/>
                                  <w:sz w:val="18"/>
                                  <w:szCs w:val="18"/>
                                </w:rPr>
                                <w:t>ABCB7</w:t>
                              </w:r>
                              <w:r w:rsidR="0047580C" w:rsidRPr="00ED18E4">
                                <w:rPr>
                                  <w:rFonts w:ascii="Calibri" w:eastAsia="DengXian" w:hAnsi="Calibri"/>
                                  <w:color w:val="000000"/>
                                  <w:sz w:val="18"/>
                                  <w:szCs w:val="18"/>
                                </w:rPr>
                                <w:t xml:space="preserve"> and </w:t>
                              </w:r>
                              <w:r w:rsidR="0047580C" w:rsidRPr="00ED18E4">
                                <w:rPr>
                                  <w:rFonts w:ascii="Calibri" w:eastAsia="DengXian" w:hAnsi="Calibri"/>
                                  <w:b/>
                                  <w:bCs/>
                                  <w:color w:val="000000"/>
                                  <w:sz w:val="18"/>
                                  <w:szCs w:val="18"/>
                                </w:rPr>
                                <w:t>UPRT</w:t>
                              </w:r>
                              <w:r w:rsidR="005E0AE9">
                                <w:rPr>
                                  <w:rFonts w:ascii="Calibri" w:eastAsia="DengXian" w:hAnsi="Calibri"/>
                                  <w:b/>
                                  <w:bCs/>
                                  <w:color w:val="000000"/>
                                  <w:sz w:val="18"/>
                                  <w:szCs w:val="18"/>
                                </w:rPr>
                                <w:t xml:space="preserve"> </w:t>
                              </w:r>
                              <w:r w:rsidR="005E0AE9" w:rsidRPr="00ED18E4">
                                <w:rPr>
                                  <w:rFonts w:ascii="Calibri" w:eastAsia="DengXian" w:hAnsi="Calibri"/>
                                  <w:color w:val="000000"/>
                                  <w:sz w:val="18"/>
                                  <w:szCs w:val="18"/>
                                </w:rPr>
                                <w:t xml:space="preserve">(rendered </w:t>
                              </w:r>
                              <w:r w:rsidR="005E0AE9">
                                <w:rPr>
                                  <w:rFonts w:ascii="Calibri" w:eastAsia="DengXian" w:hAnsi="Calibri"/>
                                  <w:color w:val="000000"/>
                                  <w:sz w:val="18"/>
                                  <w:szCs w:val="18"/>
                                </w:rPr>
                                <w:t xml:space="preserve">by </w:t>
                              </w:r>
                              <w:hyperlink r:id="rId29" w:history="1">
                                <w:r w:rsidR="005E0AE9" w:rsidRPr="00ED18E4">
                                  <w:rPr>
                                    <w:rStyle w:val="Hyperlink"/>
                                    <w:rFonts w:ascii="Calibri" w:eastAsia="DengXian" w:hAnsi="Calibri"/>
                                    <w:sz w:val="18"/>
                                    <w:szCs w:val="18"/>
                                  </w:rPr>
                                  <w:t>NCBI</w:t>
                                </w:r>
                              </w:hyperlink>
                              <w:r w:rsidR="005E0AE9" w:rsidRPr="00ED18E4">
                                <w:rPr>
                                  <w:rFonts w:ascii="Calibri" w:eastAsia="DengXian" w:hAnsi="Calibri"/>
                                  <w:color w:val="000000"/>
                                  <w:sz w:val="18"/>
                                  <w:szCs w:val="18"/>
                                </w:rPr>
                                <w:t xml:space="preserve"> genome </w:t>
                              </w:r>
                              <w:r w:rsidR="005E0AE9">
                                <w:rPr>
                                  <w:rFonts w:ascii="Calibri" w:eastAsia="DengXian" w:hAnsi="Calibri"/>
                                  <w:color w:val="000000"/>
                                  <w:sz w:val="18"/>
                                  <w:szCs w:val="18"/>
                                </w:rPr>
                                <w:t>viewer</w:t>
                              </w:r>
                              <w:r w:rsidR="005E0AE9" w:rsidRPr="00ED18E4">
                                <w:rPr>
                                  <w:rFonts w:ascii="Calibri" w:eastAsia="DengXian" w:hAnsi="Calibri"/>
                                  <w:color w:val="000000"/>
                                  <w:sz w:val="18"/>
                                  <w:szCs w:val="18"/>
                                </w:rPr>
                                <w:t>)</w:t>
                              </w:r>
                              <w:r w:rsidR="00683D94" w:rsidRPr="00ED18E4">
                                <w:rPr>
                                  <w:rFonts w:ascii="Calibri" w:eastAsia="DengXian" w:hAnsi="Calibri"/>
                                  <w:b/>
                                  <w:bCs/>
                                  <w:color w:val="000000"/>
                                  <w:sz w:val="18"/>
                                  <w:szCs w:val="18"/>
                                </w:rPr>
                                <w:t>;</w:t>
                              </w:r>
                              <w:r w:rsidR="006B27BF" w:rsidRPr="00ED18E4">
                                <w:rPr>
                                  <w:rFonts w:ascii="Calibri" w:eastAsia="DengXian" w:hAnsi="Calibri"/>
                                  <w:color w:val="000000"/>
                                  <w:sz w:val="18"/>
                                  <w:szCs w:val="18"/>
                                </w:rPr>
                                <w:t xml:space="preserve"> </w:t>
                              </w:r>
                              <w:r w:rsidR="004C7D52" w:rsidRPr="00ED18E4">
                                <w:rPr>
                                  <w:rFonts w:ascii="Calibri" w:eastAsia="DengXian" w:hAnsi="Calibri"/>
                                  <w:color w:val="000000"/>
                                  <w:sz w:val="18"/>
                                  <w:szCs w:val="18"/>
                                </w:rPr>
                                <w:t xml:space="preserve">the </w:t>
                              </w:r>
                              <w:r w:rsidR="0047580C" w:rsidRPr="00ED18E4">
                                <w:rPr>
                                  <w:rFonts w:ascii="Calibri" w:eastAsia="DengXian" w:hAnsi="Calibri"/>
                                  <w:b/>
                                  <w:bCs/>
                                  <w:color w:val="000000"/>
                                  <w:sz w:val="18"/>
                                  <w:szCs w:val="18"/>
                                </w:rPr>
                                <w:t>ideogram</w:t>
                              </w:r>
                              <w:r w:rsidR="00FC37BD" w:rsidRPr="00ED18E4">
                                <w:rPr>
                                  <w:rFonts w:ascii="Calibri" w:eastAsia="DengXian" w:hAnsi="Calibri"/>
                                  <w:b/>
                                  <w:bCs/>
                                  <w:color w:val="000000"/>
                                  <w:sz w:val="18"/>
                                  <w:szCs w:val="18"/>
                                </w:rPr>
                                <w:t xml:space="preserve"> </w:t>
                              </w:r>
                              <w:r w:rsidRPr="00ED18E4">
                                <w:rPr>
                                  <w:rFonts w:ascii="Calibri" w:eastAsia="DengXian" w:hAnsi="Calibri"/>
                                  <w:color w:val="000000"/>
                                  <w:sz w:val="18"/>
                                  <w:szCs w:val="18"/>
                                </w:rPr>
                                <w:t>on top</w:t>
                              </w:r>
                              <w:r w:rsidR="004C7D52" w:rsidRPr="00ED18E4">
                                <w:rPr>
                                  <w:rFonts w:ascii="Calibri" w:eastAsia="DengXian" w:hAnsi="Calibri"/>
                                  <w:color w:val="000000"/>
                                  <w:sz w:val="18"/>
                                  <w:szCs w:val="18"/>
                                </w:rPr>
                                <w:t xml:space="preserve"> shows </w:t>
                              </w:r>
                              <w:r w:rsidR="00977610">
                                <w:rPr>
                                  <w:rFonts w:ascii="Calibri" w:eastAsia="DengXian" w:hAnsi="Calibri"/>
                                  <w:color w:val="000000"/>
                                  <w:sz w:val="18"/>
                                  <w:szCs w:val="18"/>
                                </w:rPr>
                                <w:t xml:space="preserve">chromosome X </w:t>
                              </w:r>
                              <w:r w:rsidR="006B27BF" w:rsidRPr="00ED18E4">
                                <w:rPr>
                                  <w:rFonts w:ascii="Calibri" w:eastAsia="DengXian" w:hAnsi="Calibri"/>
                                  <w:color w:val="000000"/>
                                  <w:sz w:val="18"/>
                                  <w:szCs w:val="18"/>
                                </w:rPr>
                                <w:t>(</w:t>
                              </w:r>
                              <w:r w:rsidR="003C46ED" w:rsidRPr="00ED18E4">
                                <w:rPr>
                                  <w:rFonts w:ascii="Calibri" w:eastAsia="DengXian" w:hAnsi="Calibri"/>
                                  <w:color w:val="000000"/>
                                  <w:sz w:val="18"/>
                                  <w:szCs w:val="18"/>
                                </w:rPr>
                                <w:t xml:space="preserve">rendered </w:t>
                              </w:r>
                              <w:r w:rsidR="00AF24BF" w:rsidRPr="00ED18E4">
                                <w:rPr>
                                  <w:rFonts w:ascii="Calibri" w:eastAsia="DengXian" w:hAnsi="Calibri"/>
                                  <w:color w:val="000000"/>
                                  <w:sz w:val="18"/>
                                  <w:szCs w:val="18"/>
                                </w:rPr>
                                <w:t>by</w:t>
                              </w:r>
                              <w:r w:rsidRPr="00ED18E4">
                                <w:rPr>
                                  <w:rFonts w:ascii="Calibri" w:eastAsia="DengXian" w:hAnsi="Calibri"/>
                                  <w:color w:val="000000"/>
                                  <w:sz w:val="18"/>
                                  <w:szCs w:val="18"/>
                                </w:rPr>
                                <w:t xml:space="preserve"> </w:t>
                              </w:r>
                              <w:hyperlink r:id="rId30" w:history="1">
                                <w:r w:rsidRPr="00ED18E4">
                                  <w:rPr>
                                    <w:rStyle w:val="Hyperlink"/>
                                    <w:rFonts w:ascii="Calibri" w:eastAsia="DengXian" w:hAnsi="Calibri"/>
                                    <w:sz w:val="18"/>
                                    <w:szCs w:val="18"/>
                                  </w:rPr>
                                  <w:t>UCSC</w:t>
                                </w:r>
                              </w:hyperlink>
                              <w:r w:rsidR="005E0AE9">
                                <w:rPr>
                                  <w:rFonts w:ascii="Calibri" w:eastAsia="DengXian" w:hAnsi="Calibri"/>
                                  <w:color w:val="000000"/>
                                  <w:sz w:val="18"/>
                                  <w:szCs w:val="18"/>
                                </w:rPr>
                                <w:t xml:space="preserve"> </w:t>
                              </w:r>
                              <w:r w:rsidR="005413F8" w:rsidRPr="00ED18E4">
                                <w:rPr>
                                  <w:rFonts w:ascii="Calibri" w:eastAsia="DengXian" w:hAnsi="Calibri"/>
                                  <w:color w:val="000000"/>
                                  <w:sz w:val="18"/>
                                  <w:szCs w:val="18"/>
                                </w:rPr>
                                <w:t xml:space="preserve">genome </w:t>
                              </w:r>
                              <w:r w:rsidR="00C852FA" w:rsidRPr="00ED18E4">
                                <w:rPr>
                                  <w:rFonts w:ascii="Calibri" w:eastAsia="DengXian" w:hAnsi="Calibri"/>
                                  <w:color w:val="000000"/>
                                  <w:sz w:val="18"/>
                                  <w:szCs w:val="18"/>
                                </w:rPr>
                                <w:t>browser</w:t>
                              </w:r>
                              <w:r w:rsidR="006B27BF" w:rsidRPr="00ED18E4">
                                <w:rPr>
                                  <w:rFonts w:ascii="Calibri" w:eastAsia="DengXian" w:hAnsi="Calibri"/>
                                  <w:color w:val="000000"/>
                                  <w:sz w:val="18"/>
                                  <w:szCs w:val="18"/>
                                </w:rPr>
                                <w:t>)</w:t>
                              </w:r>
                              <w:r w:rsidR="005E0AE9">
                                <w:rPr>
                                  <w:rFonts w:ascii="Calibri" w:eastAsia="DengXian" w:hAnsi="Calibri"/>
                                  <w:color w:val="000000"/>
                                  <w:sz w:val="18"/>
                                  <w:szCs w:val="18"/>
                                </w:rPr>
                                <w:t>, the</w:t>
                              </w:r>
                              <w:r w:rsidR="00683D94" w:rsidRPr="00ED18E4">
                                <w:rPr>
                                  <w:rFonts w:ascii="Calibri" w:eastAsia="DengXian" w:hAnsi="Calibri"/>
                                  <w:color w:val="000000"/>
                                  <w:sz w:val="18"/>
                                  <w:szCs w:val="18"/>
                                </w:rPr>
                                <w:t xml:space="preserve"> </w:t>
                              </w:r>
                              <w:r w:rsidR="005E0AE9">
                                <w:rPr>
                                  <w:rFonts w:ascii="Calibri" w:eastAsia="DengXian" w:hAnsi="Calibri"/>
                                  <w:color w:val="000000"/>
                                  <w:sz w:val="18"/>
                                  <w:szCs w:val="18"/>
                                </w:rPr>
                                <w:t>enclosing</w:t>
                              </w:r>
                              <w:r w:rsidR="005E0AE9" w:rsidRPr="00ED18E4">
                                <w:rPr>
                                  <w:rFonts w:ascii="Calibri" w:eastAsia="DengXian" w:hAnsi="Calibri"/>
                                  <w:color w:val="000000"/>
                                  <w:sz w:val="18"/>
                                  <w:szCs w:val="18"/>
                                </w:rPr>
                                <w:t xml:space="preserve"> region q13.3</w:t>
                              </w:r>
                              <w:r w:rsidR="00C50FD7">
                                <w:rPr>
                                  <w:rFonts w:ascii="Calibri" w:eastAsia="DengXian" w:hAnsi="Calibri"/>
                                  <w:color w:val="000000"/>
                                  <w:sz w:val="18"/>
                                  <w:szCs w:val="18"/>
                                </w:rPr>
                                <w:t xml:space="preserve"> (</w:t>
                              </w:r>
                              <w:r w:rsidR="00C50FD7" w:rsidRPr="00C50FD7">
                                <w:rPr>
                                  <w:rFonts w:ascii="Calibri" w:eastAsia="DengXian" w:hAnsi="Calibri"/>
                                  <w:b/>
                                  <w:bCs/>
                                  <w:color w:val="000000"/>
                                  <w:sz w:val="18"/>
                                  <w:szCs w:val="18"/>
                                </w:rPr>
                                <w:t>red</w:t>
                              </w:r>
                              <w:r w:rsidR="00C50FD7">
                                <w:rPr>
                                  <w:rFonts w:ascii="Calibri" w:eastAsia="DengXian" w:hAnsi="Calibri"/>
                                  <w:color w:val="000000"/>
                                  <w:sz w:val="18"/>
                                  <w:szCs w:val="18"/>
                                </w:rPr>
                                <w:t>)</w:t>
                              </w:r>
                              <w:r w:rsidR="005E0AE9">
                                <w:rPr>
                                  <w:rFonts w:ascii="Calibri" w:eastAsia="DengXian" w:hAnsi="Calibri"/>
                                  <w:color w:val="000000"/>
                                  <w:sz w:val="18"/>
                                  <w:szCs w:val="18"/>
                                </w:rPr>
                                <w:t>,</w:t>
                              </w:r>
                              <w:r w:rsidR="005E0AE9" w:rsidRPr="00ED18E4">
                                <w:rPr>
                                  <w:rFonts w:ascii="Calibri" w:eastAsia="DengXian" w:hAnsi="Calibri"/>
                                  <w:color w:val="000000"/>
                                  <w:sz w:val="18"/>
                                  <w:szCs w:val="18"/>
                                </w:rPr>
                                <w:t xml:space="preserve"> </w:t>
                              </w:r>
                              <w:r w:rsidR="00683D94" w:rsidRPr="00ED18E4">
                                <w:rPr>
                                  <w:rFonts w:ascii="Calibri" w:eastAsia="DengXian" w:hAnsi="Calibri"/>
                                  <w:color w:val="000000"/>
                                  <w:sz w:val="18"/>
                                  <w:szCs w:val="18"/>
                                </w:rPr>
                                <w:t xml:space="preserve">and LD scores </w:t>
                              </w:r>
                              <w:r w:rsidR="00FB4F1C">
                                <w:rPr>
                                  <w:rFonts w:ascii="Calibri" w:eastAsia="DengXian" w:hAnsi="Calibri"/>
                                  <w:color w:val="000000"/>
                                  <w:sz w:val="18"/>
                                  <w:szCs w:val="18"/>
                                </w:rPr>
                                <w:t xml:space="preserve"> (</w:t>
                              </w:r>
                              <w:r w:rsidR="00FB4F1C" w:rsidRPr="00FB4F1C">
                                <w:rPr>
                                  <w:rFonts w:ascii="Calibri" w:eastAsia="DengXian" w:hAnsi="Calibri"/>
                                  <w:b/>
                                  <w:bCs/>
                                  <w:color w:val="000000"/>
                                  <w:sz w:val="18"/>
                                  <w:szCs w:val="18"/>
                                </w:rPr>
                                <w:t>blue</w:t>
                              </w:r>
                              <w:r w:rsidR="00FB4F1C">
                                <w:rPr>
                                  <w:rFonts w:ascii="Calibri" w:eastAsia="DengXian" w:hAnsi="Calibri"/>
                                  <w:color w:val="000000"/>
                                  <w:sz w:val="18"/>
                                  <w:szCs w:val="18"/>
                                </w:rPr>
                                <w:t xml:space="preserve">) </w:t>
                              </w:r>
                              <w:r w:rsidR="00683D94" w:rsidRPr="00ED18E4">
                                <w:rPr>
                                  <w:rFonts w:ascii="Calibri" w:eastAsia="DengXian" w:hAnsi="Calibri"/>
                                  <w:color w:val="000000"/>
                                  <w:sz w:val="18"/>
                                  <w:szCs w:val="18"/>
                                </w:rPr>
                                <w:t xml:space="preserve">based on </w:t>
                              </w:r>
                              <w:r w:rsidR="00303C2A" w:rsidRPr="00303C2A">
                                <w:rPr>
                                  <w:rFonts w:ascii="Calibri" w:eastAsia="DengXian" w:hAnsi="Calibri"/>
                                  <w:color w:val="000000"/>
                                  <w:sz w:val="18"/>
                                  <w:szCs w:val="18"/>
                                </w:rPr>
                                <w:t xml:space="preserve">3104 </w:t>
                              </w:r>
                              <w:r w:rsidR="00303C2A">
                                <w:rPr>
                                  <w:rFonts w:ascii="Calibri" w:eastAsia="DengXian" w:hAnsi="Calibri"/>
                                  <w:color w:val="000000"/>
                                  <w:sz w:val="18"/>
                                  <w:szCs w:val="18"/>
                                </w:rPr>
                                <w:t xml:space="preserve">genotyped </w:t>
                              </w:r>
                              <w:r w:rsidR="00683D94" w:rsidRPr="00ED18E4">
                                <w:rPr>
                                  <w:rFonts w:ascii="Calibri" w:eastAsia="DengXian" w:hAnsi="Calibri"/>
                                  <w:color w:val="000000"/>
                                  <w:sz w:val="18"/>
                                  <w:szCs w:val="18"/>
                                </w:rPr>
                                <w:t>females</w:t>
                              </w:r>
                              <w:r w:rsidR="00303C2A">
                                <w:rPr>
                                  <w:rFonts w:ascii="Calibri" w:eastAsia="DengXian" w:hAnsi="Calibri"/>
                                  <w:color w:val="000000"/>
                                  <w:sz w:val="18"/>
                                  <w:szCs w:val="18"/>
                                </w:rPr>
                                <w:t xml:space="preserve"> (</w:t>
                              </w:r>
                              <w:r w:rsidR="0056542D">
                                <w:rPr>
                                  <w:rFonts w:ascii="Calibri" w:eastAsia="DengXian" w:hAnsi="Calibri"/>
                                  <w:color w:val="000000"/>
                                  <w:sz w:val="18"/>
                                  <w:szCs w:val="18"/>
                                </w:rPr>
                                <w:t>68.4%</w:t>
                              </w:r>
                              <w:r w:rsidR="00303C2A">
                                <w:rPr>
                                  <w:rFonts w:ascii="Calibri" w:eastAsia="DengXian" w:hAnsi="Calibri"/>
                                  <w:color w:val="000000"/>
                                  <w:sz w:val="18"/>
                                  <w:szCs w:val="18"/>
                                </w:rPr>
                                <w:t>) in PEGS</w:t>
                              </w:r>
                              <w:r w:rsidR="00D206D0" w:rsidRPr="00ED18E4">
                                <w:rPr>
                                  <w:rFonts w:ascii="Calibri" w:eastAsia="DengXian" w:hAnsi="Calibri"/>
                                  <w:color w:val="000000"/>
                                  <w:sz w:val="18"/>
                                  <w:szCs w:val="18"/>
                                </w:rPr>
                                <w:t>;</w:t>
                              </w:r>
                              <w:r w:rsidR="005413F8" w:rsidRPr="00ED18E4">
                                <w:rPr>
                                  <w:rFonts w:ascii="Calibri" w:eastAsia="DengXian" w:hAnsi="Calibri"/>
                                  <w:color w:val="000000"/>
                                  <w:sz w:val="18"/>
                                  <w:szCs w:val="18"/>
                                </w:rPr>
                                <w:t xml:space="preserve"> </w:t>
                              </w:r>
                              <w:r w:rsidRPr="00ED18E4">
                                <w:rPr>
                                  <w:rFonts w:ascii="Calibri" w:eastAsia="DengXian" w:hAnsi="Calibri"/>
                                  <w:color w:val="000000"/>
                                  <w:sz w:val="18"/>
                                  <w:szCs w:val="18"/>
                                </w:rPr>
                                <w:t xml:space="preserve">the GxE between </w:t>
                              </w:r>
                              <w:r w:rsidR="0056542D">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w:t>
                              </w:r>
                              <w:r w:rsidR="00FE570E" w:rsidRPr="00ED18E4">
                                <w:rPr>
                                  <w:rFonts w:ascii="Calibri" w:eastAsia="DengXian" w:hAnsi="Calibri"/>
                                  <w:b/>
                                  <w:bCs/>
                                  <w:color w:val="000000"/>
                                  <w:sz w:val="18"/>
                                  <w:szCs w:val="18"/>
                                </w:rPr>
                                <w:t xml:space="preserve"> points</w:t>
                              </w:r>
                              <w:r w:rsidRPr="00ED18E4">
                                <w:rPr>
                                  <w:rFonts w:ascii="Calibri" w:eastAsia="DengXian" w:hAnsi="Calibri"/>
                                  <w:color w:val="000000"/>
                                  <w:sz w:val="18"/>
                                  <w:szCs w:val="18"/>
                                </w:rPr>
                                <w:t xml:space="preserve">) reached </w:t>
                              </w:r>
                              <w:r w:rsidR="005B3B2F" w:rsidRPr="00ED18E4">
                                <w:rPr>
                                  <w:rFonts w:ascii="Calibri" w:eastAsia="DengXian" w:hAnsi="Calibri"/>
                                  <w:color w:val="000000"/>
                                  <w:sz w:val="18"/>
                                  <w:szCs w:val="18"/>
                                </w:rPr>
                                <w:t xml:space="preserve">beyond </w:t>
                              </w:r>
                              <w:r w:rsidR="005760FA">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002048A3"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 xml:space="preserve">red </w:t>
                              </w:r>
                              <w:r w:rsidR="00D926C9" w:rsidRPr="00ED18E4">
                                <w:rPr>
                                  <w:rFonts w:ascii="Calibri" w:eastAsia="DengXian" w:hAnsi="Calibri"/>
                                  <w:b/>
                                  <w:bCs/>
                                  <w:color w:val="000000"/>
                                  <w:sz w:val="18"/>
                                  <w:szCs w:val="18"/>
                                </w:rPr>
                                <w:t>horizontal</w:t>
                              </w:r>
                              <w:r w:rsidR="00FE570E" w:rsidRPr="00ED18E4">
                                <w:rPr>
                                  <w:rFonts w:ascii="Calibri" w:eastAsia="DengXian" w:hAnsi="Calibri"/>
                                  <w:b/>
                                  <w:bCs/>
                                  <w:color w:val="000000"/>
                                  <w:sz w:val="18"/>
                                  <w:szCs w:val="18"/>
                                </w:rPr>
                                <w:t xml:space="preserve"> </w:t>
                              </w:r>
                              <w:r w:rsidRPr="00ED18E4">
                                <w:rPr>
                                  <w:rFonts w:ascii="Calibri" w:eastAsia="DengXian" w:hAnsi="Calibri"/>
                                  <w:b/>
                                  <w:bCs/>
                                  <w:color w:val="000000"/>
                                  <w:sz w:val="18"/>
                                  <w:szCs w:val="18"/>
                                </w:rPr>
                                <w:t>dash</w:t>
                              </w:r>
                              <w:r w:rsidRPr="00ED18E4">
                                <w:rPr>
                                  <w:rFonts w:ascii="Calibri" w:eastAsia="DengXian" w:hAnsi="Calibri"/>
                                  <w:color w:val="000000"/>
                                  <w:sz w:val="18"/>
                                  <w:szCs w:val="18"/>
                                </w:rPr>
                                <w:t>). Although the smallest p-value</w:t>
                              </w:r>
                              <w:r w:rsidR="00B4131E" w:rsidRPr="00ED18E4">
                                <w:rPr>
                                  <w:rFonts w:ascii="Calibri" w:eastAsia="DengXian" w:hAnsi="Calibri"/>
                                  <w:color w:val="000000"/>
                                  <w:sz w:val="18"/>
                                  <w:szCs w:val="18"/>
                                </w:rPr>
                                <w:t xml:space="preserve"> </w:t>
                              </w:r>
                              <w:r w:rsidR="00226396" w:rsidRPr="00ED18E4">
                                <w:rPr>
                                  <w:rFonts w:ascii="Calibri" w:eastAsia="DengXian" w:hAnsi="Calibri"/>
                                  <w:color w:val="000000"/>
                                  <w:sz w:val="18"/>
                                  <w:szCs w:val="18"/>
                                </w:rPr>
                                <w:t>(</w:t>
                              </w:r>
                              <w:r w:rsidR="00226396" w:rsidRPr="00ED18E4">
                                <w:rPr>
                                  <w:rFonts w:ascii="Calibri" w:eastAsia="DengXian" w:hAnsi="Calibri"/>
                                  <w:b/>
                                  <w:bCs/>
                                  <w:color w:val="000000"/>
                                  <w:sz w:val="18"/>
                                  <w:szCs w:val="18"/>
                                </w:rPr>
                                <w:t>rs4409555</w:t>
                              </w:r>
                              <w:r w:rsidR="00D926C9" w:rsidRPr="00ED18E4">
                                <w:rPr>
                                  <w:rFonts w:ascii="Calibri" w:eastAsia="DengXian" w:hAnsi="Calibri"/>
                                  <w:b/>
                                  <w:bCs/>
                                  <w:color w:val="000000"/>
                                  <w:sz w:val="18"/>
                                  <w:szCs w:val="18"/>
                                </w:rPr>
                                <w:t>,</w:t>
                              </w:r>
                              <w:r w:rsidR="00D926C9" w:rsidRPr="00ED18E4">
                                <w:rPr>
                                  <w:rFonts w:ascii="Calibri" w:eastAsia="DengXian" w:hAnsi="Calibri"/>
                                  <w:color w:val="000000"/>
                                  <w:sz w:val="18"/>
                                  <w:szCs w:val="18"/>
                                </w:rPr>
                                <w:t xml:space="preserve"> </w:t>
                              </w:r>
                              <w:r w:rsidR="00D926C9" w:rsidRPr="00ED18E4">
                                <w:rPr>
                                  <w:sz w:val="18"/>
                                  <w:szCs w:val="18"/>
                                </w:rPr>
                                <w:t>9.25e-12</w:t>
                              </w:r>
                              <w:r w:rsidR="00226396" w:rsidRPr="00ED18E4">
                                <w:rPr>
                                  <w:rFonts w:ascii="Calibri" w:eastAsia="DengXian" w:hAnsi="Calibri"/>
                                  <w:color w:val="000000"/>
                                  <w:sz w:val="18"/>
                                  <w:szCs w:val="18"/>
                                </w:rPr>
                                <w:t xml:space="preserve">) </w:t>
                              </w:r>
                              <w:r w:rsidRPr="00ED18E4">
                                <w:rPr>
                                  <w:rFonts w:ascii="Calibri" w:eastAsia="DengXian" w:hAnsi="Calibri"/>
                                  <w:color w:val="000000"/>
                                  <w:sz w:val="18"/>
                                  <w:szCs w:val="18"/>
                                </w:rPr>
                                <w:t>d</w:t>
                              </w:r>
                              <w:r w:rsidR="00B4131E" w:rsidRPr="00ED18E4">
                                <w:rPr>
                                  <w:rFonts w:ascii="Calibri" w:eastAsia="DengXian" w:hAnsi="Calibri"/>
                                  <w:color w:val="000000"/>
                                  <w:sz w:val="18"/>
                                  <w:szCs w:val="18"/>
                                </w:rPr>
                                <w:t>id</w:t>
                              </w:r>
                              <w:r w:rsidRPr="00ED18E4">
                                <w:rPr>
                                  <w:rFonts w:ascii="Calibri" w:eastAsia="DengXian" w:hAnsi="Calibri"/>
                                  <w:color w:val="000000"/>
                                  <w:sz w:val="18"/>
                                  <w:szCs w:val="18"/>
                                </w:rPr>
                                <w:t xml:space="preserve"> not guarantee significance after Bonferroni correction </w:t>
                              </w:r>
                              <w:r w:rsidR="00B87545" w:rsidRPr="00ED18E4">
                                <w:rPr>
                                  <w:rFonts w:ascii="Calibri" w:eastAsia="DengXian" w:hAnsi="Calibri"/>
                                  <w:color w:val="000000"/>
                                  <w:sz w:val="18"/>
                                  <w:szCs w:val="18"/>
                                </w:rPr>
                                <w:t>over</w:t>
                              </w:r>
                              <w:r w:rsidRPr="00ED18E4">
                                <w:rPr>
                                  <w:rFonts w:ascii="Calibri" w:eastAsia="DengXian" w:hAnsi="Calibri"/>
                                  <w:color w:val="000000"/>
                                  <w:sz w:val="18"/>
                                  <w:szCs w:val="18"/>
                                </w:rPr>
                                <w:t xml:space="preserve"> 4.74 billion </w:t>
                              </w:r>
                              <w:r w:rsidR="004130A1" w:rsidRPr="00ED18E4">
                                <w:rPr>
                                  <w:rFonts w:ascii="Calibri" w:eastAsia="DengXian" w:hAnsi="Calibri"/>
                                  <w:color w:val="000000"/>
                                  <w:sz w:val="18"/>
                                  <w:szCs w:val="18"/>
                                </w:rPr>
                                <w:t>selectable GxE</w:t>
                              </w:r>
                              <w:r w:rsidR="007D0849" w:rsidRPr="00ED18E4">
                                <w:rPr>
                                  <w:rFonts w:ascii="Calibri" w:eastAsia="DengXian" w:hAnsi="Calibri"/>
                                  <w:color w:val="000000"/>
                                  <w:sz w:val="18"/>
                                  <w:szCs w:val="18"/>
                                </w:rPr>
                                <w:t xml:space="preserve"> tests</w:t>
                              </w:r>
                              <w:r w:rsidRPr="00ED18E4">
                                <w:rPr>
                                  <w:rFonts w:ascii="Calibri" w:eastAsia="DengXian" w:hAnsi="Calibri"/>
                                  <w:color w:val="000000"/>
                                  <w:sz w:val="18"/>
                                  <w:szCs w:val="18"/>
                                </w:rPr>
                                <w:t xml:space="preserve">, </w:t>
                              </w:r>
                              <w:r w:rsidR="00856276">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t>
                              </w:r>
                              <w:r w:rsidR="00592EDF" w:rsidRPr="00ED18E4">
                                <w:rPr>
                                  <w:rFonts w:ascii="Calibri" w:eastAsia="DengXian" w:hAnsi="Calibri"/>
                                  <w:color w:val="000000"/>
                                  <w:sz w:val="18"/>
                                  <w:szCs w:val="18"/>
                                </w:rPr>
                                <w:t>was</w:t>
                              </w:r>
                              <w:r w:rsidRPr="00ED18E4">
                                <w:rPr>
                                  <w:rFonts w:ascii="Calibri" w:eastAsia="DengXian" w:hAnsi="Calibri"/>
                                  <w:color w:val="000000"/>
                                  <w:sz w:val="18"/>
                                  <w:szCs w:val="18"/>
                                </w:rPr>
                                <w:t xml:space="preserve"> prioritized by significant variance loci found by VLA in </w:t>
                              </w:r>
                              <w:r w:rsidR="00FF5CD5">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r w:rsidR="0003687B" w:rsidRPr="00ED18E4">
                                <w:rPr>
                                  <w:rFonts w:ascii="Calibri" w:eastAsia="DengXian" w:hAnsi="Calibri"/>
                                  <w:color w:val="000000"/>
                                  <w:sz w:val="18"/>
                                  <w:szCs w:val="18"/>
                                </w:rPr>
                                <w:t>.</w:t>
                              </w:r>
                            </w:p>
                            <w:p w14:paraId="74125346" w14:textId="77777777" w:rsidR="005671F5" w:rsidRPr="001840A5" w:rsidRDefault="005671F5" w:rsidP="005671F5">
                              <w:pPr>
                                <w:rPr>
                                  <w:rFonts w:ascii="Calibri" w:eastAsia="DengXian" w:hAnsi="Calibri"/>
                                  <w:color w:val="000000"/>
                                  <w:sz w:val="20"/>
                                  <w:szCs w:val="20"/>
                                </w:rPr>
                              </w:pPr>
                              <w:r w:rsidRPr="001840A5">
                                <w:rPr>
                                  <w:rFonts w:ascii="Calibri" w:eastAsia="DengXian" w:hAnsi="Calibri"/>
                                  <w:color w:val="000000"/>
                                  <w:sz w:val="20"/>
                                  <w:szCs w:val="20"/>
                                </w:rPr>
                                <w:t> </w:t>
                              </w:r>
                            </w:p>
                          </w:txbxContent>
                        </wps:txbx>
                        <wps:bodyPr rot="0" vert="horz" wrap="square" lIns="0" tIns="0" rIns="0" bIns="0" anchor="t" anchorCtr="0">
                          <a:noAutofit/>
                        </wps:bodyPr>
                      </wps:wsp>
                      <pic:pic xmlns:pic="http://schemas.openxmlformats.org/drawingml/2006/picture">
                        <pic:nvPicPr>
                          <pic:cNvPr id="105" name="Graphic 2"/>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rcRect/>
                          <a:stretch/>
                        </pic:blipFill>
                        <pic:spPr>
                          <a:xfrm>
                            <a:off x="0" y="1414"/>
                            <a:ext cx="5925185" cy="2352666"/>
                          </a:xfrm>
                          <a:prstGeom prst="rect">
                            <a:avLst/>
                          </a:prstGeom>
                        </pic:spPr>
                      </pic:pic>
                    </wpc:wpc>
                  </a:graphicData>
                </a:graphic>
              </wp:inline>
            </w:drawing>
          </mc:Choice>
          <mc:Fallback xmlns:oel="http://schemas.microsoft.com/office/2019/extlst">
            <w:pict>
              <v:group w14:anchorId="044A9F05" id="Canvas 22" o:spid="_x0000_s1068" editas="canvas" style="width:466.55pt;height:276.7pt;mso-position-horizontal-relative:char;mso-position-vertical-relative:line" coordsize="59251,3513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VlRV&#10;dFV0Tkh0V3ViMjRTM2hYcXpuRlllbi9Fcnc1cWwyTGFEVTRUTXgycXJIRzQ0eng2MXZDaFZxUmM0&#10;UWJTOGhYUjA5RkZGWUR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&#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Id0gvQU1GcVArVFZ2RFgvQUdPTnAvNlJY&#10;dEZIL0Jhai9rMWJ3MS8yT05wLzZSWHRGQUgzNVJSUlFBVVVVVUFGRkZGQUJSUlJRQjg5ZjhGQnYr&#10;VE1maXYvQU5nbi93QnF4MStmdi9CRWIva3NueEUvN0FNWC9wUXRmb0Yvd1VHLzVNeCtLLzhBMkNm&#10;L0FHckhYNSsvOEVSditTeWZFVC9zQXhmK2xDMEFmc1B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mQWY4&#10;QXdXby81Tlc4TmY4QVk0Mm4vcEZlMFVmOEZxUCtUVnZEWC9ZNDJuL3BGZTBVQWZmbEZGRkFCUlJS&#10;UUFVVVVVQUZGRkZBSHoxL3dVRy81TXgrSy84QTJDZi9BR3JIWDUrLzhFUnYrU3lmRVQvc0F4Zits&#10;QzErZ1gvQlFiL2t6SDRyL3dEWUovOEFhc2Rmbjcvd1JHLzVMSjhSUCt3REYvNlVMUUIrdzl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ZkFmL0Jhai9rMWJ3MS8yT05wLzZSWHRGSC9CYWovazFidzEvd0JqamFmK2tWN1JRQjkrVVVV&#10;VUFGRkZGQUJSUlJRQVVVVVVBZlBYL0JRYi9rekg0ci85Z24vMnJIWDUrLzhBQkViL0FKTEo4UlAr&#10;d0RGLzZVTFg2QmY4RkJ2K1RNZml2LzJDZi9hc2Rmbjcvd0FFUnY4QWtzbnhFLzdBTVgvcFF0QUg3&#10;RDB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COEIvd0RCYWovazFi&#10;dzEvd0JqamFmK2tWN1JSL3dXby81Tlc4TmY5amphZitrVjdSUUI5K1VVVVVBRkZGRkFCUlJSUUFV&#10;VVVVQWZQWC9CUWIva3pINHIvd0RZSi84QWFzZGZuNy93UkcvNUxKOFJQK3dERi82VUxYNkJmOEZC&#10;ditUTWZpdi9BTmduL3dCcXgxK2Z2L0JFYi9rc254RS83QU1YL3BRdEFIN0Qw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VBnUC9ndFIveWF0NGEvN0hHMC93RFNLOW9vL3dDQzFIL0pxM2hy&#10;L3NjYlQvMGl2YUtBUHZ5aWlpZ0Fvb29vQUtLS0tBQ2lpaWdENTYvNEtEZjhtWS9GZi9zRS93RHRX&#10;T3Z6OS80SWpmOEFKWlBpSi8yQVl2OEEwb1d2MEMvNEtEZjhtWS9GZi9zRS93RHRXT3Z6OS80SWpm&#10;OEFKWlBpSi8yQVl2OEEwb1dnRDloNk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StBLytDMUgvQUNhdDRhLzdI&#10;RzAvOUlyMmlqL2d0Ui95YXQ0YS93Q3h4dFAvQUVpdmFLQVB2eWlpaWdBb29vb0FLS0tLQUNpaWln&#10;RDU2LzRLRGY4QUptUHhYLzdCUC90V092ejkvd0NDSTMvSlpQaUovd0JnR0wvMG9XdjBDLzRLRGY4&#10;QUptUHhYLzdCUC90V092ejkvd0NDSTMvSlpQaUovd0JnR0wvMG9XZ0Q5aDZ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3Bza2lRb3p1eW9pakpaamdDZ0IxRlpzZmlYU0pwdktq&#10;MVd5ZVhPTmkzQ0Z2eXpXbFNUVDJMbENjUGlWZ29vb3Br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ZkFmOEF3V28vNU5XOE5mOEFZNDJuL3BGZTBVZjhGcVArVFZ2&#10;RFgvWTQybi9wRmUwVUFmZmxGRkZBQlJSUlFBVVVVVUFGRkZGQUh6MS93VUcvNU14K0svOEEyQ2Yv&#10;QUdySFg1Ky84RVJ2K1N5ZkVUL3NBeGYrbEMxK2dYL0JRYi9rekg0ci93RFlKLzhBYXNkZm43L3dS&#10;Ry81TEo4UlArd0RGLzZVTFFCK3c5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VBnUC9ndFIvd0FtcmVHdit4eHRQL1NLOW9vLzRMVWY4bXJlR3Y4QXNjYlQv&#10;d0JJcjJpZ0Q3OG9vb29BS0tLS0FDaWlpZ0Fvb29vQStlditDZzMvQUNaajhWLyt3VC83VmpyOC9m&#10;OEFnaU4veVdUNGlmOEFZQmkvOUtGcjlBditDZzMvQUNaajhWLyt3VC83VmpyOC9mOEFnaU4veVdU&#10;NGlmOEFZQmkvOUtGb0EvWWV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&#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&#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RDRELzRMVWY4QUpxM2hyL3NjYlQvMGl2YUtQK0MxSC9KcTNoci9BTEhHMC84QVNLOW9v&#10;QSsvS0tLS0FDaWlpZ0Fvb29vQUtLS0tBUG5yL2dvTi93QW1ZL0ZmL3NFLysxWTYvUDMvQUlJamY4&#10;bGsrSW4vQUdBWXYvU2hhL1FML2dvTi93QW1ZL0ZmL3NFLysxWTYvUDMvQUlJamY4bGsrSW4vQUdB&#10;WXYvU2hhQVAySG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ErQS93RGd0&#10;Ui95YXQ0YS93Q3h4dFAvQUVpdmFLUCtDMUgvQUNhdDRhLzdIRzAvOUlyMmlnRDc4b29vb0FLS0tL&#10;QUNpaWlnQW9vb29BK2V2K0NnMy9KbVB4WC9BT3dUL3dDMVk2L1AzL2dpTi95V1Q0aWY5Z0dML3dC&#10;S0ZyOUF2K0NnMy9KbVB4WC9BT3dUL3dDMVk2L1AzL2dpTi95V1Q0aWY5Z0dML3dCS0ZvQS9ZZW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ZkFmL0FBV28vd0NUVnZEWC9ZNDJuL3BGZTBVZjhGcVArVFZ2RFgvWTQybi9BS1JYdEZBSDM1UlJS&#10;UUFVVVVVQUZGRkZBQlJSUlFCODlmOEFCUWIvQUpNeCtLLy9BR0NmL2FzZGZuNy9BTUVSditTeWZF&#10;VC9BTEFNWC9wUXRmb0Yvd0FGQnY4QWt6SDRyLzhBWUovOXF4MStmdjhBd1JHLzVMSjhSUDhBc0F4&#10;ZitsQzBBZnNQ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&#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&#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">
                <v:shape id="_x0000_s1069" type="#_x0000_t75" style="position:absolute;width:59251;height:35134;visibility:visible;mso-wrap-style:square" filled="t">
                  <v:fill o:detectmouseclick="t"/>
                  <v:path o:connecttype="none"/>
                </v:shape>
                <v:shape id="Text Box 2" o:spid="_x0000_s1070" type="#_x0000_t202" style="position:absolute;top:23957;width:59251;height:111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" filled="f" stroked="f">
                  <v:textbox inset="0,0,0,0">
                    <w:txbxContent>
                      <w:p w14:paraId="77106B4A" w14:textId="28C6BAFB" w:rsidR="005671F5" w:rsidRPr="00ED18E4" w:rsidRDefault="005671F5" w:rsidP="005671F5">
                        <w:pPr>
                          <w:pStyle w:val="NoSpacing"/>
                          <w:jc w:val="center"/>
                          <w:rPr>
                            <w:b/>
                            <w:bCs/>
                            <w:sz w:val="18"/>
                            <w:szCs w:val="18"/>
                          </w:rPr>
                        </w:pPr>
                        <w:r w:rsidRPr="00ED18E4">
                          <w:rPr>
                            <w:b/>
                            <w:bCs/>
                            <w:sz w:val="18"/>
                            <w:szCs w:val="18"/>
                          </w:rPr>
                          <w:t xml:space="preserve">Figure 5: </w:t>
                        </w:r>
                        <w:r w:rsidR="007D2ED9" w:rsidRPr="00ED18E4">
                          <w:rPr>
                            <w:b/>
                            <w:bCs/>
                            <w:sz w:val="18"/>
                            <w:szCs w:val="18"/>
                          </w:rPr>
                          <w:t xml:space="preserve">GxE interaction between </w:t>
                        </w:r>
                        <w:r w:rsidR="0063408D" w:rsidRPr="00ED18E4">
                          <w:rPr>
                            <w:b/>
                            <w:bCs/>
                            <w:sz w:val="18"/>
                            <w:szCs w:val="18"/>
                          </w:rPr>
                          <w:t xml:space="preserve">SNPs </w:t>
                        </w:r>
                        <w:r w:rsidR="00D90F82" w:rsidRPr="00ED18E4">
                          <w:rPr>
                            <w:b/>
                            <w:bCs/>
                            <w:sz w:val="18"/>
                            <w:szCs w:val="18"/>
                          </w:rPr>
                          <w:t>in</w:t>
                        </w:r>
                        <w:r w:rsidR="0063408D" w:rsidRPr="00ED18E4">
                          <w:rPr>
                            <w:b/>
                            <w:bCs/>
                            <w:sz w:val="18"/>
                            <w:szCs w:val="18"/>
                          </w:rPr>
                          <w:t xml:space="preserve"> </w:t>
                        </w:r>
                        <w:r w:rsidRPr="00ED18E4">
                          <w:rPr>
                            <w:b/>
                            <w:bCs/>
                            <w:sz w:val="18"/>
                            <w:szCs w:val="18"/>
                          </w:rPr>
                          <w:t xml:space="preserve">ABCB7-UPRT </w:t>
                        </w:r>
                        <w:r w:rsidR="007D2ED9" w:rsidRPr="00ED18E4">
                          <w:rPr>
                            <w:b/>
                            <w:bCs/>
                            <w:sz w:val="18"/>
                            <w:szCs w:val="18"/>
                          </w:rPr>
                          <w:t>and</w:t>
                        </w:r>
                        <w:r w:rsidR="008247A1" w:rsidRPr="00ED18E4">
                          <w:rPr>
                            <w:b/>
                            <w:bCs/>
                            <w:sz w:val="18"/>
                            <w:szCs w:val="18"/>
                          </w:rPr>
                          <w:t xml:space="preserve"> </w:t>
                        </w:r>
                        <w:r w:rsidR="00201835" w:rsidRPr="00ED18E4">
                          <w:rPr>
                            <w:b/>
                            <w:bCs/>
                            <w:sz w:val="18"/>
                            <w:szCs w:val="18"/>
                          </w:rPr>
                          <w:t>print materials</w:t>
                        </w:r>
                        <w:r w:rsidR="008E27AF" w:rsidRPr="00ED18E4">
                          <w:rPr>
                            <w:b/>
                            <w:bCs/>
                            <w:sz w:val="18"/>
                            <w:szCs w:val="18"/>
                          </w:rPr>
                          <w:t xml:space="preserve"> </w:t>
                        </w:r>
                        <w:r w:rsidR="007D2ED9" w:rsidRPr="00ED18E4">
                          <w:rPr>
                            <w:b/>
                            <w:bCs/>
                            <w:sz w:val="18"/>
                            <w:szCs w:val="18"/>
                          </w:rPr>
                          <w:t xml:space="preserve">associated with </w:t>
                        </w:r>
                        <w:r w:rsidRPr="00ED18E4">
                          <w:rPr>
                            <w:b/>
                            <w:bCs/>
                            <w:sz w:val="18"/>
                            <w:szCs w:val="18"/>
                          </w:rPr>
                          <w:t>T2D in PEGS</w:t>
                        </w:r>
                      </w:p>
                      <w:p w14:paraId="4BF0E873" w14:textId="522EE067" w:rsidR="005671F5" w:rsidRPr="00ED18E4" w:rsidRDefault="005671F5" w:rsidP="005671F5">
                        <w:pPr>
                          <w:rPr>
                            <w:rFonts w:ascii="Calibri" w:eastAsia="DengXian" w:hAnsi="Calibri"/>
                            <w:color w:val="000000"/>
                            <w:sz w:val="18"/>
                            <w:szCs w:val="18"/>
                          </w:rPr>
                        </w:pPr>
                        <w:r w:rsidRPr="00ED18E4">
                          <w:rPr>
                            <w:rFonts w:ascii="Calibri" w:eastAsia="DengXian" w:hAnsi="Calibri"/>
                            <w:color w:val="000000"/>
                            <w:sz w:val="18"/>
                            <w:szCs w:val="18"/>
                          </w:rPr>
                          <w:t xml:space="preserve">The Manhattan plot shows </w:t>
                        </w:r>
                        <w:r w:rsidR="0044574F" w:rsidRPr="00ED18E4">
                          <w:rPr>
                            <w:rFonts w:ascii="Calibri" w:eastAsia="DengXian" w:hAnsi="Calibri"/>
                            <w:color w:val="000000"/>
                            <w:sz w:val="18"/>
                            <w:szCs w:val="18"/>
                          </w:rPr>
                          <w:t xml:space="preserve">unadjusted </w:t>
                        </w:r>
                        <w:r w:rsidRPr="00ED18E4">
                          <w:rPr>
                            <w:rFonts w:ascii="Calibri" w:eastAsia="DengXian" w:hAnsi="Calibri"/>
                            <w:color w:val="000000"/>
                            <w:sz w:val="18"/>
                            <w:szCs w:val="18"/>
                          </w:rPr>
                          <w:t>-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w:t>
                        </w:r>
                        <w:r w:rsidR="00203D34" w:rsidRPr="00ED18E4">
                          <w:rPr>
                            <w:rFonts w:ascii="Calibri" w:eastAsia="DengXian" w:hAnsi="Calibri"/>
                            <w:color w:val="000000"/>
                            <w:sz w:val="18"/>
                            <w:szCs w:val="18"/>
                          </w:rPr>
                          <w:t>P</w:t>
                        </w:r>
                        <w:r w:rsidRPr="00ED18E4">
                          <w:rPr>
                            <w:rFonts w:ascii="Calibri" w:eastAsia="DengXian" w:hAnsi="Calibri"/>
                            <w:color w:val="000000"/>
                            <w:sz w:val="18"/>
                            <w:szCs w:val="18"/>
                          </w:rPr>
                          <w:t>)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xml:space="preserve">) for GxE due to </w:t>
                        </w:r>
                        <w:r w:rsidR="0044574F" w:rsidRPr="00ED18E4">
                          <w:rPr>
                            <w:rFonts w:ascii="Calibri" w:eastAsia="DengXian" w:hAnsi="Calibri"/>
                            <w:color w:val="000000"/>
                            <w:sz w:val="18"/>
                            <w:szCs w:val="18"/>
                          </w:rPr>
                          <w:t>SNPs</w:t>
                        </w:r>
                        <w:r w:rsidRPr="00ED18E4">
                          <w:rPr>
                            <w:rFonts w:ascii="Calibri" w:eastAsia="DengXian" w:hAnsi="Calibri"/>
                            <w:color w:val="000000"/>
                            <w:sz w:val="18"/>
                            <w:szCs w:val="18"/>
                          </w:rPr>
                          <w:t xml:space="preserve"> between X:</w:t>
                        </w:r>
                        <w:r w:rsidRPr="00ED18E4">
                          <w:rPr>
                            <w:sz w:val="18"/>
                            <w:szCs w:val="18"/>
                          </w:rPr>
                          <w:t xml:space="preserve"> </w:t>
                        </w:r>
                        <w:r w:rsidRPr="00ED18E4">
                          <w:rPr>
                            <w:rFonts w:ascii="Calibri" w:eastAsia="DengXian" w:hAnsi="Calibri"/>
                            <w:color w:val="000000"/>
                            <w:sz w:val="18"/>
                            <w:szCs w:val="18"/>
                          </w:rPr>
                          <w:t>75,020,000</w:t>
                        </w:r>
                        <w:r w:rsidR="006160EA" w:rsidRPr="00ED18E4">
                          <w:rPr>
                            <w:rFonts w:ascii="Calibri" w:eastAsia="DengXian" w:hAnsi="Calibri"/>
                            <w:color w:val="000000"/>
                            <w:sz w:val="18"/>
                            <w:szCs w:val="18"/>
                          </w:rPr>
                          <w:t xml:space="preserve"> </w:t>
                        </w:r>
                        <w:r w:rsidRPr="00ED18E4">
                          <w:rPr>
                            <w:rFonts w:ascii="Calibri" w:eastAsia="DengXian" w:hAnsi="Calibri"/>
                            <w:color w:val="000000"/>
                            <w:sz w:val="18"/>
                            <w:szCs w:val="18"/>
                          </w:rPr>
                          <w:t>-</w:t>
                        </w:r>
                        <w:r w:rsidR="006160EA" w:rsidRPr="00ED18E4">
                          <w:rPr>
                            <w:rFonts w:ascii="Calibri" w:eastAsia="DengXian" w:hAnsi="Calibri"/>
                            <w:color w:val="000000"/>
                            <w:sz w:val="18"/>
                            <w:szCs w:val="18"/>
                          </w:rPr>
                          <w:t xml:space="preserve"> </w:t>
                        </w:r>
                        <w:r w:rsidRPr="00ED18E4">
                          <w:rPr>
                            <w:rFonts w:ascii="Calibri" w:eastAsia="DengXian" w:hAnsi="Calibri"/>
                            <w:color w:val="000000"/>
                            <w:sz w:val="18"/>
                            <w:szCs w:val="18"/>
                          </w:rPr>
                          <w:t>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sidR="00681006">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sidR="00681006">
                          <w:rPr>
                            <w:rFonts w:ascii="Calibri" w:eastAsia="DengXian" w:hAnsi="Calibri"/>
                            <w:b/>
                            <w:bCs/>
                            <w:color w:val="000000"/>
                            <w:sz w:val="18"/>
                            <w:szCs w:val="18"/>
                          </w:rPr>
                          <w:t xml:space="preserve">ed </w:t>
                        </w:r>
                        <w:r w:rsidR="00977610">
                          <w:rPr>
                            <w:rFonts w:ascii="Calibri" w:eastAsia="DengXian" w:hAnsi="Calibri"/>
                            <w:b/>
                            <w:bCs/>
                            <w:color w:val="000000"/>
                            <w:sz w:val="18"/>
                            <w:szCs w:val="18"/>
                          </w:rPr>
                          <w:t>points</w:t>
                        </w:r>
                        <w:r w:rsidRPr="00ED18E4">
                          <w:rPr>
                            <w:rFonts w:ascii="Calibri" w:eastAsia="DengXian" w:hAnsi="Calibri"/>
                            <w:color w:val="000000"/>
                            <w:sz w:val="18"/>
                            <w:szCs w:val="18"/>
                          </w:rPr>
                          <w:t xml:space="preserve">); The </w:t>
                        </w:r>
                        <w:r w:rsidR="004C7D52" w:rsidRPr="00ED18E4">
                          <w:rPr>
                            <w:rFonts w:ascii="Calibri" w:eastAsia="DengXian" w:hAnsi="Calibri"/>
                            <w:b/>
                            <w:bCs/>
                            <w:color w:val="000000"/>
                            <w:sz w:val="18"/>
                            <w:szCs w:val="18"/>
                          </w:rPr>
                          <w:t>gene</w:t>
                        </w:r>
                        <w:r w:rsidR="004C7D52" w:rsidRPr="00ED18E4">
                          <w:rPr>
                            <w:rFonts w:ascii="Calibri" w:eastAsia="DengXian" w:hAnsi="Calibri"/>
                            <w:color w:val="000000"/>
                            <w:sz w:val="18"/>
                            <w:szCs w:val="18"/>
                          </w:rPr>
                          <w:t xml:space="preserve"> </w:t>
                        </w:r>
                        <w:r w:rsidR="00FC37BD" w:rsidRPr="00ED18E4">
                          <w:rPr>
                            <w:rFonts w:ascii="Calibri" w:eastAsia="DengXian" w:hAnsi="Calibri"/>
                            <w:b/>
                            <w:bCs/>
                            <w:color w:val="000000"/>
                            <w:sz w:val="18"/>
                            <w:szCs w:val="18"/>
                          </w:rPr>
                          <w:t xml:space="preserve">bars </w:t>
                        </w:r>
                        <w:r w:rsidR="0047580C" w:rsidRPr="00ED18E4">
                          <w:rPr>
                            <w:rFonts w:ascii="Calibri" w:eastAsia="DengXian" w:hAnsi="Calibri"/>
                            <w:color w:val="000000"/>
                            <w:sz w:val="18"/>
                            <w:szCs w:val="18"/>
                          </w:rPr>
                          <w:t xml:space="preserve">shows </w:t>
                        </w:r>
                        <w:r w:rsidR="0047580C" w:rsidRPr="00ED18E4">
                          <w:rPr>
                            <w:rFonts w:ascii="Calibri" w:eastAsia="DengXian" w:hAnsi="Calibri"/>
                            <w:b/>
                            <w:bCs/>
                            <w:color w:val="000000"/>
                            <w:sz w:val="18"/>
                            <w:szCs w:val="18"/>
                          </w:rPr>
                          <w:t>ABCB7</w:t>
                        </w:r>
                        <w:r w:rsidR="0047580C" w:rsidRPr="00ED18E4">
                          <w:rPr>
                            <w:rFonts w:ascii="Calibri" w:eastAsia="DengXian" w:hAnsi="Calibri"/>
                            <w:color w:val="000000"/>
                            <w:sz w:val="18"/>
                            <w:szCs w:val="18"/>
                          </w:rPr>
                          <w:t xml:space="preserve"> and </w:t>
                        </w:r>
                        <w:r w:rsidR="0047580C" w:rsidRPr="00ED18E4">
                          <w:rPr>
                            <w:rFonts w:ascii="Calibri" w:eastAsia="DengXian" w:hAnsi="Calibri"/>
                            <w:b/>
                            <w:bCs/>
                            <w:color w:val="000000"/>
                            <w:sz w:val="18"/>
                            <w:szCs w:val="18"/>
                          </w:rPr>
                          <w:t>UPRT</w:t>
                        </w:r>
                        <w:r w:rsidR="005E0AE9">
                          <w:rPr>
                            <w:rFonts w:ascii="Calibri" w:eastAsia="DengXian" w:hAnsi="Calibri"/>
                            <w:b/>
                            <w:bCs/>
                            <w:color w:val="000000"/>
                            <w:sz w:val="18"/>
                            <w:szCs w:val="18"/>
                          </w:rPr>
                          <w:t xml:space="preserve"> </w:t>
                        </w:r>
                        <w:r w:rsidR="005E0AE9" w:rsidRPr="00ED18E4">
                          <w:rPr>
                            <w:rFonts w:ascii="Calibri" w:eastAsia="DengXian" w:hAnsi="Calibri"/>
                            <w:color w:val="000000"/>
                            <w:sz w:val="18"/>
                            <w:szCs w:val="18"/>
                          </w:rPr>
                          <w:t xml:space="preserve">(rendered </w:t>
                        </w:r>
                        <w:r w:rsidR="005E0AE9">
                          <w:rPr>
                            <w:rFonts w:ascii="Calibri" w:eastAsia="DengXian" w:hAnsi="Calibri"/>
                            <w:color w:val="000000"/>
                            <w:sz w:val="18"/>
                            <w:szCs w:val="18"/>
                          </w:rPr>
                          <w:t xml:space="preserve">by </w:t>
                        </w:r>
                        <w:hyperlink r:id="rId33" w:history="1">
                          <w:r w:rsidR="005E0AE9" w:rsidRPr="00ED18E4">
                            <w:rPr>
                              <w:rStyle w:val="Hyperlink"/>
                              <w:rFonts w:ascii="Calibri" w:eastAsia="DengXian" w:hAnsi="Calibri"/>
                              <w:sz w:val="18"/>
                              <w:szCs w:val="18"/>
                            </w:rPr>
                            <w:t>NCBI</w:t>
                          </w:r>
                        </w:hyperlink>
                        <w:r w:rsidR="005E0AE9" w:rsidRPr="00ED18E4">
                          <w:rPr>
                            <w:rFonts w:ascii="Calibri" w:eastAsia="DengXian" w:hAnsi="Calibri"/>
                            <w:color w:val="000000"/>
                            <w:sz w:val="18"/>
                            <w:szCs w:val="18"/>
                          </w:rPr>
                          <w:t xml:space="preserve"> genome </w:t>
                        </w:r>
                        <w:r w:rsidR="005E0AE9">
                          <w:rPr>
                            <w:rFonts w:ascii="Calibri" w:eastAsia="DengXian" w:hAnsi="Calibri"/>
                            <w:color w:val="000000"/>
                            <w:sz w:val="18"/>
                            <w:szCs w:val="18"/>
                          </w:rPr>
                          <w:t>viewer</w:t>
                        </w:r>
                        <w:r w:rsidR="005E0AE9" w:rsidRPr="00ED18E4">
                          <w:rPr>
                            <w:rFonts w:ascii="Calibri" w:eastAsia="DengXian" w:hAnsi="Calibri"/>
                            <w:color w:val="000000"/>
                            <w:sz w:val="18"/>
                            <w:szCs w:val="18"/>
                          </w:rPr>
                          <w:t>)</w:t>
                        </w:r>
                        <w:r w:rsidR="00683D94" w:rsidRPr="00ED18E4">
                          <w:rPr>
                            <w:rFonts w:ascii="Calibri" w:eastAsia="DengXian" w:hAnsi="Calibri"/>
                            <w:b/>
                            <w:bCs/>
                            <w:color w:val="000000"/>
                            <w:sz w:val="18"/>
                            <w:szCs w:val="18"/>
                          </w:rPr>
                          <w:t>;</w:t>
                        </w:r>
                        <w:r w:rsidR="006B27BF" w:rsidRPr="00ED18E4">
                          <w:rPr>
                            <w:rFonts w:ascii="Calibri" w:eastAsia="DengXian" w:hAnsi="Calibri"/>
                            <w:color w:val="000000"/>
                            <w:sz w:val="18"/>
                            <w:szCs w:val="18"/>
                          </w:rPr>
                          <w:t xml:space="preserve"> </w:t>
                        </w:r>
                        <w:r w:rsidR="004C7D52" w:rsidRPr="00ED18E4">
                          <w:rPr>
                            <w:rFonts w:ascii="Calibri" w:eastAsia="DengXian" w:hAnsi="Calibri"/>
                            <w:color w:val="000000"/>
                            <w:sz w:val="18"/>
                            <w:szCs w:val="18"/>
                          </w:rPr>
                          <w:t xml:space="preserve">the </w:t>
                        </w:r>
                        <w:r w:rsidR="0047580C" w:rsidRPr="00ED18E4">
                          <w:rPr>
                            <w:rFonts w:ascii="Calibri" w:eastAsia="DengXian" w:hAnsi="Calibri"/>
                            <w:b/>
                            <w:bCs/>
                            <w:color w:val="000000"/>
                            <w:sz w:val="18"/>
                            <w:szCs w:val="18"/>
                          </w:rPr>
                          <w:t>ideogram</w:t>
                        </w:r>
                        <w:r w:rsidR="00FC37BD" w:rsidRPr="00ED18E4">
                          <w:rPr>
                            <w:rFonts w:ascii="Calibri" w:eastAsia="DengXian" w:hAnsi="Calibri"/>
                            <w:b/>
                            <w:bCs/>
                            <w:color w:val="000000"/>
                            <w:sz w:val="18"/>
                            <w:szCs w:val="18"/>
                          </w:rPr>
                          <w:t xml:space="preserve"> </w:t>
                        </w:r>
                        <w:r w:rsidRPr="00ED18E4">
                          <w:rPr>
                            <w:rFonts w:ascii="Calibri" w:eastAsia="DengXian" w:hAnsi="Calibri"/>
                            <w:color w:val="000000"/>
                            <w:sz w:val="18"/>
                            <w:szCs w:val="18"/>
                          </w:rPr>
                          <w:t>on top</w:t>
                        </w:r>
                        <w:r w:rsidR="004C7D52" w:rsidRPr="00ED18E4">
                          <w:rPr>
                            <w:rFonts w:ascii="Calibri" w:eastAsia="DengXian" w:hAnsi="Calibri"/>
                            <w:color w:val="000000"/>
                            <w:sz w:val="18"/>
                            <w:szCs w:val="18"/>
                          </w:rPr>
                          <w:t xml:space="preserve"> shows </w:t>
                        </w:r>
                        <w:r w:rsidR="00977610">
                          <w:rPr>
                            <w:rFonts w:ascii="Calibri" w:eastAsia="DengXian" w:hAnsi="Calibri"/>
                            <w:color w:val="000000"/>
                            <w:sz w:val="18"/>
                            <w:szCs w:val="18"/>
                          </w:rPr>
                          <w:t xml:space="preserve">chromosome X </w:t>
                        </w:r>
                        <w:r w:rsidR="006B27BF" w:rsidRPr="00ED18E4">
                          <w:rPr>
                            <w:rFonts w:ascii="Calibri" w:eastAsia="DengXian" w:hAnsi="Calibri"/>
                            <w:color w:val="000000"/>
                            <w:sz w:val="18"/>
                            <w:szCs w:val="18"/>
                          </w:rPr>
                          <w:t>(</w:t>
                        </w:r>
                        <w:r w:rsidR="003C46ED" w:rsidRPr="00ED18E4">
                          <w:rPr>
                            <w:rFonts w:ascii="Calibri" w:eastAsia="DengXian" w:hAnsi="Calibri"/>
                            <w:color w:val="000000"/>
                            <w:sz w:val="18"/>
                            <w:szCs w:val="18"/>
                          </w:rPr>
                          <w:t xml:space="preserve">rendered </w:t>
                        </w:r>
                        <w:r w:rsidR="00AF24BF" w:rsidRPr="00ED18E4">
                          <w:rPr>
                            <w:rFonts w:ascii="Calibri" w:eastAsia="DengXian" w:hAnsi="Calibri"/>
                            <w:color w:val="000000"/>
                            <w:sz w:val="18"/>
                            <w:szCs w:val="18"/>
                          </w:rPr>
                          <w:t>by</w:t>
                        </w:r>
                        <w:r w:rsidRPr="00ED18E4">
                          <w:rPr>
                            <w:rFonts w:ascii="Calibri" w:eastAsia="DengXian" w:hAnsi="Calibri"/>
                            <w:color w:val="000000"/>
                            <w:sz w:val="18"/>
                            <w:szCs w:val="18"/>
                          </w:rPr>
                          <w:t xml:space="preserve"> </w:t>
                        </w:r>
                        <w:hyperlink r:id="rId34" w:history="1">
                          <w:r w:rsidRPr="00ED18E4">
                            <w:rPr>
                              <w:rStyle w:val="Hyperlink"/>
                              <w:rFonts w:ascii="Calibri" w:eastAsia="DengXian" w:hAnsi="Calibri"/>
                              <w:sz w:val="18"/>
                              <w:szCs w:val="18"/>
                            </w:rPr>
                            <w:t>UCSC</w:t>
                          </w:r>
                        </w:hyperlink>
                        <w:r w:rsidR="005E0AE9">
                          <w:rPr>
                            <w:rFonts w:ascii="Calibri" w:eastAsia="DengXian" w:hAnsi="Calibri"/>
                            <w:color w:val="000000"/>
                            <w:sz w:val="18"/>
                            <w:szCs w:val="18"/>
                          </w:rPr>
                          <w:t xml:space="preserve"> </w:t>
                        </w:r>
                        <w:r w:rsidR="005413F8" w:rsidRPr="00ED18E4">
                          <w:rPr>
                            <w:rFonts w:ascii="Calibri" w:eastAsia="DengXian" w:hAnsi="Calibri"/>
                            <w:color w:val="000000"/>
                            <w:sz w:val="18"/>
                            <w:szCs w:val="18"/>
                          </w:rPr>
                          <w:t xml:space="preserve">genome </w:t>
                        </w:r>
                        <w:r w:rsidR="00C852FA" w:rsidRPr="00ED18E4">
                          <w:rPr>
                            <w:rFonts w:ascii="Calibri" w:eastAsia="DengXian" w:hAnsi="Calibri"/>
                            <w:color w:val="000000"/>
                            <w:sz w:val="18"/>
                            <w:szCs w:val="18"/>
                          </w:rPr>
                          <w:t>browser</w:t>
                        </w:r>
                        <w:r w:rsidR="006B27BF" w:rsidRPr="00ED18E4">
                          <w:rPr>
                            <w:rFonts w:ascii="Calibri" w:eastAsia="DengXian" w:hAnsi="Calibri"/>
                            <w:color w:val="000000"/>
                            <w:sz w:val="18"/>
                            <w:szCs w:val="18"/>
                          </w:rPr>
                          <w:t>)</w:t>
                        </w:r>
                        <w:r w:rsidR="005E0AE9">
                          <w:rPr>
                            <w:rFonts w:ascii="Calibri" w:eastAsia="DengXian" w:hAnsi="Calibri"/>
                            <w:color w:val="000000"/>
                            <w:sz w:val="18"/>
                            <w:szCs w:val="18"/>
                          </w:rPr>
                          <w:t>, the</w:t>
                        </w:r>
                        <w:r w:rsidR="00683D94" w:rsidRPr="00ED18E4">
                          <w:rPr>
                            <w:rFonts w:ascii="Calibri" w:eastAsia="DengXian" w:hAnsi="Calibri"/>
                            <w:color w:val="000000"/>
                            <w:sz w:val="18"/>
                            <w:szCs w:val="18"/>
                          </w:rPr>
                          <w:t xml:space="preserve"> </w:t>
                        </w:r>
                        <w:r w:rsidR="005E0AE9">
                          <w:rPr>
                            <w:rFonts w:ascii="Calibri" w:eastAsia="DengXian" w:hAnsi="Calibri"/>
                            <w:color w:val="000000"/>
                            <w:sz w:val="18"/>
                            <w:szCs w:val="18"/>
                          </w:rPr>
                          <w:t>enclosing</w:t>
                        </w:r>
                        <w:r w:rsidR="005E0AE9" w:rsidRPr="00ED18E4">
                          <w:rPr>
                            <w:rFonts w:ascii="Calibri" w:eastAsia="DengXian" w:hAnsi="Calibri"/>
                            <w:color w:val="000000"/>
                            <w:sz w:val="18"/>
                            <w:szCs w:val="18"/>
                          </w:rPr>
                          <w:t xml:space="preserve"> region q13.3</w:t>
                        </w:r>
                        <w:r w:rsidR="00C50FD7">
                          <w:rPr>
                            <w:rFonts w:ascii="Calibri" w:eastAsia="DengXian" w:hAnsi="Calibri"/>
                            <w:color w:val="000000"/>
                            <w:sz w:val="18"/>
                            <w:szCs w:val="18"/>
                          </w:rPr>
                          <w:t xml:space="preserve"> (</w:t>
                        </w:r>
                        <w:r w:rsidR="00C50FD7" w:rsidRPr="00C50FD7">
                          <w:rPr>
                            <w:rFonts w:ascii="Calibri" w:eastAsia="DengXian" w:hAnsi="Calibri"/>
                            <w:b/>
                            <w:bCs/>
                            <w:color w:val="000000"/>
                            <w:sz w:val="18"/>
                            <w:szCs w:val="18"/>
                          </w:rPr>
                          <w:t>red</w:t>
                        </w:r>
                        <w:r w:rsidR="00C50FD7">
                          <w:rPr>
                            <w:rFonts w:ascii="Calibri" w:eastAsia="DengXian" w:hAnsi="Calibri"/>
                            <w:color w:val="000000"/>
                            <w:sz w:val="18"/>
                            <w:szCs w:val="18"/>
                          </w:rPr>
                          <w:t>)</w:t>
                        </w:r>
                        <w:r w:rsidR="005E0AE9">
                          <w:rPr>
                            <w:rFonts w:ascii="Calibri" w:eastAsia="DengXian" w:hAnsi="Calibri"/>
                            <w:color w:val="000000"/>
                            <w:sz w:val="18"/>
                            <w:szCs w:val="18"/>
                          </w:rPr>
                          <w:t>,</w:t>
                        </w:r>
                        <w:r w:rsidR="005E0AE9" w:rsidRPr="00ED18E4">
                          <w:rPr>
                            <w:rFonts w:ascii="Calibri" w:eastAsia="DengXian" w:hAnsi="Calibri"/>
                            <w:color w:val="000000"/>
                            <w:sz w:val="18"/>
                            <w:szCs w:val="18"/>
                          </w:rPr>
                          <w:t xml:space="preserve"> </w:t>
                        </w:r>
                        <w:r w:rsidR="00683D94" w:rsidRPr="00ED18E4">
                          <w:rPr>
                            <w:rFonts w:ascii="Calibri" w:eastAsia="DengXian" w:hAnsi="Calibri"/>
                            <w:color w:val="000000"/>
                            <w:sz w:val="18"/>
                            <w:szCs w:val="18"/>
                          </w:rPr>
                          <w:t xml:space="preserve">and LD scores </w:t>
                        </w:r>
                        <w:r w:rsidR="00FB4F1C">
                          <w:rPr>
                            <w:rFonts w:ascii="Calibri" w:eastAsia="DengXian" w:hAnsi="Calibri"/>
                            <w:color w:val="000000"/>
                            <w:sz w:val="18"/>
                            <w:szCs w:val="18"/>
                          </w:rPr>
                          <w:t xml:space="preserve"> (</w:t>
                        </w:r>
                        <w:r w:rsidR="00FB4F1C" w:rsidRPr="00FB4F1C">
                          <w:rPr>
                            <w:rFonts w:ascii="Calibri" w:eastAsia="DengXian" w:hAnsi="Calibri"/>
                            <w:b/>
                            <w:bCs/>
                            <w:color w:val="000000"/>
                            <w:sz w:val="18"/>
                            <w:szCs w:val="18"/>
                          </w:rPr>
                          <w:t>blue</w:t>
                        </w:r>
                        <w:r w:rsidR="00FB4F1C">
                          <w:rPr>
                            <w:rFonts w:ascii="Calibri" w:eastAsia="DengXian" w:hAnsi="Calibri"/>
                            <w:color w:val="000000"/>
                            <w:sz w:val="18"/>
                            <w:szCs w:val="18"/>
                          </w:rPr>
                          <w:t xml:space="preserve">) </w:t>
                        </w:r>
                        <w:r w:rsidR="00683D94" w:rsidRPr="00ED18E4">
                          <w:rPr>
                            <w:rFonts w:ascii="Calibri" w:eastAsia="DengXian" w:hAnsi="Calibri"/>
                            <w:color w:val="000000"/>
                            <w:sz w:val="18"/>
                            <w:szCs w:val="18"/>
                          </w:rPr>
                          <w:t xml:space="preserve">based on </w:t>
                        </w:r>
                        <w:r w:rsidR="00303C2A" w:rsidRPr="00303C2A">
                          <w:rPr>
                            <w:rFonts w:ascii="Calibri" w:eastAsia="DengXian" w:hAnsi="Calibri"/>
                            <w:color w:val="000000"/>
                            <w:sz w:val="18"/>
                            <w:szCs w:val="18"/>
                          </w:rPr>
                          <w:t xml:space="preserve">3104 </w:t>
                        </w:r>
                        <w:r w:rsidR="00303C2A">
                          <w:rPr>
                            <w:rFonts w:ascii="Calibri" w:eastAsia="DengXian" w:hAnsi="Calibri"/>
                            <w:color w:val="000000"/>
                            <w:sz w:val="18"/>
                            <w:szCs w:val="18"/>
                          </w:rPr>
                          <w:t xml:space="preserve">genotyped </w:t>
                        </w:r>
                        <w:r w:rsidR="00683D94" w:rsidRPr="00ED18E4">
                          <w:rPr>
                            <w:rFonts w:ascii="Calibri" w:eastAsia="DengXian" w:hAnsi="Calibri"/>
                            <w:color w:val="000000"/>
                            <w:sz w:val="18"/>
                            <w:szCs w:val="18"/>
                          </w:rPr>
                          <w:t>females</w:t>
                        </w:r>
                        <w:r w:rsidR="00303C2A">
                          <w:rPr>
                            <w:rFonts w:ascii="Calibri" w:eastAsia="DengXian" w:hAnsi="Calibri"/>
                            <w:color w:val="000000"/>
                            <w:sz w:val="18"/>
                            <w:szCs w:val="18"/>
                          </w:rPr>
                          <w:t xml:space="preserve"> (</w:t>
                        </w:r>
                        <w:r w:rsidR="0056542D">
                          <w:rPr>
                            <w:rFonts w:ascii="Calibri" w:eastAsia="DengXian" w:hAnsi="Calibri"/>
                            <w:color w:val="000000"/>
                            <w:sz w:val="18"/>
                            <w:szCs w:val="18"/>
                          </w:rPr>
                          <w:t>68.4%</w:t>
                        </w:r>
                        <w:r w:rsidR="00303C2A">
                          <w:rPr>
                            <w:rFonts w:ascii="Calibri" w:eastAsia="DengXian" w:hAnsi="Calibri"/>
                            <w:color w:val="000000"/>
                            <w:sz w:val="18"/>
                            <w:szCs w:val="18"/>
                          </w:rPr>
                          <w:t>) in PEGS</w:t>
                        </w:r>
                        <w:r w:rsidR="00D206D0" w:rsidRPr="00ED18E4">
                          <w:rPr>
                            <w:rFonts w:ascii="Calibri" w:eastAsia="DengXian" w:hAnsi="Calibri"/>
                            <w:color w:val="000000"/>
                            <w:sz w:val="18"/>
                            <w:szCs w:val="18"/>
                          </w:rPr>
                          <w:t>;</w:t>
                        </w:r>
                        <w:r w:rsidR="005413F8" w:rsidRPr="00ED18E4">
                          <w:rPr>
                            <w:rFonts w:ascii="Calibri" w:eastAsia="DengXian" w:hAnsi="Calibri"/>
                            <w:color w:val="000000"/>
                            <w:sz w:val="18"/>
                            <w:szCs w:val="18"/>
                          </w:rPr>
                          <w:t xml:space="preserve"> </w:t>
                        </w:r>
                        <w:r w:rsidRPr="00ED18E4">
                          <w:rPr>
                            <w:rFonts w:ascii="Calibri" w:eastAsia="DengXian" w:hAnsi="Calibri"/>
                            <w:color w:val="000000"/>
                            <w:sz w:val="18"/>
                            <w:szCs w:val="18"/>
                          </w:rPr>
                          <w:t xml:space="preserve">the GxE between </w:t>
                        </w:r>
                        <w:r w:rsidR="0056542D">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w:t>
                        </w:r>
                        <w:r w:rsidR="00FE570E" w:rsidRPr="00ED18E4">
                          <w:rPr>
                            <w:rFonts w:ascii="Calibri" w:eastAsia="DengXian" w:hAnsi="Calibri"/>
                            <w:b/>
                            <w:bCs/>
                            <w:color w:val="000000"/>
                            <w:sz w:val="18"/>
                            <w:szCs w:val="18"/>
                          </w:rPr>
                          <w:t xml:space="preserve"> points</w:t>
                        </w:r>
                        <w:r w:rsidRPr="00ED18E4">
                          <w:rPr>
                            <w:rFonts w:ascii="Calibri" w:eastAsia="DengXian" w:hAnsi="Calibri"/>
                            <w:color w:val="000000"/>
                            <w:sz w:val="18"/>
                            <w:szCs w:val="18"/>
                          </w:rPr>
                          <w:t xml:space="preserve">) reached </w:t>
                        </w:r>
                        <w:r w:rsidR="005B3B2F" w:rsidRPr="00ED18E4">
                          <w:rPr>
                            <w:rFonts w:ascii="Calibri" w:eastAsia="DengXian" w:hAnsi="Calibri"/>
                            <w:color w:val="000000"/>
                            <w:sz w:val="18"/>
                            <w:szCs w:val="18"/>
                          </w:rPr>
                          <w:t xml:space="preserve">beyond </w:t>
                        </w:r>
                        <w:r w:rsidR="005760FA">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002048A3"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 xml:space="preserve">red </w:t>
                        </w:r>
                        <w:r w:rsidR="00D926C9" w:rsidRPr="00ED18E4">
                          <w:rPr>
                            <w:rFonts w:ascii="Calibri" w:eastAsia="DengXian" w:hAnsi="Calibri"/>
                            <w:b/>
                            <w:bCs/>
                            <w:color w:val="000000"/>
                            <w:sz w:val="18"/>
                            <w:szCs w:val="18"/>
                          </w:rPr>
                          <w:t>horizontal</w:t>
                        </w:r>
                        <w:r w:rsidR="00FE570E" w:rsidRPr="00ED18E4">
                          <w:rPr>
                            <w:rFonts w:ascii="Calibri" w:eastAsia="DengXian" w:hAnsi="Calibri"/>
                            <w:b/>
                            <w:bCs/>
                            <w:color w:val="000000"/>
                            <w:sz w:val="18"/>
                            <w:szCs w:val="18"/>
                          </w:rPr>
                          <w:t xml:space="preserve"> </w:t>
                        </w:r>
                        <w:r w:rsidRPr="00ED18E4">
                          <w:rPr>
                            <w:rFonts w:ascii="Calibri" w:eastAsia="DengXian" w:hAnsi="Calibri"/>
                            <w:b/>
                            <w:bCs/>
                            <w:color w:val="000000"/>
                            <w:sz w:val="18"/>
                            <w:szCs w:val="18"/>
                          </w:rPr>
                          <w:t>dash</w:t>
                        </w:r>
                        <w:r w:rsidRPr="00ED18E4">
                          <w:rPr>
                            <w:rFonts w:ascii="Calibri" w:eastAsia="DengXian" w:hAnsi="Calibri"/>
                            <w:color w:val="000000"/>
                            <w:sz w:val="18"/>
                            <w:szCs w:val="18"/>
                          </w:rPr>
                          <w:t>). Although the smallest p-value</w:t>
                        </w:r>
                        <w:r w:rsidR="00B4131E" w:rsidRPr="00ED18E4">
                          <w:rPr>
                            <w:rFonts w:ascii="Calibri" w:eastAsia="DengXian" w:hAnsi="Calibri"/>
                            <w:color w:val="000000"/>
                            <w:sz w:val="18"/>
                            <w:szCs w:val="18"/>
                          </w:rPr>
                          <w:t xml:space="preserve"> </w:t>
                        </w:r>
                        <w:r w:rsidR="00226396" w:rsidRPr="00ED18E4">
                          <w:rPr>
                            <w:rFonts w:ascii="Calibri" w:eastAsia="DengXian" w:hAnsi="Calibri"/>
                            <w:color w:val="000000"/>
                            <w:sz w:val="18"/>
                            <w:szCs w:val="18"/>
                          </w:rPr>
                          <w:t>(</w:t>
                        </w:r>
                        <w:r w:rsidR="00226396" w:rsidRPr="00ED18E4">
                          <w:rPr>
                            <w:rFonts w:ascii="Calibri" w:eastAsia="DengXian" w:hAnsi="Calibri"/>
                            <w:b/>
                            <w:bCs/>
                            <w:color w:val="000000"/>
                            <w:sz w:val="18"/>
                            <w:szCs w:val="18"/>
                          </w:rPr>
                          <w:t>rs4409555</w:t>
                        </w:r>
                        <w:r w:rsidR="00D926C9" w:rsidRPr="00ED18E4">
                          <w:rPr>
                            <w:rFonts w:ascii="Calibri" w:eastAsia="DengXian" w:hAnsi="Calibri"/>
                            <w:b/>
                            <w:bCs/>
                            <w:color w:val="000000"/>
                            <w:sz w:val="18"/>
                            <w:szCs w:val="18"/>
                          </w:rPr>
                          <w:t>,</w:t>
                        </w:r>
                        <w:r w:rsidR="00D926C9" w:rsidRPr="00ED18E4">
                          <w:rPr>
                            <w:rFonts w:ascii="Calibri" w:eastAsia="DengXian" w:hAnsi="Calibri"/>
                            <w:color w:val="000000"/>
                            <w:sz w:val="18"/>
                            <w:szCs w:val="18"/>
                          </w:rPr>
                          <w:t xml:space="preserve"> </w:t>
                        </w:r>
                        <w:r w:rsidR="00D926C9" w:rsidRPr="00ED18E4">
                          <w:rPr>
                            <w:sz w:val="18"/>
                            <w:szCs w:val="18"/>
                          </w:rPr>
                          <w:t>9.25e-12</w:t>
                        </w:r>
                        <w:r w:rsidR="00226396" w:rsidRPr="00ED18E4">
                          <w:rPr>
                            <w:rFonts w:ascii="Calibri" w:eastAsia="DengXian" w:hAnsi="Calibri"/>
                            <w:color w:val="000000"/>
                            <w:sz w:val="18"/>
                            <w:szCs w:val="18"/>
                          </w:rPr>
                          <w:t xml:space="preserve">) </w:t>
                        </w:r>
                        <w:r w:rsidRPr="00ED18E4">
                          <w:rPr>
                            <w:rFonts w:ascii="Calibri" w:eastAsia="DengXian" w:hAnsi="Calibri"/>
                            <w:color w:val="000000"/>
                            <w:sz w:val="18"/>
                            <w:szCs w:val="18"/>
                          </w:rPr>
                          <w:t>d</w:t>
                        </w:r>
                        <w:r w:rsidR="00B4131E" w:rsidRPr="00ED18E4">
                          <w:rPr>
                            <w:rFonts w:ascii="Calibri" w:eastAsia="DengXian" w:hAnsi="Calibri"/>
                            <w:color w:val="000000"/>
                            <w:sz w:val="18"/>
                            <w:szCs w:val="18"/>
                          </w:rPr>
                          <w:t>id</w:t>
                        </w:r>
                        <w:r w:rsidRPr="00ED18E4">
                          <w:rPr>
                            <w:rFonts w:ascii="Calibri" w:eastAsia="DengXian" w:hAnsi="Calibri"/>
                            <w:color w:val="000000"/>
                            <w:sz w:val="18"/>
                            <w:szCs w:val="18"/>
                          </w:rPr>
                          <w:t xml:space="preserve"> not guarantee significance after Bonferroni correction </w:t>
                        </w:r>
                        <w:r w:rsidR="00B87545" w:rsidRPr="00ED18E4">
                          <w:rPr>
                            <w:rFonts w:ascii="Calibri" w:eastAsia="DengXian" w:hAnsi="Calibri"/>
                            <w:color w:val="000000"/>
                            <w:sz w:val="18"/>
                            <w:szCs w:val="18"/>
                          </w:rPr>
                          <w:t>over</w:t>
                        </w:r>
                        <w:r w:rsidRPr="00ED18E4">
                          <w:rPr>
                            <w:rFonts w:ascii="Calibri" w:eastAsia="DengXian" w:hAnsi="Calibri"/>
                            <w:color w:val="000000"/>
                            <w:sz w:val="18"/>
                            <w:szCs w:val="18"/>
                          </w:rPr>
                          <w:t xml:space="preserve"> 4.74 billion </w:t>
                        </w:r>
                        <w:r w:rsidR="004130A1" w:rsidRPr="00ED18E4">
                          <w:rPr>
                            <w:rFonts w:ascii="Calibri" w:eastAsia="DengXian" w:hAnsi="Calibri"/>
                            <w:color w:val="000000"/>
                            <w:sz w:val="18"/>
                            <w:szCs w:val="18"/>
                          </w:rPr>
                          <w:t>selectable GxE</w:t>
                        </w:r>
                        <w:r w:rsidR="007D0849" w:rsidRPr="00ED18E4">
                          <w:rPr>
                            <w:rFonts w:ascii="Calibri" w:eastAsia="DengXian" w:hAnsi="Calibri"/>
                            <w:color w:val="000000"/>
                            <w:sz w:val="18"/>
                            <w:szCs w:val="18"/>
                          </w:rPr>
                          <w:t xml:space="preserve"> tests</w:t>
                        </w:r>
                        <w:r w:rsidRPr="00ED18E4">
                          <w:rPr>
                            <w:rFonts w:ascii="Calibri" w:eastAsia="DengXian" w:hAnsi="Calibri"/>
                            <w:color w:val="000000"/>
                            <w:sz w:val="18"/>
                            <w:szCs w:val="18"/>
                          </w:rPr>
                          <w:t xml:space="preserve">, </w:t>
                        </w:r>
                        <w:r w:rsidR="00856276">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t>
                        </w:r>
                        <w:r w:rsidR="00592EDF" w:rsidRPr="00ED18E4">
                          <w:rPr>
                            <w:rFonts w:ascii="Calibri" w:eastAsia="DengXian" w:hAnsi="Calibri"/>
                            <w:color w:val="000000"/>
                            <w:sz w:val="18"/>
                            <w:szCs w:val="18"/>
                          </w:rPr>
                          <w:t>was</w:t>
                        </w:r>
                        <w:r w:rsidRPr="00ED18E4">
                          <w:rPr>
                            <w:rFonts w:ascii="Calibri" w:eastAsia="DengXian" w:hAnsi="Calibri"/>
                            <w:color w:val="000000"/>
                            <w:sz w:val="18"/>
                            <w:szCs w:val="18"/>
                          </w:rPr>
                          <w:t xml:space="preserve"> prioritized by significant variance loci found by VLA in </w:t>
                        </w:r>
                        <w:r w:rsidR="00FF5CD5">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r w:rsidR="0003687B" w:rsidRPr="00ED18E4">
                          <w:rPr>
                            <w:rFonts w:ascii="Calibri" w:eastAsia="DengXian" w:hAnsi="Calibri"/>
                            <w:color w:val="000000"/>
                            <w:sz w:val="18"/>
                            <w:szCs w:val="18"/>
                          </w:rPr>
                          <w:t>.</w:t>
                        </w:r>
                      </w:p>
                      <w:p w14:paraId="74125346" w14:textId="77777777" w:rsidR="005671F5" w:rsidRPr="001840A5" w:rsidRDefault="005671F5" w:rsidP="005671F5">
                        <w:pPr>
                          <w:rPr>
                            <w:rFonts w:ascii="Calibri" w:eastAsia="DengXian" w:hAnsi="Calibri"/>
                            <w:color w:val="000000"/>
                            <w:sz w:val="20"/>
                            <w:szCs w:val="20"/>
                          </w:rPr>
                        </w:pPr>
                        <w:r w:rsidRPr="001840A5">
                          <w:rPr>
                            <w:rFonts w:ascii="Calibri" w:eastAsia="DengXian" w:hAnsi="Calibri"/>
                            <w:color w:val="000000"/>
                            <w:sz w:val="20"/>
                            <w:szCs w:val="20"/>
                          </w:rPr>
                          <w:t> </w:t>
                        </w:r>
                      </w:p>
                    </w:txbxContent>
                  </v:textbox>
                </v:shape>
                <v:shape id="Graphic 2" o:spid="_x0000_s1071" type="#_x0000_t75" style="position:absolute;top:14;width:59251;height:2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">
                  <v:imagedata r:id="rId35" o:title=""/>
                </v:shape>
                <w10:anchorlock/>
              </v:group>
            </w:pict>
          </mc:Fallback>
        </mc:AlternateContent>
      </w:r>
    </w:p>
    <w:p w14:paraId="2AB75586" w14:textId="68F16F6B" w:rsidR="00192552" w:rsidRDefault="00294D49" w:rsidP="00702EC9">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xml:space="preserve"> is also an ATP-dependent mitochondrial transporter implicated in Fe–S cluster assembly. </w:t>
      </w:r>
      <w:r w:rsidR="00192552">
        <w:t>Inherited mutations in </w:t>
      </w:r>
      <w:r w:rsidR="00192552">
        <w:rPr>
          <w:rStyle w:val="Emphasis"/>
          <w:color w:val="0E101A"/>
        </w:rPr>
        <w:t>ABCB7</w:t>
      </w:r>
      <w:r w:rsidR="00192552">
        <w:t xml:space="preserve"> have been linked to inherited and acquired sideroblastic anemia with cerebellar ataxia </w:t>
      </w:r>
      <w:r w:rsidR="00192552">
        <w:fldChar w:fldCharType="begin"/>
      </w:r>
      <w:r w:rsidR="00192552">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r w:rsidR="00192552">
        <w:fldChar w:fldCharType="separate"/>
      </w:r>
      <w:r w:rsidR="00192552" w:rsidRPr="00EF7271">
        <w:rPr>
          <w:rFonts w:ascii="Calibri" w:hAnsi="Calibri" w:cs="Calibri"/>
        </w:rPr>
        <w:t>(Pain and Dancis 2016; Allikmets et al. 1999)</w:t>
      </w:r>
      <w:r w:rsidR="00192552">
        <w:fldChar w:fldCharType="end"/>
      </w:r>
      <w:r w:rsidR="00192552">
        <w:t>. The absence of </w:t>
      </w:r>
      <w:r w:rsidR="00192552">
        <w:rPr>
          <w:rStyle w:val="Emphasis"/>
          <w:color w:val="0E101A"/>
        </w:rPr>
        <w:t>ABCB7</w:t>
      </w:r>
      <w:r w:rsidR="00192552">
        <w:t> impairs the maturation of cytosolic iron-sulfur proteins and induces iron accumulation in mitochondria.</w:t>
      </w:r>
    </w:p>
    <w:p w14:paraId="168AD870" w14:textId="36C996B7" w:rsidR="00294D49" w:rsidRDefault="00294D49" w:rsidP="00702EC9">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r>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r>
        <w:fldChar w:fldCharType="separate"/>
      </w:r>
      <w:r w:rsidRPr="00346BAF">
        <w:rPr>
          <w:rFonts w:ascii="Calibri" w:hAnsi="Calibri" w:cs="Calibri"/>
        </w:rPr>
        <w:t>(Podhajny 2001)</w:t>
      </w:r>
      <w:r>
        <w:fldChar w:fldCharType="end"/>
      </w:r>
      <w:r>
        <w:t>.</w:t>
      </w:r>
      <w:r w:rsidR="002A2077">
        <w:t xml:space="preserve"> Also of interest is the association of </w:t>
      </w:r>
      <w:r w:rsidR="002A2077">
        <w:rPr>
          <w:rStyle w:val="Emphasis"/>
          <w:color w:val="0E101A"/>
        </w:rPr>
        <w:t>ABCB7</w:t>
      </w:r>
      <w:r w:rsidR="002A2077">
        <w:t xml:space="preserve"> with fatty liver disease, which is notable because T2D is a significant risk factor for fatty liver disease and could share common pathways </w:t>
      </w:r>
      <w:r w:rsidR="002A2077">
        <w:fldChar w:fldCharType="begin"/>
      </w:r>
      <w:r w:rsidR="002A2077">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r w:rsidR="002A2077">
        <w:fldChar w:fldCharType="separate"/>
      </w:r>
      <w:r w:rsidR="002A2077" w:rsidRPr="00534FA3">
        <w:rPr>
          <w:rFonts w:ascii="Calibri" w:hAnsi="Calibri" w:cs="Calibri"/>
        </w:rPr>
        <w:t>(SILAGHI et al. 2016; Lonardo et al. 2019)</w:t>
      </w:r>
      <w:r w:rsidR="002A2077">
        <w:fldChar w:fldCharType="end"/>
      </w:r>
      <w:r w:rsidR="002A2077">
        <w:t>..</w:t>
      </w:r>
    </w:p>
    <w:p w14:paraId="3A14FD9A" w14:textId="77777777" w:rsidR="003A3FD9" w:rsidRDefault="003A3FD9" w:rsidP="003A3FD9">
      <w:r w:rsidRPr="003A3FD9">
        <w:t>The above suggests that the region around ABCB7, statistically prioritized by VLA, is biologically interacting with exposure to print materials to affect the risk of developing type 2 diabetes.</w:t>
      </w:r>
    </w:p>
    <w:p w14:paraId="1F62684C" w14:textId="041F2682" w:rsidR="00836AD8" w:rsidRPr="002D676C" w:rsidRDefault="00836AD8" w:rsidP="00C750C1">
      <w:pPr>
        <w:pStyle w:val="Heading2"/>
      </w:pPr>
      <w:r w:rsidRPr="002D676C">
        <w:t>UKBB variance loci catalog</w:t>
      </w:r>
    </w:p>
    <w:p w14:paraId="56C9EEB4" w14:textId="731781F2" w:rsidR="00836AD8" w:rsidRDefault="00716ED0" w:rsidP="00C750C1">
      <w:r w:rsidRPr="00716ED0">
        <w:t xml:space="preserve">Based on the results for T2D, it is natural to expand the application of variance loci analysis (VLA) from a few phenotypes to a large number. Inspired by the Pan-UK Biobank GWAS catalog at </w:t>
      </w:r>
      <w:r w:rsidRPr="00716ED0">
        <w:lastRenderedPageBreak/>
        <w:t>pan.ukbb.broadinstitute.org, we created and hosted the variance loci analysis catalog for UKBB phenotypes and variants on the NIEHS website (</w:t>
      </w:r>
      <w:hyperlink r:id="rId36" w:history="1">
        <w:r w:rsidR="00B42CD9" w:rsidRPr="00DB59FC">
          <w:rPr>
            <w:rStyle w:val="Hyperlink"/>
          </w:rPr>
          <w:t>http://genelist.niehs.nih.gov</w:t>
        </w:r>
      </w:hyperlink>
      <w:r w:rsidRPr="00716ED0">
        <w:t xml:space="preserve">). The VLA-catalog is a public resource queried by phenotype, enabling researchers to prioritize candidate variants most likely to invoke significant GxE interaction. Figure 8 illustrates the workflow of creating the catalog and the </w:t>
      </w:r>
      <w:r w:rsidR="00C908EE">
        <w:t xml:space="preserve">public </w:t>
      </w:r>
      <w:r w:rsidRPr="00716ED0">
        <w:t>query.</w:t>
      </w:r>
    </w:p>
    <w:p w14:paraId="6AAEDC0F" w14:textId="6009B3FA" w:rsidR="009A012C" w:rsidRPr="002D676C" w:rsidRDefault="009A012C" w:rsidP="00C750C1">
      <w:r w:rsidRPr="009A012C">
        <w:t xml:space="preserve">We handpicked 1,580 health-relevant phenotypes from UKBB data fields accessible by NIEHS, plus an additional 1,693 diseases derived from hospital records using PHECODE -- a codebook for extrapolating diseases using records in ICD9/10 (www.phewascatalog.org) </w:t>
      </w:r>
      <w:r>
        <w:fldChar w:fldCharType="begin"/>
      </w:r>
      <w:r>
        <w:instrText xml:space="preserve"> ADDIN ZOTERO_ITEM CSL_CITATION {"citationID":"ilprM4hR","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fldChar w:fldCharType="separate"/>
      </w:r>
      <w:r w:rsidRPr="00612452">
        <w:rPr>
          <w:rFonts w:ascii="Calibri" w:hAnsi="Calibri" w:cs="Calibri"/>
        </w:rPr>
        <w:t>(Wei et al. 2017; Wu et al. 2019)</w:t>
      </w:r>
      <w:r>
        <w:fldChar w:fldCharType="end"/>
      </w:r>
      <w:r w:rsidRPr="009A012C">
        <w:t>. In total, we compiled a phenome comprising 3,273 items. We distinguished the phenotypes into binomial, multinomial, ordinal, and continuous variables subjected to recoding and normalization. To prepare the genome, we limited the variants to those with an overall minor allele frequency of no less than 0.005, yielding 11,841,785 variants after quality control. The “material” provides more details.</w:t>
      </w:r>
    </w:p>
    <w:p w14:paraId="6CCA2AB9" w14:textId="6FC10177" w:rsidR="00733340" w:rsidRDefault="00733340" w:rsidP="00C750C1">
      <w:r w:rsidRPr="00B4664C">
        <w:rPr>
          <w:noProof/>
        </w:rPr>
        <mc:AlternateContent>
          <mc:Choice Requires="wpc">
            <w:drawing>
              <wp:inline distT="0" distB="0" distL="0" distR="0" wp14:anchorId="5A62179B" wp14:editId="00308C60">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6A5591A3" w14:textId="77777777" w:rsidR="00733340" w:rsidRPr="00B33444" w:rsidRDefault="00733340" w:rsidP="00733340">
                              <w:pPr>
                                <w:pStyle w:val="NoSpacing"/>
                                <w:jc w:val="center"/>
                                <w:rPr>
                                  <w:b/>
                                  <w:bCs/>
                                  <w:sz w:val="20"/>
                                  <w:szCs w:val="20"/>
                                </w:rPr>
                              </w:pPr>
                              <w:r w:rsidRPr="00B33444">
                                <w:rPr>
                                  <w:b/>
                                  <w:bCs/>
                                  <w:sz w:val="20"/>
                                  <w:szCs w:val="20"/>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7">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xmlns:oel="http://schemas.microsoft.com/office/2019/extlst">
            <w:pict>
              <v:group w14:anchorId="5A62179B" id="Canvas 53" o:spid="_x0000_s1072"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K6jwXjdAAAACgEAAA8AAABkcnMvZG93bnJldi54&#10;bWxMj0tPwzAQhO9I/AdrkbhRJ+WhNo1TIV6iR0LL2Y2XJMJeB9ttwr9n4QKXkUajnZ2vXE/OiiOG&#10;2HtSkM8yEEiNNz21CravjxcLEDFpMtp6QgVfGGFdnZ6UujB+pBc81qkVXEKx0Aq6lIZCyth06HSc&#10;+QGJs3cfnE5sQytN0COXOyvnWXYjne6JP3R6wLsOm4/64BQQZg+1DfI5Nbu3oftctE+bq1Gp87Pp&#10;fsVyuwKRcEp/F/DDwPuh4mF7fyAThVXANOlXOVteXrPdK5jnyxxkVcr/CNU3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">
                <v:shape id="_x0000_s1073" type="#_x0000_t75" style="position:absolute;width:59372;height:13912;visibility:visible;mso-wrap-style:square" filled="t">
                  <v:fill o:detectmouseclick="t"/>
                  <v:path o:connecttype="none"/>
                </v:shape>
                <v:shape id="Text Box 51" o:spid="_x0000_s1074"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" fillcolor="white [3201]" stroked="f" strokeweight=".5pt">
                  <v:textbox inset="0,0,0,0">
                    <w:txbxContent>
                      <w:p w14:paraId="6A5591A3" w14:textId="77777777" w:rsidR="00733340" w:rsidRPr="00B33444" w:rsidRDefault="00733340" w:rsidP="00733340">
                        <w:pPr>
                          <w:pStyle w:val="NoSpacing"/>
                          <w:jc w:val="center"/>
                          <w:rPr>
                            <w:b/>
                            <w:bCs/>
                            <w:sz w:val="20"/>
                            <w:szCs w:val="20"/>
                          </w:rPr>
                        </w:pPr>
                        <w:r w:rsidRPr="00B33444">
                          <w:rPr>
                            <w:b/>
                            <w:bCs/>
                            <w:sz w:val="20"/>
                            <w:szCs w:val="20"/>
                          </w:rPr>
                          <w:t>Figure 9: UKBB variance loci catalog workflow</w:t>
                        </w:r>
                      </w:p>
                    </w:txbxContent>
                  </v:textbox>
                </v:shape>
                <v:shape id="Picture 52" o:spid="_x0000_s1075"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">
                  <v:imagedata r:id="rId38" o:title=""/>
                </v:shape>
                <w10:anchorlock/>
              </v:group>
            </w:pict>
          </mc:Fallback>
        </mc:AlternateContent>
      </w:r>
    </w:p>
    <w:p w14:paraId="1BACF498" w14:textId="5D62F103" w:rsidR="00582D51" w:rsidRDefault="004A1048" w:rsidP="004A1048">
      <w:r>
        <w:t xml:space="preserve">We performed VLA for the whole phenome and genome to archive variant statistics for each of the </w:t>
      </w:r>
      <w:r w:rsidR="00D9571A">
        <w:t>three</w:t>
      </w:r>
      <w:r>
        <w:t xml:space="preserve"> main racial/ethnic groups </w:t>
      </w:r>
      <w:r w:rsidR="005A19BB">
        <w:t xml:space="preserve">(European Whites, Blacks, and Asian) </w:t>
      </w:r>
      <w:r w:rsidR="00AF4F08">
        <w:t xml:space="preserve">and male/female </w:t>
      </w:r>
      <w:r w:rsidR="005A19BB">
        <w:t>separately</w:t>
      </w:r>
      <w:r w:rsidR="00AF4F08">
        <w:t xml:space="preserve"> </w:t>
      </w:r>
      <w:r>
        <w:t xml:space="preserve">in the UKBB. We used R-package </w:t>
      </w:r>
      <w:r w:rsidRPr="005A19BB">
        <w:rPr>
          <w:i/>
          <w:iCs/>
        </w:rPr>
        <w:t>plinkFile</w:t>
      </w:r>
      <w:r>
        <w:t xml:space="preserve"> to traverse the genome by a </w:t>
      </w:r>
      <w:r w:rsidR="005A19BB">
        <w:t xml:space="preserve">reading </w:t>
      </w:r>
      <w:r>
        <w:t xml:space="preserve">window while detecting variance loci for thousands of phenotypes and variants </w:t>
      </w:r>
      <w:r w:rsidR="005A19BB">
        <w:t>using</w:t>
      </w:r>
      <w:r>
        <w:t xml:space="preserve"> R-package </w:t>
      </w:r>
      <w:r w:rsidRPr="005A19BB">
        <w:rPr>
          <w:i/>
          <w:iCs/>
        </w:rPr>
        <w:t>vla</w:t>
      </w:r>
      <w:r>
        <w:t>.</w:t>
      </w:r>
      <w:r w:rsidR="005A19BB">
        <w:t xml:space="preserve"> </w:t>
      </w:r>
      <w:r w:rsidR="00B42CD9" w:rsidRPr="00B42CD9">
        <w:t xml:space="preserve">By dividing the UKBB genome into approximately 1,200 groups of 10,000 variants each, we summarized the VLA statistics for 384,000 European Whites in 12 hours using the NIH HPC Biowulf cluster (hpc.nih.gov). </w:t>
      </w:r>
      <w:r w:rsidR="00D349D7" w:rsidRPr="002D676C">
        <w:t xml:space="preserve"> </w:t>
      </w:r>
    </w:p>
    <w:p w14:paraId="1A5A077D" w14:textId="56E2020F" w:rsidR="00D349D7" w:rsidRDefault="00D349D7" w:rsidP="00C750C1">
      <w:pPr>
        <w:pStyle w:val="Heading1"/>
      </w:pPr>
      <w:commentRangeStart w:id="10"/>
      <w:r w:rsidRPr="002D676C">
        <w:t>Methods</w:t>
      </w:r>
      <w:commentRangeEnd w:id="10"/>
      <w:r w:rsidR="00064542">
        <w:rPr>
          <w:rStyle w:val="CommentReference"/>
          <w:rFonts w:asciiTheme="minorHAnsi" w:eastAsiaTheme="minorEastAsia" w:hAnsiTheme="minorHAnsi" w:cstheme="minorBidi"/>
          <w:color w:val="auto"/>
        </w:rPr>
        <w:commentReference w:id="10"/>
      </w:r>
    </w:p>
    <w:p w14:paraId="357A81E7" w14:textId="43B46808" w:rsidR="00E33C89" w:rsidRPr="00E33C89" w:rsidRDefault="006A1369" w:rsidP="00C750C1">
      <w:pPr>
        <w:pStyle w:val="Heading2"/>
      </w:pPr>
      <w:r>
        <w:t xml:space="preserve">Variance loci tests to Find </w:t>
      </w:r>
      <w:r w:rsidR="00856A01">
        <w:t xml:space="preserve">GxE candidate </w:t>
      </w:r>
      <w:commentRangeStart w:id="11"/>
      <w:r w:rsidR="00856A01">
        <w:t>SNP</w:t>
      </w:r>
      <w:r w:rsidR="002A6A0A">
        <w:t>s</w:t>
      </w:r>
      <w:commentRangeEnd w:id="11"/>
      <w:r w:rsidR="00EA7A77">
        <w:rPr>
          <w:rStyle w:val="CommentReference"/>
          <w:rFonts w:asciiTheme="minorHAnsi" w:eastAsiaTheme="minorEastAsia" w:hAnsiTheme="minorHAnsi" w:cstheme="minorBidi"/>
          <w:color w:val="auto"/>
        </w:rPr>
        <w:commentReference w:id="11"/>
      </w:r>
      <w:r>
        <w:t xml:space="preserve"> </w:t>
      </w:r>
    </w:p>
    <w:p w14:paraId="31929082" w14:textId="12A2EA5B" w:rsidR="00D252B9" w:rsidRDefault="00744165" w:rsidP="00C750C1">
      <w:commentRangeStart w:id="12"/>
      <w:r>
        <w:t xml:space="preserve">We </w:t>
      </w:r>
      <w:r w:rsidR="00FF5AC7">
        <w:t>start</w:t>
      </w:r>
      <w:r w:rsidR="00D252B9">
        <w:t>ed</w:t>
      </w:r>
      <w:r>
        <w:t xml:space="preserve"> with DLM (double linear model</w:t>
      </w:r>
      <w:r w:rsidR="002977C9">
        <w:t xml:space="preserve">, Figure </w:t>
      </w:r>
      <w:r w:rsidR="002C2731">
        <w:t>10</w:t>
      </w:r>
      <w:r w:rsidR="002977C9">
        <w:t xml:space="preserve"> left</w:t>
      </w:r>
      <w:r>
        <w:t>), the most intuitive vQTL test</w:t>
      </w:r>
      <w:r w:rsidR="00CF0EB5">
        <w:t>.</w:t>
      </w:r>
      <w:r w:rsidR="00493FF9">
        <w:t xml:space="preserve"> </w:t>
      </w:r>
      <w:r w:rsidR="00D252B9">
        <w:t>Given</w:t>
      </w:r>
      <w:r w:rsidR="00493FF9">
        <w:t xml:space="preserve"> a quantitative</w:t>
      </w:r>
      <w:r w:rsidR="00FD34E2">
        <w:t xml:space="preserve"> </w:t>
      </w:r>
      <w:r w:rsidR="00493FF9">
        <w:t>treat</w:t>
      </w:r>
      <w:r w:rsidR="002D3985">
        <w:t>,</w:t>
      </w:r>
      <w:r w:rsidR="00493FF9">
        <w:t xml:space="preserve"> </w:t>
      </w:r>
      <w:r w:rsidR="00D252B9">
        <w:t>a</w:t>
      </w:r>
      <w:r w:rsidR="00493FF9">
        <w:t xml:space="preserve"> SNP</w:t>
      </w:r>
      <w:r w:rsidR="002D3985">
        <w:t>, and some covariates</w:t>
      </w:r>
      <w:r w:rsidR="00493FF9">
        <w:t xml:space="preserve">, </w:t>
      </w:r>
      <w:r w:rsidR="00C03835">
        <w:t xml:space="preserve">DLM </w:t>
      </w:r>
      <w:r w:rsidR="00493FF9">
        <w:t>fit</w:t>
      </w:r>
      <w:r w:rsidR="00C03835">
        <w:t>s</w:t>
      </w:r>
      <w:r w:rsidR="00493FF9">
        <w:t xml:space="preserve"> a GWAS linear model adjusting </w:t>
      </w:r>
      <w:r w:rsidR="008F3927">
        <w:t xml:space="preserve">the </w:t>
      </w:r>
      <w:r w:rsidR="00493FF9">
        <w:t xml:space="preserve">covariates,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 xml:space="preserve">phenotype” and fits another </w:t>
      </w:r>
      <w:r w:rsidR="00914E0E">
        <w:t xml:space="preserve">GWAS </w:t>
      </w:r>
      <w:r w:rsidR="00365D9F">
        <w:t xml:space="preserve">linear model with </w:t>
      </w:r>
      <w:r w:rsidR="00493FF9">
        <w:t>the same SNP</w:t>
      </w:r>
      <w:r w:rsidR="00914E0E">
        <w:t xml:space="preserve"> and covariates</w:t>
      </w:r>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B70BD3">
        <w:t xml:space="preserve">The </w:t>
      </w:r>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2206F7D8" w:rsidR="00C15389" w:rsidRDefault="00E1109B" w:rsidP="00C750C1">
      <w:r>
        <w:t xml:space="preserve">In </w:t>
      </w:r>
      <w:r w:rsidR="004750BF">
        <w:t>addition,</w:t>
      </w:r>
      <w:r>
        <w:t xml:space="preserve"> we </w:t>
      </w:r>
      <w:r w:rsidR="006E4829">
        <w:t>use</w:t>
      </w:r>
      <w:r w:rsidR="001D5E3A">
        <w:t>d</w:t>
      </w:r>
      <w:r w:rsidR="006E4829">
        <w:t xml:space="preserve"> R to implement </w:t>
      </w:r>
      <w:r w:rsidR="00FF102A">
        <w:t>dev</w:t>
      </w:r>
      <w:r w:rsidR="00A612F2">
        <w:t>iation regression model (DRM)</w:t>
      </w:r>
      <w:r w:rsidR="007C1296">
        <w:t xml:space="preserve">, </w:t>
      </w:r>
      <w:r w:rsidR="00CF3544">
        <w:t xml:space="preserve">and </w:t>
      </w:r>
      <w:r w:rsidR="006E4829">
        <w:t>wrapper</w:t>
      </w:r>
      <w:r w:rsidR="00CF3544">
        <w:t xml:space="preserve"> functions for</w:t>
      </w:r>
      <w:r w:rsidR="006E4829">
        <w:t xml:space="preserve"> </w:t>
      </w:r>
      <w:r w:rsidR="00035E6B">
        <w:t xml:space="preserve">Levene’s Robust Test (LVT) </w:t>
      </w:r>
      <w:r w:rsidR="007A1F09">
        <w:t xml:space="preserve">available in </w:t>
      </w:r>
      <w:r w:rsidR="00035E6B">
        <w:t>R-</w:t>
      </w:r>
      <w:r w:rsidR="00853033">
        <w:t>package “</w:t>
      </w:r>
      <w:hyperlink r:id="rId42" w:history="1">
        <w:r w:rsidR="00853033" w:rsidRPr="003A3C0B">
          <w:rPr>
            <w:rStyle w:val="Hyperlink"/>
            <w:i/>
            <w:iCs/>
          </w:rPr>
          <w:t>car</w:t>
        </w:r>
      </w:hyperlink>
      <w:r w:rsidR="00853033">
        <w:t>”</w:t>
      </w:r>
      <w:r w:rsidR="007C1296">
        <w:t>,</w:t>
      </w:r>
      <w:r w:rsidR="00822187">
        <w:t xml:space="preserve"> </w:t>
      </w:r>
      <w:r w:rsidR="005514F4">
        <w:t xml:space="preserve">and </w:t>
      </w:r>
      <w:r w:rsidR="004202FA">
        <w:t xml:space="preserve">double generalized linear model </w:t>
      </w:r>
      <w:r w:rsidR="00CB25EE">
        <w:t xml:space="preserve">(DGLM) </w:t>
      </w:r>
      <w:r w:rsidR="00CF3544">
        <w:t xml:space="preserve">in </w:t>
      </w:r>
      <w:r w:rsidR="009544F1">
        <w:t>“</w:t>
      </w:r>
      <w:hyperlink r:id="rId43" w:history="1">
        <w:r w:rsidR="009544F1" w:rsidRPr="001D5E3A">
          <w:rPr>
            <w:rStyle w:val="Hyperlink"/>
            <w:i/>
            <w:iCs/>
          </w:rPr>
          <w:t>dglm</w:t>
        </w:r>
      </w:hyperlink>
      <w:r w:rsidR="009544F1">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t>
      </w:r>
      <w:r w:rsidR="00E26028">
        <w:t>it was</w:t>
      </w:r>
      <w:r w:rsidR="00E0795B">
        <w:t xml:space="preserve"> </w:t>
      </w:r>
      <w:r w:rsidR="00CB25EE">
        <w:t>use</w:t>
      </w:r>
      <w:r w:rsidR="00C924A1">
        <w:t>d</w:t>
      </w:r>
      <w:r w:rsidR="00CB25EE">
        <w:t xml:space="preserve"> </w:t>
      </w:r>
      <w:r w:rsidR="00705AE9">
        <w:t xml:space="preserve">as a benchmark </w:t>
      </w:r>
      <w:r w:rsidR="00CB25EE">
        <w:t xml:space="preserve">in </w:t>
      </w:r>
      <w:r w:rsidR="003757FD">
        <w:t>simula</w:t>
      </w:r>
      <w:r w:rsidR="00C924A1">
        <w:t>tion studies</w:t>
      </w:r>
      <w:r w:rsidR="00D76B55">
        <w:t xml:space="preserve"> only</w:t>
      </w:r>
      <w:r w:rsidR="00C924A1">
        <w:t>.</w:t>
      </w:r>
    </w:p>
    <w:p w14:paraId="4EACCDA7" w14:textId="69F690DE" w:rsidR="00C15389" w:rsidRDefault="006C35FA" w:rsidP="00C750C1">
      <w:r>
        <w:rPr>
          <w:noProof/>
        </w:rPr>
        <w:lastRenderedPageBreak/>
        <mc:AlternateContent>
          <mc:Choice Requires="wpc">
            <w:drawing>
              <wp:inline distT="0" distB="0" distL="0" distR="0" wp14:anchorId="5A55B0C2" wp14:editId="246AE2E9">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44"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45"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C0416A7" w14:textId="77777777" w:rsidR="006C35FA" w:rsidRPr="00C17D29" w:rsidRDefault="006C35FA" w:rsidP="006C35FA">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xmlns:oel="http://schemas.microsoft.com/office/2019/extlst">
            <w:pict>
              <v:group w14:anchorId="5A55B0C2" id="Canvas 13" o:spid="_x0000_s1076"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">
                <v:shape id="_x0000_s1077" type="#_x0000_t75" style="position:absolute;width:58489;height:8890;visibility:visible;mso-wrap-style:square" filled="t">
                  <v:fill o:detectmouseclick="t"/>
                  <v:path o:connecttype="none"/>
                </v:shape>
                <v:shape id="Picture 57" o:spid="_x0000_s1078"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">
                  <v:imagedata r:id="rId46" o:title=" DLM"/>
                </v:shape>
                <v:shape id="Picture 58" o:spid="_x0000_s1079"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">
                  <v:imagedata r:id="rId47" o:title="Diagram of VLA"/>
                </v:shape>
                <v:shape id="Text Box 17" o:spid="_x0000_s1080"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" fillcolor="white [3201]" stroked="f" strokeweight=".5pt">
                  <v:textbox inset="0,0,0,0">
                    <w:txbxContent>
                      <w:p w14:paraId="6C0416A7" w14:textId="77777777" w:rsidR="006C35FA" w:rsidRPr="00C17D29" w:rsidRDefault="006C35FA" w:rsidP="006C35FA">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r w:rsidR="0078217E">
        <w:t>Last</w:t>
      </w:r>
      <w:r w:rsidR="00F36FA4">
        <w:t>ly</w:t>
      </w:r>
      <w:r w:rsidR="0078217E">
        <w:t xml:space="preserve">, </w:t>
      </w:r>
      <w:r w:rsidR="00705AE9">
        <w:t xml:space="preserve">we </w:t>
      </w:r>
      <w:r w:rsidR="007118A4">
        <w:t>consider</w:t>
      </w:r>
      <w:r w:rsidR="00705AE9">
        <w:t>ed</w:t>
      </w:r>
      <w:r w:rsidR="007118A4">
        <w:t xml:space="preserve"> </w:t>
      </w:r>
      <w:r w:rsidR="00B24D6D">
        <w:t xml:space="preserve">the </w:t>
      </w:r>
      <w:r w:rsidR="0078217E">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glm”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w:t>
      </w:r>
      <w:r w:rsidR="00BE5936">
        <w:t>excluded</w:t>
      </w:r>
      <w:r w:rsidR="00630309">
        <w:t xml:space="preserve"> GWAS</w:t>
      </w:r>
      <w:r w:rsidR="003037A0">
        <w:t xml:space="preserve"> </w:t>
      </w:r>
      <w:r w:rsidR="00BE5936">
        <w:t xml:space="preserve">from simulation studies since it is easy to </w:t>
      </w:r>
      <w:r w:rsidR="005D3518">
        <w:t xml:space="preserve">arbitrary </w:t>
      </w:r>
      <w:r w:rsidR="00BE5936">
        <w:t>inflate</w:t>
      </w:r>
      <w:r w:rsidR="00322FAA">
        <w:t xml:space="preserve"> </w:t>
      </w:r>
      <w:r w:rsidR="005D3518">
        <w:t xml:space="preserve">the </w:t>
      </w:r>
      <w:r w:rsidR="00322FAA">
        <w:t xml:space="preserve">false positive </w:t>
      </w:r>
      <w:r w:rsidR="005D3518">
        <w:t xml:space="preserve">rate </w:t>
      </w:r>
      <w:r w:rsidR="00322FAA">
        <w:t xml:space="preserve">by allowing non-zero </w:t>
      </w:r>
      <w:r w:rsidR="005D3518">
        <w:t xml:space="preserve">SNP </w:t>
      </w:r>
      <w:r w:rsidR="00322FAA">
        <w:t xml:space="preserve">effect on </w:t>
      </w:r>
      <w:r w:rsidR="005D3518">
        <w:t>phenotypes</w:t>
      </w:r>
      <w:r w:rsidR="002303E3">
        <w:t>.</w:t>
      </w:r>
      <w:r w:rsidR="00432FC7">
        <w:t xml:space="preserve"> D</w:t>
      </w:r>
      <w:r w:rsidR="00B07D33">
        <w:t>etail</w:t>
      </w:r>
      <w:r w:rsidR="005743A5">
        <w:t>s</w:t>
      </w:r>
      <w:r w:rsidR="00B07D33">
        <w:t xml:space="preserve"> of </w:t>
      </w:r>
      <w:r w:rsidR="005743A5">
        <w:t xml:space="preserve">variance loci </w:t>
      </w:r>
      <w:r w:rsidR="00B07D33">
        <w:t xml:space="preserve">statistical tests </w:t>
      </w:r>
      <w:r w:rsidR="005743A5">
        <w:t>are</w:t>
      </w:r>
      <w:r w:rsidR="00B07D33">
        <w:t xml:space="preserve"> </w:t>
      </w:r>
      <w:r w:rsidR="005743A5">
        <w:t xml:space="preserve">described </w:t>
      </w:r>
      <w:r w:rsidR="00425D9C">
        <w:t>in supplement S2.</w:t>
      </w:r>
      <w:commentRangeEnd w:id="12"/>
      <w:r w:rsidR="00EA7A77">
        <w:rPr>
          <w:rStyle w:val="CommentReference"/>
        </w:rPr>
        <w:commentReference w:id="12"/>
      </w:r>
    </w:p>
    <w:p w14:paraId="59241883" w14:textId="18BBA74A" w:rsidR="002A6A0A" w:rsidRDefault="002A6A0A" w:rsidP="00C750C1">
      <w:pPr>
        <w:pStyle w:val="Heading2"/>
      </w:pPr>
      <w:r>
        <w:t>2-way GxE-WAS</w:t>
      </w:r>
    </w:p>
    <w:p w14:paraId="7A38DDAF" w14:textId="7E58C2D3" w:rsidR="007D5447" w:rsidRDefault="007D5447" w:rsidP="00C750C1">
      <w:r>
        <w:t xml:space="preserve">In a discovery cohort with 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1BD93706" w14:textId="4087D71B" w:rsidR="009C64AB"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113E96" w:rsidRPr="00651681">
        <w:t xml:space="preserve">14,874,008 × 728 = 10,828,277,824 </w:t>
      </w:r>
      <w:r w:rsidR="00DE2A56">
        <w:t xml:space="preserve">models </w:t>
      </w:r>
      <w:r w:rsidR="00113E96" w:rsidRPr="00651681">
        <w:t>(i.e., genome variants × exposome items)</w:t>
      </w:r>
      <w:r w:rsidR="00F7434E">
        <w:t xml:space="preserve">; for </w:t>
      </w:r>
      <w:r w:rsidR="000B067D">
        <w:t>W</w:t>
      </w:r>
      <w:r w:rsidR="00A3734F">
        <w:t xml:space="preserve">hite non-British in the UKBB, </w:t>
      </w:r>
      <w:r w:rsidR="00DE2A56">
        <w:t>the number</w:t>
      </w:r>
      <w:r w:rsidR="00E70B27">
        <w:t xml:space="preserve"> was</w:t>
      </w:r>
      <w:r w:rsidR="001A16A3">
        <w:t xml:space="preserve"> </w:t>
      </w:r>
      <w:r w:rsidR="00A3734F" w:rsidRPr="00DF1269">
        <w:t>9</w:t>
      </w:r>
      <w:r w:rsidR="00A3734F">
        <w:t>,</w:t>
      </w:r>
      <w:r w:rsidR="00A3734F" w:rsidRPr="00DF1269">
        <w:t>298</w:t>
      </w:r>
      <w:r w:rsidR="00A3734F">
        <w:t>,</w:t>
      </w:r>
      <w:r w:rsidR="00A3734F" w:rsidRPr="00DF1269">
        <w:t>089</w:t>
      </w:r>
      <w:r w:rsidR="00A3734F">
        <w:t xml:space="preserve"> </w:t>
      </w:r>
      <w:r w:rsidR="0030575A" w:rsidRPr="00651681">
        <w:t>×</w:t>
      </w:r>
      <w:r w:rsidR="00A3734F">
        <w:t xml:space="preserve"> 16</w:t>
      </w:r>
      <w:r w:rsidR="00DE2A56">
        <w:t xml:space="preserve"> = </w:t>
      </w:r>
      <w:r w:rsidR="00A7032B" w:rsidRPr="00A7032B">
        <w:t>148</w:t>
      </w:r>
      <w:r w:rsidR="00505E45">
        <w:t>,</w:t>
      </w:r>
      <w:r w:rsidR="00A7032B" w:rsidRPr="00A7032B">
        <w:t>769</w:t>
      </w:r>
      <w:r w:rsidR="00505E45">
        <w:t>,</w:t>
      </w:r>
      <w:r w:rsidR="00A7032B" w:rsidRPr="00A7032B">
        <w:t>42</w:t>
      </w:r>
      <w:r w:rsidR="00505E45">
        <w:t>4</w:t>
      </w:r>
      <w:r w:rsidR="00A3734F">
        <w:t>.</w:t>
      </w:r>
    </w:p>
    <w:p w14:paraId="69B590AC" w14:textId="29CA90BE" w:rsidR="00DC45F3" w:rsidRDefault="00DC45F3" w:rsidP="00DC45F3">
      <w:r>
        <w:t>For our current stud</w:t>
      </w:r>
      <w:r w:rsidR="003D511D">
        <w:t>y</w:t>
      </w:r>
      <w:r>
        <w:t xml:space="preserve"> interest</w:t>
      </w:r>
      <w:r w:rsidR="003D511D">
        <w:t>ed</w:t>
      </w:r>
      <w:r>
        <w:t xml:space="preserve"> in few phenotypes (i.e., T2D and BMI), it is affordable to exhaustively analyze all 2-way combination </w:t>
      </w:r>
      <w:r w:rsidR="00531DA8">
        <w:t xml:space="preserve">between PEGS genome and exposome </w:t>
      </w:r>
      <w:r w:rsidR="003B310A">
        <w:t>with</w:t>
      </w:r>
      <w:r w:rsidRPr="00C7549A">
        <w:t xml:space="preserve"> computational resources of the NIH HPC </w:t>
      </w:r>
      <w:r w:rsidR="00C23614">
        <w:t>Biowulf</w:t>
      </w:r>
      <w:r w:rsidRPr="00C7549A">
        <w:t xml:space="preserve"> cluster (</w:t>
      </w:r>
      <w:hyperlink r:id="rId48" w:history="1">
        <w:r w:rsidRPr="00FE62C6">
          <w:rPr>
            <w:rStyle w:val="Hyperlink"/>
          </w:rPr>
          <w:t>http://hpc.nih.gov</w:t>
        </w:r>
      </w:hyperlink>
      <w:r w:rsidRPr="00C7549A">
        <w:t>)</w:t>
      </w:r>
      <w:r>
        <w:t>,</w:t>
      </w:r>
      <w:r w:rsidRPr="00C7549A">
        <w:t xml:space="preserve"> </w:t>
      </w:r>
      <w:r>
        <w:t xml:space="preserve">and </w:t>
      </w:r>
      <w:r w:rsidR="003B310A">
        <w:t xml:space="preserve">to </w:t>
      </w:r>
      <w:r>
        <w:t xml:space="preserve">latter adjust the GxE p-values with the empirical CDF of variance loci’s p-values. To </w:t>
      </w:r>
      <w:r w:rsidR="0085569F">
        <w:t xml:space="preserve">exhaustively </w:t>
      </w:r>
      <w:r w:rsidR="00305D64">
        <w:t>study</w:t>
      </w:r>
      <w:r>
        <w:t xml:space="preserve"> many outcomes however</w:t>
      </w:r>
      <w:r w:rsidR="0085569F">
        <w:t xml:space="preserve"> (i.e., 3-way combination of phenome, genome, and exposome)</w:t>
      </w:r>
      <w:r>
        <w:t xml:space="preserve">, it is more practical to </w:t>
      </w:r>
      <w:r w:rsidR="001878C6">
        <w:t xml:space="preserve">follow the workflow in </w:t>
      </w:r>
      <w:r w:rsidR="001878C6" w:rsidRPr="002601F6">
        <w:rPr>
          <w:b/>
          <w:bCs/>
        </w:rPr>
        <w:t>Figure 9</w:t>
      </w:r>
      <w:r w:rsidR="001878C6">
        <w:t xml:space="preserve">, </w:t>
      </w:r>
      <w:r w:rsidR="002601F6">
        <w:t xml:space="preserve">to first </w:t>
      </w:r>
      <w:r>
        <w:t xml:space="preserve">query the VLA-catalog first and find out variance loci of </w:t>
      </w:r>
      <w:r w:rsidRPr="008D4B54">
        <w:t>suggestive genome-wide significance (</w:t>
      </w:r>
      <w:r>
        <w:t xml:space="preserve">i.e., </w:t>
      </w:r>
      <w:r w:rsidRPr="008D4B54">
        <w:t>P &lt; 5e-6)</w:t>
      </w:r>
      <w:r w:rsidR="0085569F">
        <w:t xml:space="preserve"> by each phenotype</w:t>
      </w:r>
      <w:r>
        <w:t xml:space="preserve">, then limit the 2-way GxE-WAS among </w:t>
      </w:r>
      <w:r w:rsidR="0030184A">
        <w:t xml:space="preserve">candidate SNPs </w:t>
      </w:r>
      <w:r>
        <w:t>inside the LD blocks surrounding th</w:t>
      </w:r>
      <w:r w:rsidR="0030184A">
        <w:t>e</w:t>
      </w:r>
      <w:r>
        <w:t xml:space="preserve"> variance loci, reducing computation while enabling targeted GxE testing.</w:t>
      </w:r>
    </w:p>
    <w:p w14:paraId="4F9A52C5" w14:textId="527DF0E6" w:rsidR="00706138" w:rsidRDefault="00F232E8" w:rsidP="000056AD">
      <w:pPr>
        <w:pStyle w:val="Heading2"/>
      </w:pPr>
      <w:r>
        <w:t>Summarize</w:t>
      </w:r>
      <w:r w:rsidR="00305D64">
        <w:t xml:space="preserve"> GxE-WAS</w:t>
      </w:r>
      <w:r w:rsidR="00A064BB">
        <w:t xml:space="preserve"> for T2D</w:t>
      </w:r>
    </w:p>
    <w:p w14:paraId="7D19CD7F" w14:textId="37371801" w:rsidR="00804441" w:rsidRDefault="008B5819" w:rsidP="006B2EDB">
      <w:r>
        <w:t xml:space="preserve">For T2D, </w:t>
      </w:r>
      <w:r w:rsidR="001B7CD3">
        <w:t xml:space="preserve">the </w:t>
      </w:r>
      <w:r w:rsidR="002C4808">
        <w:t xml:space="preserve">initial </w:t>
      </w:r>
      <w:r w:rsidR="00804441">
        <w:t>10.8 trillion</w:t>
      </w:r>
      <w:r w:rsidR="004F3C10">
        <w:t xml:space="preserve"> </w:t>
      </w:r>
      <w:r w:rsidR="001B7CD3">
        <w:t xml:space="preserve">2-way </w:t>
      </w:r>
      <w:r w:rsidR="004F3C10">
        <w:t>GxE</w:t>
      </w:r>
      <w:r w:rsidR="001B7CD3">
        <w:t xml:space="preserve">-WAS test </w:t>
      </w:r>
      <w:r w:rsidR="004F3C10">
        <w:t>statistics</w:t>
      </w:r>
      <w:r w:rsidR="00577B4A">
        <w:t xml:space="preserve"> were fi</w:t>
      </w:r>
      <w:r w:rsidR="009A6A7F">
        <w:t xml:space="preserve">rst trimmed down to </w:t>
      </w:r>
      <w:r w:rsidR="00804441" w:rsidRPr="00651681">
        <w:t xml:space="preserve">89,103,943 (0.82%) with </w:t>
      </w:r>
      <w:r w:rsidR="00BA3AFC">
        <w:t>P</w:t>
      </w:r>
      <w:r w:rsidR="00804441" w:rsidRPr="00651681">
        <w:t xml:space="preserve"> &lt; 5e-4, and further down to 36,721,414 (0.</w:t>
      </w:r>
      <w:r w:rsidR="0085349F">
        <w:t>40</w:t>
      </w:r>
      <w:r w:rsidR="00804441" w:rsidRPr="00651681">
        <w:t xml:space="preserve">%) </w:t>
      </w:r>
      <w:r w:rsidR="009A6A7F">
        <w:t>matchable</w:t>
      </w:r>
      <w:r w:rsidR="00804441" w:rsidRPr="00651681">
        <w:t xml:space="preserve"> </w:t>
      </w:r>
      <w:r w:rsidR="00783640">
        <w:t xml:space="preserve">by coordinate </w:t>
      </w:r>
      <w:r w:rsidR="00804441" w:rsidRPr="00651681">
        <w:t>with variance loci</w:t>
      </w:r>
      <w:r w:rsidR="00A7798E">
        <w:t xml:space="preserve"> </w:t>
      </w:r>
      <w:r w:rsidR="00B30C50">
        <w:t xml:space="preserve">statistics </w:t>
      </w:r>
      <w:r w:rsidR="00A7798E">
        <w:t>produced by GWAS, DLM, VLA, LVT and DRM</w:t>
      </w:r>
      <w:r w:rsidR="00B30C50">
        <w:t xml:space="preserve"> based on unrelated White Europeans in the </w:t>
      </w:r>
      <w:r w:rsidR="00B30C50" w:rsidRPr="00651681">
        <w:t>UK</w:t>
      </w:r>
      <w:r w:rsidR="00DC4CBB">
        <w:t>BB</w:t>
      </w:r>
      <w:r w:rsidR="000846EE">
        <w:t xml:space="preserve">. The </w:t>
      </w:r>
      <w:r w:rsidR="004F68DB">
        <w:t xml:space="preserve">coordinates of the </w:t>
      </w:r>
      <w:r w:rsidR="000846EE">
        <w:t>variance loci</w:t>
      </w:r>
      <w:r w:rsidR="004C4809">
        <w:t xml:space="preserve"> </w:t>
      </w:r>
      <w:r w:rsidR="004F68DB">
        <w:t>were</w:t>
      </w:r>
      <w:r w:rsidR="00617899">
        <w:t xml:space="preserve"> converted </w:t>
      </w:r>
      <w:r w:rsidR="00804441" w:rsidRPr="00651681">
        <w:t xml:space="preserve">from </w:t>
      </w:r>
      <w:r w:rsidR="002C0DB9">
        <w:t xml:space="preserve">UKBB’s original </w:t>
      </w:r>
      <w:r w:rsidR="00804441" w:rsidRPr="00651681">
        <w:t xml:space="preserve">GRCh37/Hg19 to </w:t>
      </w:r>
      <w:r w:rsidR="00B30C50">
        <w:t xml:space="preserve">PEGS’ </w:t>
      </w:r>
      <w:r w:rsidR="00804441" w:rsidRPr="00651681">
        <w:t>GRCh38/Hg38</w:t>
      </w:r>
      <w:r w:rsidR="00617899">
        <w:t xml:space="preserve"> using UCSC</w:t>
      </w:r>
      <w:r w:rsidR="00AC4382">
        <w:t xml:space="preserve">’s </w:t>
      </w:r>
      <w:hyperlink r:id="rId49" w:history="1">
        <w:r w:rsidR="00AC4382" w:rsidRPr="00AC4382">
          <w:rPr>
            <w:rStyle w:val="Hyperlink"/>
          </w:rPr>
          <w:t>lift-over</w:t>
        </w:r>
      </w:hyperlink>
      <w:r w:rsidR="00AC4382">
        <w:t xml:space="preserve"> tools</w:t>
      </w:r>
      <w:r w:rsidR="00CA3CBE">
        <w:t>.</w:t>
      </w:r>
    </w:p>
    <w:p w14:paraId="6B1416DA" w14:textId="78ADC1DE" w:rsidR="00D12074" w:rsidRPr="00651681" w:rsidRDefault="00F3177B" w:rsidP="00D12074">
      <w:r w:rsidRPr="00651681">
        <w:t>The remaining GxE and matched variance loci were binned into genome segments at least 249</w:t>
      </w:r>
      <w:r>
        <w:t>.</w:t>
      </w:r>
      <w:r w:rsidRPr="00651681">
        <w:t>2</w:t>
      </w:r>
      <w:r>
        <w:t xml:space="preserve"> kilobase apart</w:t>
      </w:r>
      <w:r w:rsidRPr="00651681">
        <w:t xml:space="preserve"> (one thousandth of chromosome 1), resulting in varying number of bins per exposome item (min=1, median=2460, mean=2238, max=3854). </w:t>
      </w:r>
      <w:r w:rsidR="00D12074" w:rsidRPr="00651681">
        <w:t xml:space="preserve">Retaining the most significant GxE and variance loci in each bin </w:t>
      </w:r>
      <w:r w:rsidR="00D12074">
        <w:t>as representatives further reduced the number of reported GxE statistics to</w:t>
      </w:r>
      <w:r w:rsidR="00D12074" w:rsidRPr="00651681">
        <w:t xml:space="preserve"> 1,608,961 (0.015%). </w:t>
      </w:r>
      <w:r w:rsidR="00D12074">
        <w:t xml:space="preserve">To correct for multiple testing, we consider </w:t>
      </w:r>
      <w:r w:rsidR="00D12074" w:rsidRPr="00651681">
        <w:t xml:space="preserve">the maximum number </w:t>
      </w:r>
      <w:r w:rsidR="00D12074">
        <w:t xml:space="preserve">of unrelated </w:t>
      </w:r>
      <w:r w:rsidR="00D12074" w:rsidRPr="00651681">
        <w:t>GxE tests</w:t>
      </w:r>
      <w:r w:rsidR="00D12074">
        <w:t xml:space="preserve"> selectable by variance loci, which was</w:t>
      </w:r>
      <w:r w:rsidR="00D12074" w:rsidRPr="00651681">
        <w:t xml:space="preserve"> 474,4197,536 = 11,404,321 × 416, that is, the number of variance loci in UKBB</w:t>
      </w:r>
      <w:r w:rsidR="00D12074">
        <w:t xml:space="preserve">’s genotype data </w:t>
      </w:r>
      <w:r w:rsidR="00D12074" w:rsidRPr="00651681">
        <w:t>times the number of parent questions in PEGS</w:t>
      </w:r>
      <w:r w:rsidR="00D12074">
        <w:t>’</w:t>
      </w:r>
      <w:r w:rsidR="00D12074" w:rsidRPr="00651681">
        <w:t xml:space="preserve"> exposome</w:t>
      </w:r>
      <w:r w:rsidR="00D12074">
        <w:t xml:space="preserve"> survey, therefore,</w:t>
      </w:r>
      <w:r w:rsidR="00D12074" w:rsidRPr="00651681">
        <w:t xml:space="preserve"> </w:t>
      </w:r>
      <w:r w:rsidR="00D12074">
        <w:t>the</w:t>
      </w:r>
      <w:r w:rsidR="00D12074" w:rsidRPr="00651681">
        <w:t xml:space="preserve"> Bonferroni correction would enlarge the GxE p-value by </w:t>
      </w:r>
      <w:r w:rsidR="00D12074">
        <w:t xml:space="preserve">0.47 </w:t>
      </w:r>
      <w:r w:rsidR="00D12074" w:rsidRPr="00651681">
        <w:t>billion</w:t>
      </w:r>
      <w:r w:rsidR="00D12074">
        <w:t xml:space="preserve"> folds</w:t>
      </w:r>
      <w:r w:rsidR="00D12074" w:rsidRPr="00651681">
        <w:t xml:space="preserve">. </w:t>
      </w:r>
      <w:r w:rsidR="00D12074">
        <w:t>Taking</w:t>
      </w:r>
      <w:r w:rsidR="00D12074" w:rsidRPr="00651681">
        <w:t xml:space="preserve"> the </w:t>
      </w:r>
      <w:r w:rsidR="00D12074">
        <w:t xml:space="preserve">representative (i.e., </w:t>
      </w:r>
      <w:r w:rsidR="00D12074" w:rsidRPr="00651681">
        <w:t>most significant</w:t>
      </w:r>
      <w:r w:rsidR="00D12074">
        <w:t>)</w:t>
      </w:r>
      <w:r w:rsidR="00D12074" w:rsidRPr="00651681">
        <w:t xml:space="preserve"> variance </w:t>
      </w:r>
      <w:r w:rsidR="00D12074">
        <w:t>locus</w:t>
      </w:r>
      <w:r w:rsidR="00D12074" w:rsidRPr="00651681">
        <w:t xml:space="preserve"> </w:t>
      </w:r>
      <w:r w:rsidR="00D12074">
        <w:t xml:space="preserve">in </w:t>
      </w:r>
      <w:r w:rsidR="00D12074" w:rsidRPr="00651681">
        <w:t xml:space="preserve">a bin </w:t>
      </w:r>
      <w:r w:rsidR="00D12074">
        <w:t xml:space="preserve">into account </w:t>
      </w:r>
      <w:r w:rsidR="00D12074" w:rsidRPr="00651681">
        <w:t xml:space="preserve">however, </w:t>
      </w:r>
      <w:r w:rsidR="00D12074">
        <w:t>an</w:t>
      </w:r>
      <w:r w:rsidR="00D12074" w:rsidRPr="00651681">
        <w:t xml:space="preserve"> adjusted GxE p-value is re-calculated as (Bonferroni correction) x (empirical CDF of the variance loc</w:t>
      </w:r>
      <w:r w:rsidR="00D12074">
        <w:t xml:space="preserve">us’ </w:t>
      </w:r>
      <w:r w:rsidR="00D12074" w:rsidRPr="00651681">
        <w:t xml:space="preserve">p-value). </w:t>
      </w:r>
      <w:r w:rsidR="00D12074">
        <w:t xml:space="preserve">Using </w:t>
      </w:r>
      <w:r w:rsidR="00D12074" w:rsidRPr="00651681">
        <w:t xml:space="preserve">CDF ensures </w:t>
      </w:r>
      <w:r w:rsidR="00D12074">
        <w:t xml:space="preserve">that </w:t>
      </w:r>
      <w:r w:rsidR="00D12074" w:rsidRPr="00651681">
        <w:t xml:space="preserve">variants put forward by a variance loci test </w:t>
      </w:r>
      <w:r w:rsidR="00D12074">
        <w:t xml:space="preserve">statistics </w:t>
      </w:r>
      <w:r w:rsidR="00D12074" w:rsidRPr="00651681">
        <w:t xml:space="preserve">are prioritized regardless </w:t>
      </w:r>
      <w:r w:rsidR="00D12074">
        <w:t xml:space="preserve">of </w:t>
      </w:r>
      <w:r w:rsidR="00D12074" w:rsidRPr="00651681">
        <w:t xml:space="preserve">the magnitude of p-values, as we have seen </w:t>
      </w:r>
      <w:r w:rsidR="00D12074">
        <w:t>the relatively</w:t>
      </w:r>
      <w:r w:rsidR="00D12074" w:rsidRPr="00651681">
        <w:t xml:space="preserve"> conservative statistics (e.g., VLA and DRM) better </w:t>
      </w:r>
      <w:r w:rsidR="00D12074">
        <w:t xml:space="preserve">enriched the detection of </w:t>
      </w:r>
      <w:r w:rsidR="00D12074" w:rsidRPr="00651681">
        <w:t xml:space="preserve">GxE </w:t>
      </w:r>
      <w:r w:rsidR="00D12074">
        <w:t xml:space="preserve">overall (Figure </w:t>
      </w:r>
      <w:r w:rsidR="00D12074">
        <w:lastRenderedPageBreak/>
        <w:t>4 a-d)</w:t>
      </w:r>
      <w:r w:rsidR="00D12074" w:rsidRPr="00651681">
        <w:t xml:space="preserve">. The CDF also give a sense of what Bonferroni corrected p-value </w:t>
      </w:r>
      <w:r w:rsidR="00D12074">
        <w:t xml:space="preserve">would </w:t>
      </w:r>
      <w:r w:rsidR="00D12074" w:rsidRPr="00651681">
        <w:t xml:space="preserve">be as if the 2-way GxE-WAS were restricted among </w:t>
      </w:r>
      <w:r w:rsidR="00D12074">
        <w:t xml:space="preserve">certain </w:t>
      </w:r>
      <w:r w:rsidR="00D12074" w:rsidRPr="00651681">
        <w:t xml:space="preserve">percentage </w:t>
      </w:r>
      <w:r w:rsidR="00D12074">
        <w:t xml:space="preserve">of most </w:t>
      </w:r>
      <w:r w:rsidR="00D12074" w:rsidRPr="00651681">
        <w:t>significant variance loci. The representative GxE in each bin for each exposome item were reported in supplement “</w:t>
      </w:r>
      <w:r w:rsidR="00D12074" w:rsidRPr="003E6AE4">
        <w:rPr>
          <w:b/>
          <w:bCs/>
        </w:rPr>
        <w:t>pgs.xlsx</w:t>
      </w:r>
      <w:r w:rsidR="00D12074" w:rsidRPr="00651681">
        <w:t>”</w:t>
      </w:r>
      <w:r w:rsidR="00D12074">
        <w:t>,</w:t>
      </w:r>
      <w:r w:rsidR="00D12074" w:rsidRPr="00651681">
        <w:t xml:space="preserve"> along with adjusted p-values according to </w:t>
      </w:r>
      <w:r w:rsidR="00D12074">
        <w:t xml:space="preserve">the empirical CDF of </w:t>
      </w:r>
      <w:r w:rsidR="00D12074" w:rsidRPr="00651681">
        <w:t xml:space="preserve">5 variance loci tests </w:t>
      </w:r>
      <w:r w:rsidR="00D12074">
        <w:t xml:space="preserve">based on </w:t>
      </w:r>
      <w:r w:rsidR="00D12074" w:rsidRPr="00651681">
        <w:t>UK</w:t>
      </w:r>
      <w:r w:rsidR="00D12074">
        <w:t>BB’s unrelated white Europeans</w:t>
      </w:r>
      <w:r w:rsidR="00D12074" w:rsidRPr="00651681">
        <w:t>.</w:t>
      </w:r>
    </w:p>
    <w:p w14:paraId="01929537" w14:textId="77777777" w:rsidR="002A0CB9" w:rsidRDefault="002A0CB9" w:rsidP="00C750C1">
      <w:r>
        <w: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t>
      </w:r>
      <w:commentRangeStart w:id="13"/>
      <w:commentRangeStart w:id="14"/>
      <w:r>
        <w:t xml:space="preserve"> </w:t>
      </w:r>
      <w:commentRangeEnd w:id="13"/>
      <w:r>
        <w:rPr>
          <w:rStyle w:val="CommentReference"/>
        </w:rPr>
        <w:commentReference w:id="13"/>
      </w:r>
      <w:commentRangeEnd w:id="14"/>
      <w:r>
        <w:rPr>
          <w:rStyle w:val="CommentReference"/>
        </w:rPr>
        <w:commentReference w:id="14"/>
      </w:r>
    </w:p>
    <w:p w14:paraId="6F7300C5" w14:textId="77777777" w:rsidR="002A0CB9" w:rsidRDefault="002A0CB9" w:rsidP="00C750C1">
      <w:r>
        <w:t xml:space="preserve">Building on QC completed in Tuxedo, we removed gene IDs with less than two counts in five or more of </w:t>
      </w:r>
      <w:r w:rsidRPr="008F5980">
        <w:t xml:space="preserve">the 33 samples </w:t>
      </w:r>
      <w:r>
        <w:t xml:space="preserve">(from nine participants at four time points) and used DESeq2 to obtain normalized gene counts, treating repeated measures for each subject as replicates. We performed filtering based on the gene list and conducted repeated measures linear regression for </w:t>
      </w:r>
      <w:r w:rsidRPr="008F5980">
        <w:t xml:space="preserve">the 10 </w:t>
      </w:r>
      <w:r>
        <w:t xml:space="preserve">genes </w:t>
      </w:r>
      <w:r w:rsidRPr="008F5980">
        <w:t>of interest</w:t>
      </w:r>
      <w:r>
        <w:t xml:space="preserve">. </w:t>
      </w:r>
      <w:r w:rsidRPr="002552DD">
        <w:rPr>
          <w:i/>
          <w:iCs/>
        </w:rPr>
        <w:t>ABCB7</w:t>
      </w:r>
      <w:r>
        <w:t xml:space="preserve"> was the only gene expressed in this dataset, which is expected given that the others are pseudogenes or non-coding regions. Because there were no male controls, we used data only on females. Details of the QC and analysis are included in the Supplement.</w:t>
      </w:r>
      <w:ins w:id="15" w:author="Author">
        <w:r>
          <w:t xml:space="preserve"> MAKE A STATEMENT OF SIGNIFICANCE BETWEEN EXPOSED AND UNEXPOSESD</w:t>
        </w:r>
      </w:ins>
    </w:p>
    <w:p w14:paraId="29F182B3" w14:textId="7B634812" w:rsidR="002A0CB9" w:rsidRDefault="002A0CB9" w:rsidP="00C750C1">
      <w:pPr>
        <w:rPr>
          <w:ins w:id="16" w:author="Author"/>
        </w:rPr>
      </w:pPr>
      <w:r>
        <w:t xml:space="preserve">The expression of </w:t>
      </w:r>
      <w:r w:rsidRPr="002552DD">
        <w:rPr>
          <w:i/>
          <w:iCs/>
        </w:rPr>
        <w:t>ABCB7</w:t>
      </w:r>
      <w:r>
        <w:t xml:space="preserve"> is an interesting key finding</w:t>
      </w:r>
      <w:ins w:id="17" w:author="Author">
        <w:r>
          <w:t>.</w:t>
        </w:r>
      </w:ins>
      <w:del w:id="18" w:author="Author">
        <w:r w:rsidDel="00FA671D">
          <w:delText xml:space="preserve"> and has potential for hypothesis generation</w:delText>
        </w:r>
      </w:del>
      <w:r>
        <w:t xml:space="preserve">. </w:t>
      </w:r>
    </w:p>
    <w:p w14:paraId="312FD915" w14:textId="77777777" w:rsidR="002A0CB9" w:rsidDel="00FA671D" w:rsidRDefault="002A0CB9" w:rsidP="00C750C1">
      <w:pPr>
        <w:rPr>
          <w:del w:id="19" w:author="Author"/>
        </w:rPr>
      </w:pPr>
      <w:del w:id="20" w:author="Author">
        <w:r w:rsidDel="00FA671D">
          <w:delText xml:space="preserve">The remainder of the candidate genes are unimportant in the context of </w:delText>
        </w:r>
        <w:r w:rsidRPr="0078629A" w:rsidDel="00FA671D">
          <w:delText>GxE</w:delText>
        </w:r>
        <w:r w:rsidDel="00FA671D">
          <w:delText xml:space="preserve">s involving </w:delText>
        </w:r>
        <w:r w:rsidRPr="0078629A" w:rsidDel="00FA671D">
          <w:delText xml:space="preserve">exposure to </w:delText>
        </w:r>
        <w:r w:rsidDel="00FA671D">
          <w:delText xml:space="preserve">printer </w:delText>
        </w:r>
        <w:r w:rsidRPr="0078629A" w:rsidDel="00FA671D">
          <w:delText>dyes and inks</w:delText>
        </w:r>
        <w:r w:rsidDel="00FA671D">
          <w:delText xml:space="preserve">. </w:delText>
        </w:r>
        <w:r w:rsidRPr="002552DD" w:rsidDel="00FA671D">
          <w:rPr>
            <w:i/>
            <w:iCs/>
          </w:rPr>
          <w:delText>LINC02552</w:delText>
        </w:r>
        <w:r w:rsidDel="00FA671D">
          <w:delText xml:space="preserve"> and </w:delText>
        </w:r>
        <w:r w:rsidRPr="002552DD" w:rsidDel="00FA671D">
          <w:rPr>
            <w:i/>
            <w:iCs/>
          </w:rPr>
          <w:delText>LINC02812</w:delText>
        </w:r>
        <w:r w:rsidDel="00FA671D">
          <w:delText xml:space="preserve"> are long-coding RNA genes. </w:delText>
        </w:r>
        <w:r w:rsidRPr="002552DD" w:rsidDel="00FA671D">
          <w:rPr>
            <w:i/>
            <w:iCs/>
          </w:rPr>
          <w:delText>LINC01508</w:delText>
        </w:r>
        <w:r w:rsidDel="00FA671D">
          <w:delText xml:space="preserve">, also a long-coding RNA gene, is associated with cisplatin resistance, neoplasms, and tumor phenotypes </w:del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 </w:delInstr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DATA </w:delInstrText>
        </w:r>
        <w:r w:rsidDel="00FA671D">
          <w:fldChar w:fldCharType="end"/>
        </w:r>
        <w:r w:rsidDel="00FA671D">
          <w:fldChar w:fldCharType="separate"/>
        </w:r>
        <w:r w:rsidDel="00FA671D">
          <w:rPr>
            <w:noProof/>
          </w:rPr>
          <w:delText>(23)</w:delText>
        </w:r>
        <w:r w:rsidDel="00FA671D">
          <w:fldChar w:fldCharType="end"/>
        </w:r>
        <w:r w:rsidDel="00FA671D">
          <w:delText xml:space="preserve">. </w:delText>
        </w:r>
        <w:r w:rsidRPr="002552DD" w:rsidDel="00FA671D">
          <w:rPr>
            <w:i/>
            <w:iCs/>
          </w:rPr>
          <w:delText>SLC25A3P1</w:delText>
        </w:r>
        <w:r w:rsidDel="00FA671D">
          <w:delText xml:space="preserve"> is a pseudogene of the solute carrier family 25 Member 3 </w:delText>
        </w:r>
        <w:r w:rsidRPr="0078629A" w:rsidDel="00FA671D">
          <w:delText>catalyzes the transport of phosphate into the mitochondrial matrix</w:delText>
        </w:r>
        <w:r w:rsidDel="00FA671D">
          <w:delText xml:space="preserve"> by</w:delText>
        </w:r>
        <w:r w:rsidRPr="0078629A" w:rsidDel="00FA671D">
          <w:delText xml:space="preserve"> either proton cotransport or in exchange for hydroxyl ions. </w:delText>
        </w:r>
        <w:r w:rsidDel="00FA671D">
          <w:delText xml:space="preserve">RNU6-61P is a U6 Small Nuclear 61 RNA pseudogene and is likely not interesting. </w:delText>
        </w:r>
        <w:r w:rsidRPr="002552DD" w:rsidDel="00FA671D">
          <w:rPr>
            <w:i/>
            <w:iCs/>
          </w:rPr>
          <w:delText>BUD31P2</w:delText>
        </w:r>
        <w:r w:rsidDel="00FA671D">
          <w:delText xml:space="preserve">, a pseudogene of </w:delText>
        </w:r>
        <w:r w:rsidRPr="002552DD" w:rsidDel="00FA671D">
          <w:rPr>
            <w:i/>
            <w:iCs/>
          </w:rPr>
          <w:delText>BUD31</w:delText>
        </w:r>
        <w:r w:rsidDel="00FA671D">
          <w:delText xml:space="preserve">, is involved in mRNA splicing pathways and is associated with cancer but is likely uninteresting in our context. </w:delText>
        </w:r>
      </w:del>
    </w:p>
    <w:p w14:paraId="13A7BC1F" w14:textId="77777777" w:rsidR="002A0CB9" w:rsidDel="00FA671D" w:rsidRDefault="002A0CB9" w:rsidP="00C750C1">
      <w:pPr>
        <w:rPr>
          <w:del w:id="21" w:author="Author"/>
        </w:rPr>
      </w:pPr>
      <w:del w:id="22" w:author="Author">
        <w:r w:rsidRPr="002552DD" w:rsidDel="00FA671D">
          <w:rPr>
            <w:i/>
            <w:iCs/>
          </w:rPr>
          <w:delText>HNRNPA1P31</w:delText>
        </w:r>
        <w:r w:rsidDel="00FA671D">
          <w:delText xml:space="preserve">, a pseudogene of  </w:delText>
        </w:r>
        <w:r w:rsidRPr="002552DD" w:rsidDel="00FA671D">
          <w:rPr>
            <w:i/>
            <w:iCs/>
          </w:rPr>
          <w:delText>HNRNPA1</w:delText>
        </w:r>
        <w:r w:rsidDel="00FA671D">
          <w:delText xml:space="preserve">, </w:delText>
        </w:r>
        <w:r w:rsidRPr="0078629A" w:rsidDel="00FA671D">
          <w:delText xml:space="preserve">encodes a member of a family of ubiquitously expressed heterogeneous nuclear ribonucleoproteins (hnRNPs), which are RNA-binding proteins that associate with pre-mRNAs in the nucleus and influence pre-mRNA processing, as well as other aspects of mRNA metabolism and transport. </w:delText>
        </w:r>
        <w:r w:rsidDel="00FA671D">
          <w:delText xml:space="preserve">In addition to an association with diabetes </w:del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 </w:delInstr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DATA </w:delInstrText>
        </w:r>
        <w:r w:rsidDel="00FA671D">
          <w:fldChar w:fldCharType="end"/>
        </w:r>
        <w:r w:rsidDel="00FA671D">
          <w:fldChar w:fldCharType="separate"/>
        </w:r>
        <w:r w:rsidDel="00FA671D">
          <w:rPr>
            <w:noProof/>
          </w:rPr>
          <w:delText>(22, 24-26)</w:delText>
        </w:r>
        <w:r w:rsidDel="00FA671D">
          <w:fldChar w:fldCharType="end"/>
        </w:r>
        <w:r w:rsidDel="00FA671D">
          <w:delText xml:space="preserve">, </w:delText>
        </w:r>
        <w:r w:rsidRPr="002552DD" w:rsidDel="00FA671D">
          <w:rPr>
            <w:i/>
            <w:iCs/>
          </w:rPr>
          <w:delText>HNRNPA1P31</w:delText>
        </w:r>
        <w:r w:rsidDel="00FA671D">
          <w:delText xml:space="preserve"> is a</w:delText>
        </w:r>
        <w:r w:rsidRPr="0078629A" w:rsidDel="00FA671D">
          <w:delText>ssociated with myopathy, ALS, MS, dementia</w:delText>
        </w:r>
        <w:r w:rsidDel="00FA671D">
          <w:delText xml:space="preserve">, </w:delText>
        </w:r>
        <w:r w:rsidRPr="0078629A" w:rsidDel="00FA671D">
          <w:delText xml:space="preserve">several neuro-degenerative diseases, RA, </w:delText>
        </w:r>
        <w:r w:rsidDel="00FA671D">
          <w:delText>s</w:delText>
        </w:r>
        <w:r w:rsidRPr="0078629A" w:rsidDel="00FA671D">
          <w:delText xml:space="preserve">ystemic lupus erythematosus (SLE), autoimmune response, cancer, neoplastic processes, carcinogenesis, fibrosis, </w:delText>
        </w:r>
        <w:r w:rsidDel="00FA671D">
          <w:delText xml:space="preserve">and </w:delText>
        </w:r>
        <w:r w:rsidRPr="0078629A" w:rsidDel="00FA671D">
          <w:delText xml:space="preserve">mental </w:delText>
        </w:r>
        <w:r w:rsidDel="00FA671D">
          <w:delText>and</w:delText>
        </w:r>
        <w:r w:rsidRPr="0078629A" w:rsidDel="00FA671D">
          <w:delText xml:space="preserve"> behavioral dysfunction</w:delText>
        </w:r>
        <w:r w:rsidDel="00FA671D">
          <w:delText xml:space="preserve">. Loss of </w:delText>
        </w:r>
        <w:r w:rsidRPr="002552DD" w:rsidDel="00FA671D">
          <w:rPr>
            <w:i/>
            <w:iCs/>
          </w:rPr>
          <w:delText>HNRNPA1</w:delText>
        </w:r>
        <w:r w:rsidDel="00FA671D">
          <w:delText xml:space="preserve"> has been linked with </w:delText>
        </w:r>
        <w:r w:rsidRPr="008F5980" w:rsidDel="00FA671D">
          <w:delText>insulin resistance</w:delText>
        </w:r>
        <w:r w:rsidDel="00FA671D">
          <w:delText>, the progression of which</w:delText>
        </w:r>
        <w:r w:rsidRPr="008F5980" w:rsidDel="00FA671D">
          <w:delText xml:space="preserve"> can lead to metabolic syndrome, including nonalcoholic fatty liver disease and T2D </w:del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 </w:delInstr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DATA </w:delInstrText>
        </w:r>
        <w:r w:rsidDel="00FA671D">
          <w:fldChar w:fldCharType="end"/>
        </w:r>
        <w:r w:rsidDel="00FA671D">
          <w:fldChar w:fldCharType="separate"/>
        </w:r>
        <w:r w:rsidDel="00FA671D">
          <w:rPr>
            <w:noProof/>
          </w:rPr>
          <w:delText>(27)</w:delText>
        </w:r>
        <w:r w:rsidDel="00FA671D">
          <w:fldChar w:fldCharType="end"/>
        </w:r>
        <w:r w:rsidRPr="008F5980" w:rsidDel="00FA671D">
          <w:delText>.</w:delText>
        </w:r>
      </w:del>
    </w:p>
    <w:p w14:paraId="0327D963" w14:textId="0EED4A53" w:rsidR="002558EF" w:rsidRDefault="001E767A" w:rsidP="00C750C1">
      <w:pPr>
        <w:pStyle w:val="Heading1"/>
      </w:pPr>
      <w:commentRangeStart w:id="23"/>
      <w:r w:rsidRPr="00385255">
        <w:t>Material</w:t>
      </w:r>
      <w:r w:rsidR="00694F34" w:rsidRPr="00385255">
        <w:t>s</w:t>
      </w:r>
      <w:commentRangeEnd w:id="23"/>
      <w:r w:rsidR="00064542" w:rsidRPr="002552DD">
        <w:rPr>
          <w:rStyle w:val="CommentReference"/>
          <w:rFonts w:asciiTheme="minorHAnsi" w:eastAsiaTheme="minorEastAsia" w:hAnsiTheme="minorHAnsi" w:cstheme="minorBidi"/>
          <w:color w:val="auto"/>
        </w:rPr>
        <w:commentReference w:id="23"/>
      </w:r>
    </w:p>
    <w:p w14:paraId="17A6E711" w14:textId="77777777" w:rsidR="006D51F0" w:rsidRDefault="006D51F0" w:rsidP="00C750C1">
      <w:pPr>
        <w:pStyle w:val="Heading2"/>
      </w:pPr>
      <w:r>
        <w:t>UK Biobank (UKBB) data</w:t>
      </w:r>
    </w:p>
    <w:p w14:paraId="0389207C" w14:textId="56E2F8BD" w:rsidR="006D51F0" w:rsidRDefault="00FB27FD" w:rsidP="00CA4D30">
      <w:r>
        <w:t xml:space="preserve">Our study </w:t>
      </w:r>
      <w:r w:rsidR="00C06527">
        <w:t>relied on</w:t>
      </w:r>
      <w:r w:rsidR="00770D9C">
        <w:t xml:space="preserve"> UKBB to evaluate the performance of </w:t>
      </w:r>
      <w:r w:rsidR="00CD3D56">
        <w:t>variance loci test statistics</w:t>
      </w:r>
      <w:r w:rsidR="00C06527">
        <w:t xml:space="preserve">, </w:t>
      </w:r>
      <w:r w:rsidR="00882D6E">
        <w:t xml:space="preserve">and </w:t>
      </w:r>
      <w:r w:rsidR="00C06527">
        <w:t xml:space="preserve">to </w:t>
      </w:r>
      <w:r w:rsidR="00882D6E">
        <w:t xml:space="preserve">build </w:t>
      </w:r>
      <w:r w:rsidR="00C06527">
        <w:t xml:space="preserve">the </w:t>
      </w:r>
      <w:r w:rsidR="005D584F">
        <w:t xml:space="preserve">whole genome </w:t>
      </w:r>
      <w:r w:rsidR="00C06527">
        <w:t xml:space="preserve">VLA </w:t>
      </w:r>
      <w:r w:rsidR="00882D6E" w:rsidRPr="00770D9C">
        <w:t xml:space="preserve">catalog of </w:t>
      </w:r>
      <w:r w:rsidR="00C06527">
        <w:t>GxE candida</w:t>
      </w:r>
      <w:r w:rsidR="005D584F">
        <w:t>te</w:t>
      </w:r>
      <w:r w:rsidR="00770D9C">
        <w:t xml:space="preserve">. </w:t>
      </w:r>
      <w:r w:rsidR="00770D9C" w:rsidRPr="00505727">
        <w:t xml:space="preserve">The UK </w:t>
      </w:r>
      <w:r w:rsidR="00560654" w:rsidRPr="00505727">
        <w:t>Biobank is</w:t>
      </w:r>
      <w:r w:rsidR="00770D9C" w:rsidRPr="00505727">
        <w:t xml:space="preserve"> a large-scale resource consisting of genetic and health information for over half a million participants (Application ID: 57849, version 2) collected via questionnaires, electronic health records, biological samples, oral interviews, imaging, and genotype data. </w:t>
      </w:r>
    </w:p>
    <w:p w14:paraId="78FB288D" w14:textId="00685DC3" w:rsidR="006D51F0" w:rsidRDefault="006D51F0" w:rsidP="00C750C1">
      <w:pPr>
        <w:pStyle w:val="Heading3"/>
      </w:pPr>
      <w:r>
        <w:lastRenderedPageBreak/>
        <w:t>Genotype data</w:t>
      </w:r>
    </w:p>
    <w:p w14:paraId="1FF2CC0C" w14:textId="7CB32FDD" w:rsidR="00770D9C" w:rsidRPr="00770D9C" w:rsidRDefault="002B35E4" w:rsidP="00CA4D30">
      <w:r>
        <w:t xml:space="preserve">Among the initial </w:t>
      </w:r>
      <w:r w:rsidRPr="007D5392">
        <w:t>502,505</w:t>
      </w:r>
      <w:r>
        <w:t xml:space="preserve"> individuals, </w:t>
      </w:r>
      <w:r w:rsidR="00236365" w:rsidRPr="004507A6">
        <w:t xml:space="preserve">487,411 </w:t>
      </w:r>
      <w:r>
        <w:t xml:space="preserve">has </w:t>
      </w:r>
      <w:r w:rsidR="004507A6" w:rsidRPr="004507A6">
        <w:t xml:space="preserve">imputed </w:t>
      </w:r>
      <w:r w:rsidR="00E6071D">
        <w:t xml:space="preserve">allele dosage genotype </w:t>
      </w:r>
      <w:r>
        <w:t xml:space="preserve">with </w:t>
      </w:r>
      <w:r w:rsidRPr="004507A6">
        <w:t xml:space="preserve">97,059,328 </w:t>
      </w:r>
      <w:r w:rsidR="00E6071D">
        <w:t>variants</w:t>
      </w:r>
      <w:r w:rsidR="004507A6">
        <w:t xml:space="preserve">, </w:t>
      </w:r>
      <w:r>
        <w:t>the</w:t>
      </w:r>
      <w:r w:rsidR="00E6071D">
        <w:t xml:space="preserve"> </w:t>
      </w:r>
      <w:r w:rsidR="00D6050C">
        <w:t xml:space="preserve">quality control </w:t>
      </w:r>
      <w:r>
        <w:t>retain</w:t>
      </w:r>
      <w:r w:rsidR="00B93398">
        <w:t>ed</w:t>
      </w:r>
      <w:r w:rsidR="007D5392">
        <w:t xml:space="preserve"> </w:t>
      </w:r>
      <w:r w:rsidR="007D5392" w:rsidRPr="007D5392">
        <w:t xml:space="preserve">405,432 </w:t>
      </w:r>
      <w:r w:rsidR="00350EB2">
        <w:t xml:space="preserve">unrelated </w:t>
      </w:r>
      <w:r w:rsidR="007D5392" w:rsidRPr="007D5392">
        <w:t>individuals with high-quality genotyp</w:t>
      </w:r>
      <w:r>
        <w:t>e</w:t>
      </w:r>
      <w:r w:rsidR="007D5392">
        <w:t xml:space="preserve">. </w:t>
      </w:r>
      <w:r w:rsidR="00217F69">
        <w:t>The r</w:t>
      </w:r>
      <w:r w:rsidR="00D6050C" w:rsidRPr="00D6050C">
        <w:t xml:space="preserve">emaining samples </w:t>
      </w:r>
      <w:r w:rsidR="00B93398">
        <w:t xml:space="preserve">were categorized </w:t>
      </w:r>
      <w:r w:rsidR="00D6050C" w:rsidRPr="00D6050C">
        <w:t xml:space="preserve">into </w:t>
      </w:r>
      <w:r w:rsidR="002248BE">
        <w:t>five</w:t>
      </w:r>
      <w:r w:rsidR="00D6050C" w:rsidRPr="00D6050C">
        <w:t xml:space="preserve"> ancestr</w:t>
      </w:r>
      <w:r w:rsidR="00473988">
        <w:t>ies</w:t>
      </w:r>
      <w:r w:rsidR="007D5392">
        <w:t>—</w:t>
      </w:r>
      <w:r w:rsidR="004507A6" w:rsidRPr="004507A6">
        <w:t>African</w:t>
      </w:r>
      <w:r w:rsidR="004507A6">
        <w:t xml:space="preserve"> (afr), </w:t>
      </w:r>
      <w:r w:rsidR="004507A6" w:rsidRPr="004507A6">
        <w:t>non-Chinese Asian</w:t>
      </w:r>
      <w:r w:rsidR="004507A6">
        <w:t xml:space="preserve"> (asi), </w:t>
      </w:r>
      <w:r w:rsidR="00F949E6">
        <w:t xml:space="preserve">White Europeans (eur), </w:t>
      </w:r>
      <w:r w:rsidR="004507A6" w:rsidRPr="004507A6">
        <w:t>White British</w:t>
      </w:r>
      <w:r w:rsidR="004507A6">
        <w:t xml:space="preserve"> (bri), and</w:t>
      </w:r>
      <w:r w:rsidR="004507A6" w:rsidRPr="004507A6">
        <w:t xml:space="preserve"> White</w:t>
      </w:r>
      <w:r w:rsidR="004507A6">
        <w:t xml:space="preserve"> </w:t>
      </w:r>
      <w:r w:rsidR="004507A6" w:rsidRPr="004507A6">
        <w:t>non-British</w:t>
      </w:r>
      <w:r w:rsidR="004507A6">
        <w:t xml:space="preserve"> (wnb</w:t>
      </w:r>
      <w:r w:rsidR="00B534CB">
        <w:t>)</w:t>
      </w:r>
      <w:r w:rsidR="0020128B">
        <w:t xml:space="preserve"> while </w:t>
      </w:r>
      <w:r w:rsidR="00B534CB">
        <w:t>29,440</w:t>
      </w:r>
      <w:r w:rsidR="00D0589B">
        <w:t xml:space="preserve"> </w:t>
      </w:r>
      <w:r w:rsidR="004507A6" w:rsidRPr="004507A6">
        <w:t xml:space="preserve">individuals </w:t>
      </w:r>
      <w:r w:rsidR="0020128B">
        <w:t xml:space="preserve">with </w:t>
      </w:r>
      <w:r w:rsidR="00F83E9F">
        <w:t xml:space="preserve">too small </w:t>
      </w:r>
      <w:r w:rsidR="004507A6" w:rsidRPr="004507A6">
        <w:t>group</w:t>
      </w:r>
      <w:r w:rsidR="00F83E9F">
        <w:t xml:space="preserve"> size</w:t>
      </w:r>
      <w:r w:rsidR="0020128B">
        <w:t>s</w:t>
      </w:r>
      <w:r w:rsidR="00F83E9F">
        <w:t xml:space="preserve"> </w:t>
      </w:r>
      <w:r w:rsidR="004507A6">
        <w:t xml:space="preserve">(e.g., </w:t>
      </w:r>
      <w:r w:rsidR="00F83E9F">
        <w:t xml:space="preserve">1574 </w:t>
      </w:r>
      <w:r w:rsidR="004507A6">
        <w:t>Chinese) or unclear ancestry</w:t>
      </w:r>
      <w:r w:rsidR="0020128B">
        <w:t xml:space="preserve"> were removed</w:t>
      </w:r>
      <w:r w:rsidR="00D0589B">
        <w:t xml:space="preserve">, </w:t>
      </w:r>
      <w:r w:rsidR="0094734C">
        <w:t xml:space="preserve">which retained </w:t>
      </w:r>
      <w:r w:rsidR="00D0589B">
        <w:t xml:space="preserve">375,992 individuals </w:t>
      </w:r>
      <w:r w:rsidR="007D5392" w:rsidRPr="007D5392">
        <w:t>(74.8%)</w:t>
      </w:r>
      <w:r w:rsidR="004507A6">
        <w:t xml:space="preserve">. </w:t>
      </w:r>
      <w:bookmarkStart w:id="24" w:name="_Hlk92797398"/>
      <w:r w:rsidR="003F1836">
        <w:t xml:space="preserve">Among the ancestry groups, </w:t>
      </w:r>
      <w:r w:rsidR="004507A6" w:rsidRPr="004507A6">
        <w:t xml:space="preserve">afr, asi, </w:t>
      </w:r>
      <w:r w:rsidR="00820EEB">
        <w:t xml:space="preserve">and </w:t>
      </w:r>
      <w:r w:rsidR="009C2BF9">
        <w:t>eur</w:t>
      </w:r>
      <w:r w:rsidR="004507A6" w:rsidRPr="004507A6">
        <w:t xml:space="preserve">, groups </w:t>
      </w:r>
      <w:r w:rsidR="00820EEB">
        <w:t>were</w:t>
      </w:r>
      <w:r w:rsidR="004507A6" w:rsidRPr="004507A6">
        <w:t xml:space="preserve"> the </w:t>
      </w:r>
      <w:r w:rsidR="004601CF">
        <w:t>backbone</w:t>
      </w:r>
      <w:r w:rsidR="0011064F">
        <w:t xml:space="preserve"> </w:t>
      </w:r>
      <w:r w:rsidR="004507A6" w:rsidRPr="004507A6">
        <w:t xml:space="preserve">of </w:t>
      </w:r>
      <w:r w:rsidR="0011064F">
        <w:t xml:space="preserve">the </w:t>
      </w:r>
      <w:r w:rsidR="004507A6" w:rsidRPr="004507A6">
        <w:t>VLA Catalog</w:t>
      </w:r>
      <w:r w:rsidR="0011064F">
        <w:t xml:space="preserve"> hosted in NIEHS</w:t>
      </w:r>
      <w:r w:rsidR="005B2664">
        <w:t>;</w:t>
      </w:r>
      <w:r w:rsidR="004507A6" w:rsidRPr="004507A6">
        <w:t xml:space="preserve"> the bri and wnb </w:t>
      </w:r>
      <w:r w:rsidR="003F1836">
        <w:t xml:space="preserve">population </w:t>
      </w:r>
      <w:r w:rsidR="005B2664">
        <w:t xml:space="preserve">were used for UKBB internal GxE enrichment analysis, </w:t>
      </w:r>
      <w:r w:rsidR="003F1836">
        <w:t>the eur population</w:t>
      </w:r>
      <w:r w:rsidR="004601CF">
        <w:t xml:space="preserve"> were used for genomic functional enrichment analysis, and together with the PEGS, were used for external GxE enrichment analysis. </w:t>
      </w:r>
      <w:bookmarkEnd w:id="24"/>
      <w:r w:rsidR="00D55A99">
        <w:t xml:space="preserve">The workflow </w:t>
      </w:r>
      <w:r w:rsidR="007D5392">
        <w:t xml:space="preserve">of the quality control </w:t>
      </w:r>
      <w:r w:rsidR="00D55A99">
        <w:t>is</w:t>
      </w:r>
      <w:r w:rsidR="007D5392">
        <w:t xml:space="preserve"> provided in the Supplement. </w:t>
      </w:r>
    </w:p>
    <w:p w14:paraId="25BEF669" w14:textId="106BD051" w:rsidR="00770D9C" w:rsidRDefault="006D51F0" w:rsidP="00C750C1">
      <w:pPr>
        <w:pStyle w:val="Heading3"/>
      </w:pPr>
      <w:r>
        <w:t>Phenotype data</w:t>
      </w:r>
    </w:p>
    <w:p w14:paraId="5654D4DD" w14:textId="15BACAF2" w:rsidR="00770D9C" w:rsidRDefault="00DF5102" w:rsidP="00C750C1">
      <w:r w:rsidRPr="00DF5102">
        <w:t xml:space="preserve">We manually compiled several phenotypes </w:t>
      </w:r>
      <w:r>
        <w:t xml:space="preserve">from </w:t>
      </w:r>
      <w:r w:rsidRPr="00DF5102">
        <w:t>baseline data collected at UKBB participants’ first visit, as summarized in Table 2.</w:t>
      </w:r>
      <w:r>
        <w:t xml:space="preserve"> These phenotypes are type 2 diabetes, coronary artery disease, body mass index, and fasting glucose level. Details of how we compiled these phenotypes, including criteria and the UKBB data fields used, are included in the Supplement.</w:t>
      </w:r>
    </w:p>
    <w:p w14:paraId="7048613E" w14:textId="663C91AE" w:rsidR="00DF5102" w:rsidRDefault="00DF5102" w:rsidP="00C750C1">
      <w:pPr>
        <w:pStyle w:val="Heading3"/>
      </w:pPr>
      <w:r>
        <w:t>Environmental data</w:t>
      </w:r>
    </w:p>
    <w:p w14:paraId="6A67446C" w14:textId="1E3008D6" w:rsidR="00C95B2C" w:rsidRDefault="00BE1EBB" w:rsidP="00C750C1">
      <w:r>
        <w:t xml:space="preserve">We collected 16 </w:t>
      </w:r>
      <w:r w:rsidR="00C95B2C">
        <w:t xml:space="preserve">environmental variables in UKBB, </w:t>
      </w:r>
      <w:r>
        <w:t xml:space="preserve">which include the </w:t>
      </w:r>
      <w:r w:rsidR="00C95B2C">
        <w:t xml:space="preserve">number of siblings (SIB), physical activity in metabolic equivalent minutes (MET), </w:t>
      </w:r>
      <w:r>
        <w:t xml:space="preserve">ever </w:t>
      </w:r>
      <w:r w:rsidR="00C95B2C">
        <w:t>smoking (SMK), alcohol intake (ALC), neighborhood traffic (TRF), nitrogen oxide (NO1), nitrogen dioxide (NO2), particulate matter air pollution, 10</w:t>
      </w:r>
      <w:r w:rsidR="00C95B2C">
        <w:rPr>
          <w:rFonts w:ascii="Symbol" w:eastAsia="Symbol" w:hAnsi="Symbol" w:cs="Symbol"/>
        </w:rPr>
        <w:t>m</w:t>
      </w:r>
      <w:r w:rsidR="00C95B2C">
        <w:t>m (P10), particulate matter air pollution, 2.5</w:t>
      </w:r>
      <w:r w:rsidR="00C95B2C">
        <w:rPr>
          <w:rFonts w:ascii="Symbol" w:eastAsia="Symbol" w:hAnsi="Symbol" w:cs="Symbol"/>
        </w:rPr>
        <w:t>m</w:t>
      </w:r>
      <w:r w:rsidR="00C95B2C">
        <w:t xml:space="preserve">m (P25), </w:t>
      </w:r>
      <w:r w:rsidR="000846B2">
        <w:t xml:space="preserve">and </w:t>
      </w:r>
      <w:r w:rsidR="00C95B2C">
        <w:t>noise (NOI)</w:t>
      </w:r>
      <w:r w:rsidR="000846B2">
        <w:t xml:space="preserve">. We also included several </w:t>
      </w:r>
      <w:r w:rsidR="00C95B2C">
        <w:t>neighborhood exposures</w:t>
      </w:r>
      <w:r w:rsidR="000846B2">
        <w:t xml:space="preserve"> in a 1000-m buffer around an individual’s home address, namely green space percentage (GSP), domestic garden percentage (DGP), water percentage (WTP), and natural environment percentage (NEP) and distance to the coast (SEA). Table 3 outlines the environmental variables, and the Supplement provides details on the methods and fields used to calculate the variables.</w:t>
      </w:r>
    </w:p>
    <w:p w14:paraId="41A0DC7C" w14:textId="60A196A6" w:rsidR="000846B2" w:rsidRDefault="008437A4" w:rsidP="00C750C1">
      <w:pPr>
        <w:pStyle w:val="Heading3"/>
      </w:pPr>
      <w:r>
        <w:t>PHECODEs</w:t>
      </w:r>
    </w:p>
    <w:p w14:paraId="1DDAA2B4" w14:textId="5D856758" w:rsidR="00954AD6" w:rsidRPr="008265D5" w:rsidRDefault="00954AD6" w:rsidP="00C750C1">
      <w:r>
        <w:t xml:space="preserve">We derived </w:t>
      </w:r>
      <w:r w:rsidR="008437A4">
        <w:t>PHECODEs</w:t>
      </w:r>
      <w:r>
        <w:t xml:space="preserve"> for our analysis using </w:t>
      </w:r>
      <w:r w:rsidRPr="00CE14AA">
        <w:t>phenotype</w:t>
      </w:r>
      <w:r>
        <w:t>s</w:t>
      </w:r>
      <w:r w:rsidRPr="00CE14AA">
        <w:t xml:space="preserve"> </w:t>
      </w:r>
      <w:r>
        <w:t>and</w:t>
      </w:r>
      <w:r w:rsidRPr="00CE14AA">
        <w:t xml:space="preserve"> disease diagnos</w:t>
      </w:r>
      <w:r>
        <w:t>es</w:t>
      </w:r>
      <w:r w:rsidRPr="00CE14AA">
        <w:t xml:space="preserve"> from electronic health record (EHR) data </w:t>
      </w:r>
      <w:r>
        <w:t>for</w:t>
      </w:r>
      <w:r w:rsidRPr="00CE14AA">
        <w:t xml:space="preserve"> UKB</w:t>
      </w:r>
      <w:r>
        <w:t>B participants</w:t>
      </w:r>
      <w:r w:rsidRPr="00CE14AA">
        <w:t xml:space="preserve"> recorded as International Classification of Diseases (ICD) codes</w:t>
      </w:r>
      <w:r>
        <w:t>. ICD codes are</w:t>
      </w:r>
      <w:r w:rsidRPr="00CE14AA">
        <w:t xml:space="preserve"> </w:t>
      </w:r>
      <w:r>
        <w:t>used to record medical diagnoses</w:t>
      </w:r>
      <w:r w:rsidRPr="00CE14AA">
        <w:t xml:space="preserve">, signs and symptoms, abnormal findings, </w:t>
      </w:r>
      <w:r>
        <w:t xml:space="preserve">and </w:t>
      </w:r>
      <w:r w:rsidRPr="00CE14AA">
        <w:t>injuries</w:t>
      </w:r>
      <w:r w:rsidR="001770E5">
        <w:t>. A</w:t>
      </w:r>
      <w:r>
        <w:t xml:space="preserve">lthough more than 100 countries use </w:t>
      </w:r>
      <w:r w:rsidR="00165E35">
        <w:t>ICD</w:t>
      </w:r>
      <w:r>
        <w:t xml:space="preserve"> </w:t>
      </w:r>
      <w:r w:rsidRPr="00CE14AA">
        <w:t xml:space="preserve">codes to track morbidity and mortality </w:t>
      </w:r>
      <w:r>
        <w:fldChar w:fldCharType="begin"/>
      </w:r>
      <w:r w:rsidR="00165E35">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fldChar w:fldCharType="separate"/>
      </w:r>
      <w:r w:rsidR="00165E35">
        <w:rPr>
          <w:noProof/>
        </w:rPr>
        <w:t>(41)</w:t>
      </w:r>
      <w:r>
        <w:fldChar w:fldCharType="end"/>
      </w:r>
      <w:r>
        <w:t>, they</w:t>
      </w:r>
      <w:r w:rsidRPr="00EE7071">
        <w:t xml:space="preserve"> </w:t>
      </w:r>
      <w:r w:rsidRPr="00CE14AA">
        <w:t>do not provide an appropriate level of granularity for phenotypes relevant for genetic association studies.</w:t>
      </w:r>
      <w:r w:rsidR="00165E35">
        <w:t xml:space="preserve"> </w:t>
      </w:r>
      <w:r w:rsidR="008437A4">
        <w:t>PHECODEs</w:t>
      </w:r>
      <w:r w:rsidRPr="00CE14AA">
        <w:t xml:space="preserve"> are manually curated groups of </w:t>
      </w:r>
      <w:r>
        <w:t>I</w:t>
      </w:r>
      <w:r w:rsidRPr="00CE14AA">
        <w:t>CD codes aggregate</w:t>
      </w:r>
      <w:r>
        <w:t>d</w:t>
      </w:r>
      <w:r w:rsidRPr="00CE14AA">
        <w:t xml:space="preserve"> into a distinct medical concept, disease</w:t>
      </w:r>
      <w:r>
        <w:t>,</w:t>
      </w:r>
      <w:r w:rsidRPr="00CE14AA">
        <w:t xml:space="preserve"> or phenotype intended to capture clinically meaningful concepts for re</w:t>
      </w:r>
      <w:r w:rsidRPr="008265D5">
        <w:t>search</w:t>
      </w:r>
      <w:r w:rsidRPr="002C5834">
        <w:t xml:space="preserve"> </w:t>
      </w:r>
      <w:r w:rsidRPr="002C5834">
        <w:fldChar w:fldCharType="begin"/>
      </w:r>
      <w:r w:rsidR="00165E35">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Pr="002C5834">
        <w:fldChar w:fldCharType="separate"/>
      </w:r>
      <w:r w:rsidR="00165E35">
        <w:rPr>
          <w:noProof/>
        </w:rPr>
        <w:t>(40)</w:t>
      </w:r>
      <w:r w:rsidRPr="002C5834">
        <w:fldChar w:fldCharType="end"/>
      </w:r>
      <w:r w:rsidRPr="008265D5">
        <w:t xml:space="preserve">. </w:t>
      </w:r>
      <w:r w:rsidR="008437A4">
        <w:t>PHECODEs</w:t>
      </w:r>
      <w:r w:rsidRPr="008265D5">
        <w:t xml:space="preserve"> pro</w:t>
      </w:r>
      <w:r w:rsidRPr="00CE14AA">
        <w:t>vide embedded case-control definitions based on exclusion criteria</w:t>
      </w:r>
      <w:r w:rsidRPr="00485478">
        <w:t xml:space="preserve"> </w:t>
      </w:r>
      <w:r>
        <w:t xml:space="preserve">for controls, </w:t>
      </w:r>
      <w:r w:rsidRPr="00CE14AA">
        <w:t>enabl</w:t>
      </w:r>
      <w:r>
        <w:t>ing</w:t>
      </w:r>
      <w:r w:rsidRPr="00CE14AA">
        <w:t xml:space="preserve"> the rapid characterization of large number</w:t>
      </w:r>
      <w:r>
        <w:t>s</w:t>
      </w:r>
      <w:r w:rsidRPr="00CE14AA">
        <w:t xml:space="preserve"> of phenotypes</w:t>
      </w:r>
      <w:r>
        <w:t xml:space="preserve">. </w:t>
      </w:r>
      <w:r w:rsidR="001770E5">
        <w:t>They</w:t>
      </w:r>
      <w:r>
        <w:t xml:space="preserve"> </w:t>
      </w:r>
      <w:r w:rsidRPr="00CE14AA">
        <w:t xml:space="preserve">are widely used </w:t>
      </w:r>
      <w:r>
        <w:t>for</w:t>
      </w:r>
      <w:r w:rsidRPr="00CE14AA">
        <w:t xml:space="preserve"> phenotyping participants with EHR data, especially for genetic association studies</w:t>
      </w:r>
      <w:r>
        <w:t xml:space="preserve"> </w:t>
      </w:r>
      <w:r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instrText xml:space="preserve"> ADDIN EN.CITE </w:instrText>
      </w:r>
      <w:r w:rsidR="00165E35">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instrText xml:space="preserve"> ADDIN EN.CITE.DATA </w:instrText>
      </w:r>
      <w:r w:rsidR="00165E35">
        <w:fldChar w:fldCharType="end"/>
      </w:r>
      <w:r w:rsidRPr="00CE14AA">
        <w:fldChar w:fldCharType="separate"/>
      </w:r>
      <w:r w:rsidR="00165E35">
        <w:rPr>
          <w:noProof/>
        </w:rPr>
        <w:t>(40, 42)</w:t>
      </w:r>
      <w:r w:rsidRPr="00CE14AA">
        <w:fldChar w:fldCharType="end"/>
      </w:r>
      <w:r w:rsidRPr="00CE14AA">
        <w:t xml:space="preserve">. </w:t>
      </w:r>
      <w:r>
        <w:t xml:space="preserve">The use of </w:t>
      </w:r>
      <w:r w:rsidR="008437A4">
        <w:t>PHECODEs</w:t>
      </w:r>
      <w:r w:rsidRPr="00CE14AA">
        <w:t xml:space="preserve"> </w:t>
      </w:r>
      <w:r>
        <w:t xml:space="preserve">in such studies </w:t>
      </w:r>
      <w:r w:rsidRPr="008265D5">
        <w:t>produces superior results compared</w:t>
      </w:r>
      <w:r>
        <w:t xml:space="preserve"> </w:t>
      </w:r>
      <w:r w:rsidRPr="008265D5">
        <w:t>to ICD and Clinical Classification Software (CCS) codes</w:t>
      </w:r>
      <w:r>
        <w:t xml:space="preserve">. The Supplement provides details of </w:t>
      </w:r>
      <w:r w:rsidR="008C7A4E">
        <w:t xml:space="preserve">our </w:t>
      </w:r>
      <w:r w:rsidR="00306AE3">
        <w:t>PHECODEs</w:t>
      </w:r>
      <w:r>
        <w:t xml:space="preserve"> mapping. </w: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1B2468" w:rsidRPr="001C70A1" w14:paraId="7EB473D5" w14:textId="77777777" w:rsidTr="001B2468">
        <w:trPr>
          <w:trHeight w:val="288"/>
        </w:trPr>
        <w:tc>
          <w:tcPr>
            <w:tcW w:w="410" w:type="pct"/>
            <w:noWrap/>
            <w:vAlign w:val="center"/>
            <w:hideMark/>
          </w:tcPr>
          <w:p w14:paraId="6720481B" w14:textId="2571BEC9" w:rsidR="00B1280C" w:rsidRPr="001C70A1" w:rsidRDefault="00B1280C" w:rsidP="009054FA">
            <w:pPr>
              <w:pStyle w:val="NoSpacing"/>
              <w:rPr>
                <w:sz w:val="20"/>
                <w:szCs w:val="20"/>
              </w:rPr>
            </w:pPr>
          </w:p>
        </w:tc>
        <w:tc>
          <w:tcPr>
            <w:tcW w:w="1178" w:type="pct"/>
            <w:noWrap/>
            <w:vAlign w:val="center"/>
            <w:hideMark/>
          </w:tcPr>
          <w:p w14:paraId="5C7B3090" w14:textId="15427C67" w:rsidR="00B1280C" w:rsidRPr="001C70A1" w:rsidRDefault="007E575A" w:rsidP="009054FA">
            <w:pPr>
              <w:pStyle w:val="NoSpacing"/>
              <w:rPr>
                <w:sz w:val="20"/>
                <w:szCs w:val="20"/>
              </w:rPr>
            </w:pPr>
            <w:r w:rsidRPr="001C70A1">
              <w:rPr>
                <w:sz w:val="20"/>
                <w:szCs w:val="20"/>
              </w:rPr>
              <w:t>Description</w:t>
            </w:r>
          </w:p>
        </w:tc>
        <w:tc>
          <w:tcPr>
            <w:tcW w:w="619" w:type="pct"/>
            <w:noWrap/>
            <w:vAlign w:val="center"/>
            <w:hideMark/>
          </w:tcPr>
          <w:p w14:paraId="7D02EEB5" w14:textId="41332820" w:rsidR="00B1280C" w:rsidRPr="001C70A1" w:rsidRDefault="007E575A" w:rsidP="009054FA">
            <w:pPr>
              <w:pStyle w:val="NoSpacing"/>
              <w:rPr>
                <w:sz w:val="20"/>
                <w:szCs w:val="20"/>
              </w:rPr>
            </w:pPr>
            <w:r w:rsidRPr="001C70A1">
              <w:rPr>
                <w:sz w:val="20"/>
                <w:szCs w:val="20"/>
              </w:rPr>
              <w:t>N</w:t>
            </w:r>
          </w:p>
        </w:tc>
        <w:tc>
          <w:tcPr>
            <w:tcW w:w="428" w:type="pct"/>
            <w:noWrap/>
            <w:vAlign w:val="center"/>
            <w:hideMark/>
          </w:tcPr>
          <w:p w14:paraId="748C9342" w14:textId="32AB3963" w:rsidR="00B1280C" w:rsidRPr="001C70A1" w:rsidRDefault="007E575A" w:rsidP="009054FA">
            <w:pPr>
              <w:pStyle w:val="NoSpacing"/>
              <w:rPr>
                <w:sz w:val="20"/>
                <w:szCs w:val="20"/>
              </w:rPr>
            </w:pPr>
            <w:r w:rsidRPr="001C70A1">
              <w:rPr>
                <w:sz w:val="20"/>
                <w:szCs w:val="20"/>
              </w:rPr>
              <w:t>Min</w:t>
            </w:r>
          </w:p>
        </w:tc>
        <w:tc>
          <w:tcPr>
            <w:tcW w:w="629" w:type="pct"/>
            <w:noWrap/>
            <w:vAlign w:val="center"/>
            <w:hideMark/>
          </w:tcPr>
          <w:p w14:paraId="4FFA2E68" w14:textId="6DC546C1" w:rsidR="00B1280C" w:rsidRPr="001C70A1" w:rsidRDefault="007E575A" w:rsidP="009054FA">
            <w:pPr>
              <w:pStyle w:val="NoSpacing"/>
              <w:rPr>
                <w:sz w:val="20"/>
                <w:szCs w:val="20"/>
              </w:rPr>
            </w:pPr>
            <w:r w:rsidRPr="001C70A1">
              <w:rPr>
                <w:sz w:val="20"/>
                <w:szCs w:val="20"/>
              </w:rPr>
              <w:t>Median</w:t>
            </w:r>
          </w:p>
        </w:tc>
        <w:tc>
          <w:tcPr>
            <w:tcW w:w="516" w:type="pct"/>
            <w:noWrap/>
            <w:vAlign w:val="center"/>
            <w:hideMark/>
          </w:tcPr>
          <w:p w14:paraId="4BD3271E" w14:textId="4438585E" w:rsidR="00B1280C" w:rsidRPr="001C70A1" w:rsidRDefault="007E575A" w:rsidP="009054FA">
            <w:pPr>
              <w:pStyle w:val="NoSpacing"/>
              <w:rPr>
                <w:sz w:val="20"/>
                <w:szCs w:val="20"/>
              </w:rPr>
            </w:pPr>
            <w:r w:rsidRPr="001C70A1">
              <w:rPr>
                <w:sz w:val="20"/>
                <w:szCs w:val="20"/>
              </w:rPr>
              <w:t>Mean</w:t>
            </w:r>
          </w:p>
        </w:tc>
        <w:tc>
          <w:tcPr>
            <w:tcW w:w="428" w:type="pct"/>
            <w:noWrap/>
            <w:vAlign w:val="center"/>
            <w:hideMark/>
          </w:tcPr>
          <w:p w14:paraId="7E9093D8" w14:textId="40A2EA89" w:rsidR="00B1280C" w:rsidRPr="001C70A1" w:rsidRDefault="007E575A" w:rsidP="009054FA">
            <w:pPr>
              <w:pStyle w:val="NoSpacing"/>
              <w:rPr>
                <w:sz w:val="20"/>
                <w:szCs w:val="20"/>
              </w:rPr>
            </w:pPr>
            <w:r w:rsidRPr="001C70A1">
              <w:rPr>
                <w:sz w:val="20"/>
                <w:szCs w:val="20"/>
              </w:rPr>
              <w:t>Max</w:t>
            </w:r>
          </w:p>
        </w:tc>
        <w:tc>
          <w:tcPr>
            <w:tcW w:w="792" w:type="pct"/>
            <w:noWrap/>
            <w:vAlign w:val="center"/>
            <w:hideMark/>
          </w:tcPr>
          <w:p w14:paraId="0B84BF88" w14:textId="450C622F" w:rsidR="00B1280C" w:rsidRPr="001C70A1" w:rsidRDefault="007E575A" w:rsidP="009054FA">
            <w:pPr>
              <w:pStyle w:val="NoSpacing"/>
              <w:rPr>
                <w:sz w:val="20"/>
                <w:szCs w:val="20"/>
              </w:rPr>
            </w:pPr>
            <w:r w:rsidRPr="001C70A1">
              <w:rPr>
                <w:sz w:val="20"/>
                <w:szCs w:val="20"/>
              </w:rPr>
              <w:t>Histogram</w:t>
            </w:r>
          </w:p>
        </w:tc>
      </w:tr>
      <w:tr w:rsidR="001B2468" w:rsidRPr="001C70A1" w14:paraId="74DCDAC2" w14:textId="77777777" w:rsidTr="001B2468">
        <w:trPr>
          <w:trHeight w:val="288"/>
        </w:trPr>
        <w:tc>
          <w:tcPr>
            <w:tcW w:w="410" w:type="pct"/>
            <w:noWrap/>
            <w:vAlign w:val="center"/>
            <w:hideMark/>
          </w:tcPr>
          <w:p w14:paraId="6BCCB1C1" w14:textId="77777777" w:rsidR="00B1280C" w:rsidRPr="001C70A1" w:rsidRDefault="00B1280C" w:rsidP="009054FA">
            <w:pPr>
              <w:pStyle w:val="NoSpacing"/>
              <w:rPr>
                <w:sz w:val="20"/>
                <w:szCs w:val="20"/>
              </w:rPr>
            </w:pPr>
            <w:r w:rsidRPr="001C70A1">
              <w:rPr>
                <w:sz w:val="20"/>
                <w:szCs w:val="20"/>
              </w:rPr>
              <w:t>BMI</w:t>
            </w:r>
          </w:p>
        </w:tc>
        <w:tc>
          <w:tcPr>
            <w:tcW w:w="1178" w:type="pct"/>
            <w:noWrap/>
            <w:vAlign w:val="center"/>
            <w:hideMark/>
          </w:tcPr>
          <w:p w14:paraId="26CC313A" w14:textId="071F8BCE" w:rsidR="00B1280C" w:rsidRPr="001C70A1" w:rsidRDefault="00B1280C" w:rsidP="009054FA">
            <w:pPr>
              <w:pStyle w:val="NoSpacing"/>
              <w:rPr>
                <w:sz w:val="20"/>
                <w:szCs w:val="20"/>
              </w:rPr>
            </w:pPr>
            <w:r w:rsidRPr="001C70A1">
              <w:rPr>
                <w:sz w:val="20"/>
                <w:szCs w:val="20"/>
              </w:rPr>
              <w:t xml:space="preserve">Body </w:t>
            </w:r>
            <w:r w:rsidR="007E575A" w:rsidRPr="001C70A1">
              <w:rPr>
                <w:sz w:val="20"/>
                <w:szCs w:val="20"/>
              </w:rPr>
              <w:t>mass index</w:t>
            </w:r>
          </w:p>
        </w:tc>
        <w:tc>
          <w:tcPr>
            <w:tcW w:w="619" w:type="pct"/>
            <w:noWrap/>
            <w:vAlign w:val="center"/>
            <w:hideMark/>
          </w:tcPr>
          <w:p w14:paraId="02893825" w14:textId="77777777" w:rsidR="00B1280C" w:rsidRPr="001C70A1" w:rsidRDefault="00B1280C" w:rsidP="009054FA">
            <w:pPr>
              <w:pStyle w:val="NoSpacing"/>
              <w:rPr>
                <w:sz w:val="20"/>
                <w:szCs w:val="20"/>
              </w:rPr>
            </w:pPr>
            <w:r w:rsidRPr="001C70A1">
              <w:rPr>
                <w:sz w:val="20"/>
                <w:szCs w:val="20"/>
              </w:rPr>
              <w:t>489955</w:t>
            </w:r>
          </w:p>
        </w:tc>
        <w:tc>
          <w:tcPr>
            <w:tcW w:w="428" w:type="pct"/>
            <w:noWrap/>
            <w:vAlign w:val="center"/>
            <w:hideMark/>
          </w:tcPr>
          <w:p w14:paraId="653B8E26" w14:textId="77777777" w:rsidR="00B1280C" w:rsidRPr="001C70A1" w:rsidRDefault="00B1280C" w:rsidP="009054FA">
            <w:pPr>
              <w:pStyle w:val="NoSpacing"/>
              <w:rPr>
                <w:sz w:val="20"/>
                <w:szCs w:val="20"/>
              </w:rPr>
            </w:pPr>
            <w:r w:rsidRPr="001C70A1">
              <w:rPr>
                <w:sz w:val="20"/>
                <w:szCs w:val="20"/>
              </w:rPr>
              <w:t>18.0</w:t>
            </w:r>
          </w:p>
        </w:tc>
        <w:tc>
          <w:tcPr>
            <w:tcW w:w="629" w:type="pct"/>
            <w:noWrap/>
            <w:vAlign w:val="center"/>
            <w:hideMark/>
          </w:tcPr>
          <w:p w14:paraId="38C9362D" w14:textId="77777777" w:rsidR="00B1280C" w:rsidRPr="001C70A1" w:rsidRDefault="00B1280C" w:rsidP="009054FA">
            <w:pPr>
              <w:pStyle w:val="NoSpacing"/>
              <w:rPr>
                <w:sz w:val="20"/>
                <w:szCs w:val="20"/>
              </w:rPr>
            </w:pPr>
            <w:r w:rsidRPr="001C70A1">
              <w:rPr>
                <w:sz w:val="20"/>
                <w:szCs w:val="20"/>
              </w:rPr>
              <w:t>26.7</w:t>
            </w:r>
          </w:p>
        </w:tc>
        <w:tc>
          <w:tcPr>
            <w:tcW w:w="516" w:type="pct"/>
            <w:noWrap/>
            <w:vAlign w:val="center"/>
            <w:hideMark/>
          </w:tcPr>
          <w:p w14:paraId="1A303C2F" w14:textId="77777777" w:rsidR="00B1280C" w:rsidRPr="001C70A1" w:rsidRDefault="00B1280C" w:rsidP="009054FA">
            <w:pPr>
              <w:pStyle w:val="NoSpacing"/>
              <w:rPr>
                <w:sz w:val="20"/>
                <w:szCs w:val="20"/>
              </w:rPr>
            </w:pPr>
            <w:r w:rsidRPr="001C70A1">
              <w:rPr>
                <w:sz w:val="20"/>
                <w:szCs w:val="20"/>
              </w:rPr>
              <w:t>27.4</w:t>
            </w:r>
          </w:p>
        </w:tc>
        <w:tc>
          <w:tcPr>
            <w:tcW w:w="428" w:type="pct"/>
            <w:noWrap/>
            <w:vAlign w:val="center"/>
            <w:hideMark/>
          </w:tcPr>
          <w:p w14:paraId="478196C3" w14:textId="77777777" w:rsidR="00B1280C" w:rsidRPr="001C70A1" w:rsidRDefault="00B1280C" w:rsidP="009054FA">
            <w:pPr>
              <w:pStyle w:val="NoSpacing"/>
              <w:rPr>
                <w:sz w:val="20"/>
                <w:szCs w:val="20"/>
              </w:rPr>
            </w:pPr>
            <w:r w:rsidRPr="001C70A1">
              <w:rPr>
                <w:sz w:val="20"/>
                <w:szCs w:val="20"/>
              </w:rPr>
              <w:t>48.0</w:t>
            </w:r>
          </w:p>
        </w:tc>
        <w:tc>
          <w:tcPr>
            <w:tcW w:w="792" w:type="pct"/>
            <w:noWrap/>
            <w:vAlign w:val="center"/>
            <w:hideMark/>
          </w:tcPr>
          <w:p w14:paraId="51819FD0" w14:textId="29201ED5" w:rsidR="00B1280C" w:rsidRPr="001C70A1" w:rsidRDefault="00581267" w:rsidP="009054FA">
            <w:pPr>
              <w:pStyle w:val="NoSpacing"/>
              <w:rPr>
                <w:sz w:val="20"/>
                <w:szCs w:val="20"/>
              </w:rPr>
            </w:pPr>
            <w:r w:rsidRPr="001C70A1">
              <w:rPr>
                <w:noProof/>
                <w:sz w:val="20"/>
                <w:szCs w:val="20"/>
              </w:rPr>
              <w:drawing>
                <wp:anchor distT="0" distB="0" distL="114300" distR="114300" simplePos="0" relativeHeight="25165824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1B2468" w:rsidRPr="001C70A1" w14:paraId="69A97A14" w14:textId="77777777" w:rsidTr="001B2468">
        <w:trPr>
          <w:trHeight w:val="288"/>
        </w:trPr>
        <w:tc>
          <w:tcPr>
            <w:tcW w:w="410" w:type="pct"/>
            <w:noWrap/>
            <w:vAlign w:val="center"/>
            <w:hideMark/>
          </w:tcPr>
          <w:p w14:paraId="74A12A2A" w14:textId="4438E812" w:rsidR="008C46A4" w:rsidRPr="001C70A1" w:rsidRDefault="008C46A4" w:rsidP="009054FA">
            <w:pPr>
              <w:pStyle w:val="NoSpacing"/>
              <w:rPr>
                <w:sz w:val="20"/>
                <w:szCs w:val="20"/>
              </w:rPr>
            </w:pPr>
            <w:r w:rsidRPr="001C70A1">
              <w:rPr>
                <w:sz w:val="20"/>
                <w:szCs w:val="20"/>
              </w:rPr>
              <w:t>T2D</w:t>
            </w:r>
          </w:p>
        </w:tc>
        <w:tc>
          <w:tcPr>
            <w:tcW w:w="1178" w:type="pct"/>
            <w:noWrap/>
            <w:vAlign w:val="center"/>
            <w:hideMark/>
          </w:tcPr>
          <w:p w14:paraId="65DB7ED9" w14:textId="68EA1125" w:rsidR="008C46A4" w:rsidRPr="001C70A1" w:rsidRDefault="008C46A4" w:rsidP="009054FA">
            <w:pPr>
              <w:pStyle w:val="NoSpacing"/>
              <w:rPr>
                <w:sz w:val="20"/>
                <w:szCs w:val="20"/>
              </w:rPr>
            </w:pPr>
            <w:r w:rsidRPr="001C70A1">
              <w:rPr>
                <w:sz w:val="20"/>
                <w:szCs w:val="20"/>
              </w:rPr>
              <w:t>Type 2 diabetes</w:t>
            </w:r>
          </w:p>
        </w:tc>
        <w:tc>
          <w:tcPr>
            <w:tcW w:w="619" w:type="pct"/>
            <w:noWrap/>
            <w:vAlign w:val="center"/>
            <w:hideMark/>
          </w:tcPr>
          <w:p w14:paraId="309E32C2" w14:textId="09DEFCE9" w:rsidR="008C46A4" w:rsidRPr="001C70A1" w:rsidRDefault="008C46A4" w:rsidP="009054FA">
            <w:pPr>
              <w:pStyle w:val="NoSpacing"/>
              <w:rPr>
                <w:sz w:val="20"/>
                <w:szCs w:val="20"/>
              </w:rPr>
            </w:pPr>
            <w:r w:rsidRPr="001C70A1">
              <w:rPr>
                <w:sz w:val="20"/>
                <w:szCs w:val="20"/>
              </w:rPr>
              <w:t>493619</w:t>
            </w:r>
          </w:p>
        </w:tc>
        <w:tc>
          <w:tcPr>
            <w:tcW w:w="428" w:type="pct"/>
            <w:noWrap/>
            <w:vAlign w:val="center"/>
            <w:hideMark/>
          </w:tcPr>
          <w:p w14:paraId="400E13D8" w14:textId="6E84D4DE" w:rsidR="008C46A4" w:rsidRPr="001C70A1" w:rsidRDefault="008C46A4" w:rsidP="009054FA">
            <w:pPr>
              <w:pStyle w:val="NoSpacing"/>
              <w:rPr>
                <w:sz w:val="20"/>
                <w:szCs w:val="20"/>
              </w:rPr>
            </w:pPr>
            <w:r w:rsidRPr="001C70A1">
              <w:rPr>
                <w:sz w:val="20"/>
                <w:szCs w:val="20"/>
              </w:rPr>
              <w:t>0.0</w:t>
            </w:r>
          </w:p>
        </w:tc>
        <w:tc>
          <w:tcPr>
            <w:tcW w:w="629" w:type="pct"/>
            <w:noWrap/>
            <w:vAlign w:val="center"/>
            <w:hideMark/>
          </w:tcPr>
          <w:p w14:paraId="771C175D" w14:textId="573C9A7B" w:rsidR="008C46A4" w:rsidRPr="001C70A1" w:rsidRDefault="008C46A4" w:rsidP="009054FA">
            <w:pPr>
              <w:pStyle w:val="NoSpacing"/>
              <w:rPr>
                <w:sz w:val="20"/>
                <w:szCs w:val="20"/>
              </w:rPr>
            </w:pPr>
            <w:r w:rsidRPr="001C70A1">
              <w:rPr>
                <w:sz w:val="20"/>
                <w:szCs w:val="20"/>
              </w:rPr>
              <w:t>0.0</w:t>
            </w:r>
          </w:p>
        </w:tc>
        <w:tc>
          <w:tcPr>
            <w:tcW w:w="516" w:type="pct"/>
            <w:noWrap/>
            <w:vAlign w:val="center"/>
            <w:hideMark/>
          </w:tcPr>
          <w:p w14:paraId="0BB93915" w14:textId="40298DAD" w:rsidR="008C46A4" w:rsidRPr="001C70A1" w:rsidRDefault="008C46A4" w:rsidP="009054FA">
            <w:pPr>
              <w:pStyle w:val="NoSpacing"/>
              <w:rPr>
                <w:sz w:val="20"/>
                <w:szCs w:val="20"/>
              </w:rPr>
            </w:pPr>
            <w:r w:rsidRPr="001C70A1">
              <w:rPr>
                <w:sz w:val="20"/>
                <w:szCs w:val="20"/>
              </w:rPr>
              <w:t>0.1</w:t>
            </w:r>
          </w:p>
        </w:tc>
        <w:tc>
          <w:tcPr>
            <w:tcW w:w="428" w:type="pct"/>
            <w:noWrap/>
            <w:vAlign w:val="center"/>
            <w:hideMark/>
          </w:tcPr>
          <w:p w14:paraId="5BCF9C7D" w14:textId="77B37321" w:rsidR="008C46A4" w:rsidRPr="001C70A1" w:rsidRDefault="008C46A4" w:rsidP="009054FA">
            <w:pPr>
              <w:pStyle w:val="NoSpacing"/>
              <w:rPr>
                <w:sz w:val="20"/>
                <w:szCs w:val="20"/>
              </w:rPr>
            </w:pPr>
            <w:r w:rsidRPr="001C70A1">
              <w:rPr>
                <w:sz w:val="20"/>
                <w:szCs w:val="20"/>
              </w:rPr>
              <w:t>1.0</w:t>
            </w:r>
          </w:p>
        </w:tc>
        <w:tc>
          <w:tcPr>
            <w:tcW w:w="792" w:type="pct"/>
            <w:noWrap/>
            <w:vAlign w:val="center"/>
            <w:hideMark/>
          </w:tcPr>
          <w:p w14:paraId="46B35AA6" w14:textId="5B85CA42" w:rsidR="008C46A4" w:rsidRPr="001C70A1" w:rsidRDefault="008C46A4" w:rsidP="009054FA">
            <w:pPr>
              <w:pStyle w:val="NoSpacing"/>
              <w:rPr>
                <w:sz w:val="20"/>
                <w:szCs w:val="20"/>
              </w:rPr>
            </w:pPr>
            <w:r w:rsidRPr="001C70A1">
              <w:rPr>
                <w:noProof/>
                <w:sz w:val="20"/>
                <w:szCs w:val="20"/>
              </w:rPr>
              <w:drawing>
                <wp:anchor distT="0" distB="0" distL="114300" distR="114300" simplePos="0" relativeHeight="251684883" behindDoc="0" locked="0" layoutInCell="1" allowOverlap="1" wp14:anchorId="36AD322D" wp14:editId="67A3951D">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BF3B7B9" w:rsidR="008A118E" w:rsidRPr="00737251" w:rsidRDefault="00274210" w:rsidP="008A118E">
      <w:pPr>
        <w:pStyle w:val="NoSpacing"/>
        <w:jc w:val="left"/>
        <w:rPr>
          <w:sz w:val="20"/>
          <w:szCs w:val="20"/>
        </w:rPr>
      </w:pPr>
      <w:r>
        <w:rPr>
          <w:sz w:val="20"/>
          <w:szCs w:val="20"/>
        </w:rPr>
        <w:t>T</w:t>
      </w:r>
      <w:r w:rsidR="008A118E" w:rsidRPr="00737251">
        <w:rPr>
          <w:sz w:val="20"/>
          <w:szCs w:val="20"/>
        </w:rPr>
        <w:t xml:space="preserve">he histogram shows distributions </w:t>
      </w:r>
      <w:r w:rsidR="003544B7">
        <w:rPr>
          <w:sz w:val="20"/>
          <w:szCs w:val="20"/>
        </w:rPr>
        <w:t>before</w:t>
      </w:r>
      <w:r w:rsidR="003544B7" w:rsidRPr="00737251">
        <w:rPr>
          <w:sz w:val="20"/>
          <w:szCs w:val="20"/>
        </w:rPr>
        <w:t xml:space="preserve"> </w:t>
      </w:r>
      <w:r w:rsidR="008A118E" w:rsidRPr="00737251">
        <w:rPr>
          <w:sz w:val="20"/>
          <w:szCs w:val="20"/>
        </w:rPr>
        <w:t xml:space="preserve">and after normalization, </w:t>
      </w:r>
      <w:r w:rsidR="009054FA" w:rsidRPr="00737251">
        <w:rPr>
          <w:sz w:val="20"/>
          <w:szCs w:val="20"/>
        </w:rPr>
        <w:t xml:space="preserve">the latter </w:t>
      </w:r>
      <w:r w:rsidR="009054FA">
        <w:rPr>
          <w:sz w:val="20"/>
          <w:szCs w:val="20"/>
        </w:rPr>
        <w:t xml:space="preserve">entered </w:t>
      </w:r>
      <w:r w:rsidR="009054FA" w:rsidRPr="00737251">
        <w:rPr>
          <w:sz w:val="20"/>
          <w:szCs w:val="20"/>
        </w:rPr>
        <w:t>analysis</w:t>
      </w:r>
      <w:r w:rsidR="008A118E" w:rsidRPr="00737251">
        <w:rPr>
          <w:sz w:val="20"/>
          <w:szCs w:val="20"/>
        </w:rPr>
        <w:t>.</w:t>
      </w:r>
    </w:p>
    <w:p w14:paraId="65765071" w14:textId="77AE0115" w:rsidR="00833476" w:rsidRDefault="00833476" w:rsidP="00C750C1"/>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1B0226" w:rsidRPr="001C70A1" w14:paraId="08031C44" w14:textId="77777777" w:rsidTr="001B2468">
        <w:trPr>
          <w:trHeight w:val="288"/>
        </w:trPr>
        <w:tc>
          <w:tcPr>
            <w:tcW w:w="322" w:type="pct"/>
            <w:noWrap/>
            <w:hideMark/>
          </w:tcPr>
          <w:p w14:paraId="4629C86F" w14:textId="77777777" w:rsidR="001B0226" w:rsidRPr="001C70A1" w:rsidRDefault="001B0226" w:rsidP="001C70A1">
            <w:pPr>
              <w:pStyle w:val="NoSpacing"/>
              <w:rPr>
                <w:sz w:val="20"/>
                <w:szCs w:val="20"/>
              </w:rPr>
            </w:pPr>
          </w:p>
        </w:tc>
        <w:tc>
          <w:tcPr>
            <w:tcW w:w="1812" w:type="pct"/>
            <w:noWrap/>
            <w:hideMark/>
          </w:tcPr>
          <w:p w14:paraId="4BFB14BA" w14:textId="4353C64B" w:rsidR="001B0226" w:rsidRPr="001C70A1" w:rsidRDefault="005C77D3" w:rsidP="001C70A1">
            <w:pPr>
              <w:pStyle w:val="NoSpacing"/>
              <w:rPr>
                <w:sz w:val="21"/>
                <w:szCs w:val="21"/>
              </w:rPr>
            </w:pPr>
            <w:r w:rsidRPr="001C70A1">
              <w:rPr>
                <w:sz w:val="21"/>
                <w:szCs w:val="21"/>
              </w:rPr>
              <w:t>Description</w:t>
            </w:r>
          </w:p>
        </w:tc>
        <w:tc>
          <w:tcPr>
            <w:tcW w:w="473" w:type="pct"/>
            <w:noWrap/>
            <w:hideMark/>
          </w:tcPr>
          <w:p w14:paraId="7A570B91" w14:textId="77777777" w:rsidR="001B0226" w:rsidRPr="001C70A1" w:rsidRDefault="001B0226" w:rsidP="001C70A1">
            <w:pPr>
              <w:pStyle w:val="NoSpacing"/>
              <w:rPr>
                <w:sz w:val="21"/>
                <w:szCs w:val="21"/>
              </w:rPr>
            </w:pPr>
            <w:r w:rsidRPr="001C70A1">
              <w:rPr>
                <w:sz w:val="21"/>
                <w:szCs w:val="21"/>
              </w:rPr>
              <w:t>N</w:t>
            </w:r>
          </w:p>
        </w:tc>
        <w:tc>
          <w:tcPr>
            <w:tcW w:w="318" w:type="pct"/>
            <w:noWrap/>
            <w:hideMark/>
          </w:tcPr>
          <w:p w14:paraId="7863BE5F" w14:textId="7FEAFEDD" w:rsidR="001B0226" w:rsidRPr="001C70A1" w:rsidRDefault="005C77D3" w:rsidP="001C70A1">
            <w:pPr>
              <w:pStyle w:val="NoSpacing"/>
              <w:rPr>
                <w:sz w:val="21"/>
                <w:szCs w:val="21"/>
              </w:rPr>
            </w:pPr>
            <w:r w:rsidRPr="001C70A1">
              <w:rPr>
                <w:sz w:val="21"/>
                <w:szCs w:val="21"/>
              </w:rPr>
              <w:t>Min</w:t>
            </w:r>
          </w:p>
        </w:tc>
        <w:tc>
          <w:tcPr>
            <w:tcW w:w="441" w:type="pct"/>
            <w:noWrap/>
            <w:hideMark/>
          </w:tcPr>
          <w:p w14:paraId="258B36BA" w14:textId="75405965" w:rsidR="001B0226" w:rsidRPr="001C70A1" w:rsidRDefault="005C77D3" w:rsidP="001C70A1">
            <w:pPr>
              <w:pStyle w:val="NoSpacing"/>
              <w:rPr>
                <w:sz w:val="21"/>
                <w:szCs w:val="21"/>
              </w:rPr>
            </w:pPr>
            <w:r w:rsidRPr="001C70A1">
              <w:rPr>
                <w:sz w:val="21"/>
                <w:szCs w:val="21"/>
              </w:rPr>
              <w:t>Med</w:t>
            </w:r>
          </w:p>
        </w:tc>
        <w:tc>
          <w:tcPr>
            <w:tcW w:w="441" w:type="pct"/>
            <w:noWrap/>
            <w:hideMark/>
          </w:tcPr>
          <w:p w14:paraId="68BF4CEB" w14:textId="40B2744C" w:rsidR="001B0226" w:rsidRPr="001C70A1" w:rsidRDefault="005C77D3" w:rsidP="001C70A1">
            <w:pPr>
              <w:pStyle w:val="NoSpacing"/>
              <w:rPr>
                <w:sz w:val="21"/>
                <w:szCs w:val="21"/>
              </w:rPr>
            </w:pPr>
            <w:r w:rsidRPr="001C70A1">
              <w:rPr>
                <w:sz w:val="21"/>
                <w:szCs w:val="21"/>
              </w:rPr>
              <w:t>Mean</w:t>
            </w:r>
          </w:p>
        </w:tc>
        <w:tc>
          <w:tcPr>
            <w:tcW w:w="570" w:type="pct"/>
            <w:noWrap/>
            <w:hideMark/>
          </w:tcPr>
          <w:p w14:paraId="0DF6BAED" w14:textId="19246426" w:rsidR="001B0226" w:rsidRPr="001C70A1" w:rsidRDefault="005C77D3" w:rsidP="001C70A1">
            <w:pPr>
              <w:pStyle w:val="NoSpacing"/>
              <w:rPr>
                <w:sz w:val="21"/>
                <w:szCs w:val="21"/>
              </w:rPr>
            </w:pPr>
            <w:r w:rsidRPr="001C70A1">
              <w:rPr>
                <w:sz w:val="21"/>
                <w:szCs w:val="21"/>
              </w:rPr>
              <w:t>Max</w:t>
            </w:r>
          </w:p>
        </w:tc>
        <w:tc>
          <w:tcPr>
            <w:tcW w:w="624" w:type="pct"/>
            <w:noWrap/>
            <w:hideMark/>
          </w:tcPr>
          <w:p w14:paraId="4D6DCA9F" w14:textId="2422C5CC"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005C77D3" w:rsidRPr="001C70A1">
              <w:rPr>
                <w:sz w:val="21"/>
                <w:szCs w:val="21"/>
              </w:rPr>
              <w:t>Histogram</w:t>
            </w:r>
          </w:p>
        </w:tc>
      </w:tr>
      <w:tr w:rsidR="001B0226" w:rsidRPr="001C70A1" w14:paraId="378E2FBA" w14:textId="77777777" w:rsidTr="001B2468">
        <w:trPr>
          <w:trHeight w:val="288"/>
        </w:trPr>
        <w:tc>
          <w:tcPr>
            <w:tcW w:w="322" w:type="pct"/>
            <w:noWrap/>
            <w:hideMark/>
          </w:tcPr>
          <w:p w14:paraId="7A6022C2" w14:textId="650ADB3B" w:rsidR="001B0226" w:rsidRPr="001C70A1" w:rsidRDefault="005C77D3" w:rsidP="001C70A1">
            <w:pPr>
              <w:pStyle w:val="NoSpacing"/>
              <w:rPr>
                <w:sz w:val="20"/>
                <w:szCs w:val="20"/>
              </w:rPr>
            </w:pPr>
            <w:r w:rsidRPr="001C70A1">
              <w:rPr>
                <w:sz w:val="20"/>
                <w:szCs w:val="20"/>
              </w:rPr>
              <w:t>ALC</w:t>
            </w:r>
          </w:p>
        </w:tc>
        <w:tc>
          <w:tcPr>
            <w:tcW w:w="1812" w:type="pct"/>
            <w:noWrap/>
            <w:hideMark/>
          </w:tcPr>
          <w:p w14:paraId="5522664F" w14:textId="77777777" w:rsidR="001B0226" w:rsidRPr="001C70A1" w:rsidRDefault="001B0226" w:rsidP="001C70A1">
            <w:pPr>
              <w:pStyle w:val="NoSpacing"/>
              <w:rPr>
                <w:sz w:val="21"/>
                <w:szCs w:val="21"/>
              </w:rPr>
            </w:pPr>
            <w:r w:rsidRPr="001C70A1">
              <w:rPr>
                <w:sz w:val="21"/>
                <w:szCs w:val="21"/>
              </w:rPr>
              <w:t>Weekly alcohol intake</w:t>
            </w:r>
          </w:p>
        </w:tc>
        <w:tc>
          <w:tcPr>
            <w:tcW w:w="473" w:type="pct"/>
            <w:noWrap/>
            <w:hideMark/>
          </w:tcPr>
          <w:p w14:paraId="23BBCC07" w14:textId="77777777" w:rsidR="001B0226" w:rsidRPr="001C70A1" w:rsidRDefault="001B0226" w:rsidP="001C70A1">
            <w:pPr>
              <w:pStyle w:val="NoSpacing"/>
              <w:rPr>
                <w:sz w:val="21"/>
                <w:szCs w:val="21"/>
              </w:rPr>
            </w:pPr>
            <w:r w:rsidRPr="001C70A1">
              <w:rPr>
                <w:sz w:val="21"/>
                <w:szCs w:val="21"/>
              </w:rPr>
              <w:t>427697</w:t>
            </w:r>
          </w:p>
        </w:tc>
        <w:tc>
          <w:tcPr>
            <w:tcW w:w="318" w:type="pct"/>
            <w:noWrap/>
            <w:hideMark/>
          </w:tcPr>
          <w:p w14:paraId="768EEE86"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64617D8B" w14:textId="77777777" w:rsidR="001B0226" w:rsidRPr="001C70A1" w:rsidRDefault="001B0226" w:rsidP="001C70A1">
            <w:pPr>
              <w:pStyle w:val="NoSpacing"/>
              <w:rPr>
                <w:sz w:val="21"/>
                <w:szCs w:val="21"/>
              </w:rPr>
            </w:pPr>
            <w:r w:rsidRPr="001C70A1">
              <w:rPr>
                <w:sz w:val="21"/>
                <w:szCs w:val="21"/>
              </w:rPr>
              <w:t>8.0</w:t>
            </w:r>
          </w:p>
        </w:tc>
        <w:tc>
          <w:tcPr>
            <w:tcW w:w="441" w:type="pct"/>
            <w:noWrap/>
            <w:hideMark/>
          </w:tcPr>
          <w:p w14:paraId="0B1A28DF" w14:textId="77777777" w:rsidR="001B0226" w:rsidRPr="001C70A1" w:rsidRDefault="001B0226" w:rsidP="001C70A1">
            <w:pPr>
              <w:pStyle w:val="NoSpacing"/>
              <w:rPr>
                <w:sz w:val="21"/>
                <w:szCs w:val="21"/>
              </w:rPr>
            </w:pPr>
            <w:r w:rsidRPr="001C70A1">
              <w:rPr>
                <w:sz w:val="21"/>
                <w:szCs w:val="21"/>
              </w:rPr>
              <w:t>11.9</w:t>
            </w:r>
          </w:p>
        </w:tc>
        <w:tc>
          <w:tcPr>
            <w:tcW w:w="570" w:type="pct"/>
            <w:noWrap/>
            <w:hideMark/>
          </w:tcPr>
          <w:p w14:paraId="059EB1A8" w14:textId="77777777" w:rsidR="001B0226" w:rsidRPr="001C70A1" w:rsidRDefault="001B0226" w:rsidP="001C70A1">
            <w:pPr>
              <w:pStyle w:val="NoSpacing"/>
              <w:rPr>
                <w:sz w:val="21"/>
                <w:szCs w:val="21"/>
              </w:rPr>
            </w:pPr>
            <w:r w:rsidRPr="001C70A1">
              <w:rPr>
                <w:sz w:val="21"/>
                <w:szCs w:val="21"/>
              </w:rPr>
              <w:t>603.0</w:t>
            </w:r>
          </w:p>
        </w:tc>
        <w:tc>
          <w:tcPr>
            <w:tcW w:w="624" w:type="pct"/>
            <w:noWrap/>
            <w:hideMark/>
          </w:tcPr>
          <w:p w14:paraId="341227D0" w14:textId="42684C61" w:rsidR="001B0226" w:rsidRPr="001C70A1" w:rsidRDefault="001B0226" w:rsidP="001C70A1">
            <w:pPr>
              <w:pStyle w:val="NoSpacing"/>
              <w:rPr>
                <w:sz w:val="21"/>
                <w:szCs w:val="21"/>
              </w:rPr>
            </w:pPr>
          </w:p>
        </w:tc>
      </w:tr>
      <w:tr w:rsidR="001B0226" w:rsidRPr="001C70A1" w14:paraId="493BEEB1" w14:textId="77777777" w:rsidTr="001B2468">
        <w:trPr>
          <w:trHeight w:val="288"/>
        </w:trPr>
        <w:tc>
          <w:tcPr>
            <w:tcW w:w="322" w:type="pct"/>
            <w:noWrap/>
            <w:hideMark/>
          </w:tcPr>
          <w:p w14:paraId="64C9D240" w14:textId="6C894225" w:rsidR="001B0226" w:rsidRPr="001C70A1" w:rsidRDefault="005C77D3" w:rsidP="001C70A1">
            <w:pPr>
              <w:pStyle w:val="NoSpacing"/>
              <w:rPr>
                <w:sz w:val="20"/>
                <w:szCs w:val="20"/>
              </w:rPr>
            </w:pPr>
            <w:r w:rsidRPr="001C70A1">
              <w:rPr>
                <w:sz w:val="20"/>
                <w:szCs w:val="20"/>
              </w:rPr>
              <w:lastRenderedPageBreak/>
              <w:t>DGP</w:t>
            </w:r>
          </w:p>
        </w:tc>
        <w:tc>
          <w:tcPr>
            <w:tcW w:w="1812" w:type="pct"/>
            <w:noWrap/>
            <w:hideMark/>
          </w:tcPr>
          <w:p w14:paraId="2D93DFBB" w14:textId="68BB6BDE" w:rsidR="001B0226" w:rsidRPr="001C70A1" w:rsidRDefault="001B0226" w:rsidP="001C70A1">
            <w:pPr>
              <w:pStyle w:val="NoSpacing"/>
              <w:rPr>
                <w:sz w:val="21"/>
                <w:szCs w:val="21"/>
              </w:rPr>
            </w:pPr>
            <w:r w:rsidRPr="001C70A1">
              <w:rPr>
                <w:sz w:val="21"/>
                <w:szCs w:val="21"/>
              </w:rPr>
              <w:t xml:space="preserve">Domestic </w:t>
            </w:r>
            <w:r w:rsidR="005C77D3" w:rsidRPr="001C70A1">
              <w:rPr>
                <w:sz w:val="21"/>
                <w:szCs w:val="21"/>
              </w:rPr>
              <w:t>garden</w:t>
            </w:r>
            <w:r w:rsidRPr="001C70A1">
              <w:rPr>
                <w:sz w:val="21"/>
                <w:szCs w:val="21"/>
              </w:rPr>
              <w:t xml:space="preserve"> percentage</w:t>
            </w:r>
          </w:p>
        </w:tc>
        <w:tc>
          <w:tcPr>
            <w:tcW w:w="473" w:type="pct"/>
            <w:noWrap/>
            <w:hideMark/>
          </w:tcPr>
          <w:p w14:paraId="1CFAD3CA"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5D9BB177" w14:textId="77777777" w:rsidR="001B0226" w:rsidRPr="001C70A1" w:rsidRDefault="001B0226" w:rsidP="001C70A1">
            <w:pPr>
              <w:pStyle w:val="NoSpacing"/>
              <w:rPr>
                <w:sz w:val="21"/>
                <w:szCs w:val="21"/>
              </w:rPr>
            </w:pPr>
            <w:r w:rsidRPr="001C70A1">
              <w:rPr>
                <w:sz w:val="21"/>
                <w:szCs w:val="21"/>
              </w:rPr>
              <w:t>0.1</w:t>
            </w:r>
          </w:p>
        </w:tc>
        <w:tc>
          <w:tcPr>
            <w:tcW w:w="441" w:type="pct"/>
            <w:noWrap/>
            <w:hideMark/>
          </w:tcPr>
          <w:p w14:paraId="38F40E34" w14:textId="77777777" w:rsidR="001B0226" w:rsidRPr="001C70A1" w:rsidRDefault="001B0226" w:rsidP="001C70A1">
            <w:pPr>
              <w:pStyle w:val="NoSpacing"/>
              <w:rPr>
                <w:sz w:val="21"/>
                <w:szCs w:val="21"/>
              </w:rPr>
            </w:pPr>
            <w:r w:rsidRPr="001C70A1">
              <w:rPr>
                <w:sz w:val="21"/>
                <w:szCs w:val="21"/>
              </w:rPr>
              <w:t>24.3</w:t>
            </w:r>
          </w:p>
        </w:tc>
        <w:tc>
          <w:tcPr>
            <w:tcW w:w="441" w:type="pct"/>
            <w:noWrap/>
            <w:hideMark/>
          </w:tcPr>
          <w:p w14:paraId="05D1B0EB" w14:textId="77777777" w:rsidR="001B0226" w:rsidRPr="001C70A1" w:rsidRDefault="001B0226" w:rsidP="001C70A1">
            <w:pPr>
              <w:pStyle w:val="NoSpacing"/>
              <w:rPr>
                <w:sz w:val="21"/>
                <w:szCs w:val="21"/>
              </w:rPr>
            </w:pPr>
            <w:r w:rsidRPr="001C70A1">
              <w:rPr>
                <w:sz w:val="21"/>
                <w:szCs w:val="21"/>
              </w:rPr>
              <w:t>24.3</w:t>
            </w:r>
          </w:p>
        </w:tc>
        <w:tc>
          <w:tcPr>
            <w:tcW w:w="570" w:type="pct"/>
            <w:noWrap/>
            <w:hideMark/>
          </w:tcPr>
          <w:p w14:paraId="587CDA8C" w14:textId="77777777" w:rsidR="001B0226" w:rsidRPr="001C70A1" w:rsidRDefault="001B0226" w:rsidP="001C70A1">
            <w:pPr>
              <w:pStyle w:val="NoSpacing"/>
              <w:rPr>
                <w:sz w:val="21"/>
                <w:szCs w:val="21"/>
              </w:rPr>
            </w:pPr>
            <w:r w:rsidRPr="001C70A1">
              <w:rPr>
                <w:sz w:val="21"/>
                <w:szCs w:val="21"/>
              </w:rPr>
              <w:t>66.1</w:t>
            </w:r>
          </w:p>
        </w:tc>
        <w:tc>
          <w:tcPr>
            <w:tcW w:w="624" w:type="pct"/>
            <w:noWrap/>
            <w:hideMark/>
          </w:tcPr>
          <w:p w14:paraId="48D90905" w14:textId="671A2775"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5"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46"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6D82BA71" w14:textId="77777777" w:rsidTr="001B2468">
        <w:trPr>
          <w:trHeight w:val="288"/>
        </w:trPr>
        <w:tc>
          <w:tcPr>
            <w:tcW w:w="322" w:type="pct"/>
            <w:noWrap/>
            <w:hideMark/>
          </w:tcPr>
          <w:p w14:paraId="1B40C908" w14:textId="7926092C" w:rsidR="001B0226" w:rsidRPr="001C70A1" w:rsidRDefault="005C77D3" w:rsidP="001C70A1">
            <w:pPr>
              <w:pStyle w:val="NoSpacing"/>
              <w:rPr>
                <w:sz w:val="20"/>
                <w:szCs w:val="20"/>
              </w:rPr>
            </w:pPr>
            <w:r w:rsidRPr="001C70A1">
              <w:rPr>
                <w:sz w:val="20"/>
                <w:szCs w:val="20"/>
              </w:rPr>
              <w:t>GSP</w:t>
            </w:r>
          </w:p>
        </w:tc>
        <w:tc>
          <w:tcPr>
            <w:tcW w:w="1812" w:type="pct"/>
            <w:noWrap/>
            <w:hideMark/>
          </w:tcPr>
          <w:p w14:paraId="1F6CEB62" w14:textId="433AE1E8" w:rsidR="001B0226" w:rsidRPr="001C70A1" w:rsidRDefault="001B0226" w:rsidP="001C70A1">
            <w:pPr>
              <w:pStyle w:val="NoSpacing"/>
              <w:rPr>
                <w:sz w:val="21"/>
                <w:szCs w:val="21"/>
              </w:rPr>
            </w:pPr>
            <w:r w:rsidRPr="001C70A1">
              <w:rPr>
                <w:sz w:val="21"/>
                <w:szCs w:val="21"/>
              </w:rPr>
              <w:t xml:space="preserve">Green </w:t>
            </w:r>
            <w:r w:rsidR="005C77D3" w:rsidRPr="001C70A1">
              <w:rPr>
                <w:sz w:val="21"/>
                <w:szCs w:val="21"/>
              </w:rPr>
              <w:t xml:space="preserve">space </w:t>
            </w:r>
            <w:r w:rsidRPr="001C70A1">
              <w:rPr>
                <w:sz w:val="21"/>
                <w:szCs w:val="21"/>
              </w:rPr>
              <w:t>percentage</w:t>
            </w:r>
          </w:p>
        </w:tc>
        <w:tc>
          <w:tcPr>
            <w:tcW w:w="473" w:type="pct"/>
            <w:noWrap/>
            <w:hideMark/>
          </w:tcPr>
          <w:p w14:paraId="308EE046"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743EB6D1" w14:textId="77777777" w:rsidR="001B0226" w:rsidRPr="001C70A1" w:rsidRDefault="001B0226" w:rsidP="001C70A1">
            <w:pPr>
              <w:pStyle w:val="NoSpacing"/>
              <w:rPr>
                <w:sz w:val="21"/>
                <w:szCs w:val="21"/>
              </w:rPr>
            </w:pPr>
            <w:r w:rsidRPr="001C70A1">
              <w:rPr>
                <w:sz w:val="21"/>
                <w:szCs w:val="21"/>
              </w:rPr>
              <w:t>4.4</w:t>
            </w:r>
          </w:p>
        </w:tc>
        <w:tc>
          <w:tcPr>
            <w:tcW w:w="441" w:type="pct"/>
            <w:noWrap/>
            <w:hideMark/>
          </w:tcPr>
          <w:p w14:paraId="24F86484" w14:textId="77777777" w:rsidR="001B0226" w:rsidRPr="001C70A1" w:rsidRDefault="001B0226" w:rsidP="001C70A1">
            <w:pPr>
              <w:pStyle w:val="NoSpacing"/>
              <w:rPr>
                <w:sz w:val="21"/>
                <w:szCs w:val="21"/>
              </w:rPr>
            </w:pPr>
            <w:r w:rsidRPr="001C70A1">
              <w:rPr>
                <w:sz w:val="21"/>
                <w:szCs w:val="21"/>
              </w:rPr>
              <w:t>41.5</w:t>
            </w:r>
          </w:p>
        </w:tc>
        <w:tc>
          <w:tcPr>
            <w:tcW w:w="441" w:type="pct"/>
            <w:noWrap/>
            <w:hideMark/>
          </w:tcPr>
          <w:p w14:paraId="6834E7B4" w14:textId="77777777" w:rsidR="001B0226" w:rsidRPr="001C70A1" w:rsidRDefault="001B0226" w:rsidP="001C70A1">
            <w:pPr>
              <w:pStyle w:val="NoSpacing"/>
              <w:rPr>
                <w:sz w:val="21"/>
                <w:szCs w:val="21"/>
              </w:rPr>
            </w:pPr>
            <w:r w:rsidRPr="001C70A1">
              <w:rPr>
                <w:sz w:val="21"/>
                <w:szCs w:val="21"/>
              </w:rPr>
              <w:t>45.0</w:t>
            </w:r>
          </w:p>
        </w:tc>
        <w:tc>
          <w:tcPr>
            <w:tcW w:w="570" w:type="pct"/>
            <w:noWrap/>
            <w:hideMark/>
          </w:tcPr>
          <w:p w14:paraId="50A9D6BB" w14:textId="77777777" w:rsidR="001B0226" w:rsidRPr="001C70A1" w:rsidRDefault="001B0226" w:rsidP="001C70A1">
            <w:pPr>
              <w:pStyle w:val="NoSpacing"/>
              <w:rPr>
                <w:sz w:val="21"/>
                <w:szCs w:val="21"/>
              </w:rPr>
            </w:pPr>
            <w:r w:rsidRPr="001C70A1">
              <w:rPr>
                <w:sz w:val="21"/>
                <w:szCs w:val="21"/>
              </w:rPr>
              <w:t>99.2</w:t>
            </w:r>
          </w:p>
        </w:tc>
        <w:tc>
          <w:tcPr>
            <w:tcW w:w="624" w:type="pct"/>
            <w:noWrap/>
            <w:hideMark/>
          </w:tcPr>
          <w:p w14:paraId="1E9FA4D1" w14:textId="0219E92E" w:rsidR="001B0226" w:rsidRPr="001C70A1" w:rsidRDefault="001B0226" w:rsidP="001C70A1">
            <w:pPr>
              <w:pStyle w:val="NoSpacing"/>
              <w:rPr>
                <w:sz w:val="21"/>
                <w:szCs w:val="21"/>
              </w:rPr>
            </w:pPr>
          </w:p>
        </w:tc>
      </w:tr>
      <w:tr w:rsidR="001B0226" w:rsidRPr="001C70A1" w14:paraId="6045761E" w14:textId="77777777" w:rsidTr="001B2468">
        <w:trPr>
          <w:trHeight w:val="288"/>
        </w:trPr>
        <w:tc>
          <w:tcPr>
            <w:tcW w:w="322" w:type="pct"/>
            <w:noWrap/>
            <w:hideMark/>
          </w:tcPr>
          <w:p w14:paraId="4B377D0F" w14:textId="44F9641D" w:rsidR="001B0226" w:rsidRPr="001C70A1" w:rsidRDefault="005C77D3" w:rsidP="001C70A1">
            <w:pPr>
              <w:pStyle w:val="NoSpacing"/>
              <w:rPr>
                <w:sz w:val="20"/>
                <w:szCs w:val="20"/>
              </w:rPr>
            </w:pPr>
            <w:r w:rsidRPr="001C70A1">
              <w:rPr>
                <w:sz w:val="20"/>
                <w:szCs w:val="20"/>
              </w:rPr>
              <w:t>MET</w:t>
            </w:r>
          </w:p>
        </w:tc>
        <w:tc>
          <w:tcPr>
            <w:tcW w:w="1812" w:type="pct"/>
            <w:noWrap/>
            <w:hideMark/>
          </w:tcPr>
          <w:p w14:paraId="2AC5739B" w14:textId="2E82766A" w:rsidR="001B0226" w:rsidRPr="001C70A1" w:rsidRDefault="001B0226" w:rsidP="001C70A1">
            <w:pPr>
              <w:pStyle w:val="NoSpacing"/>
              <w:rPr>
                <w:sz w:val="21"/>
                <w:szCs w:val="21"/>
              </w:rPr>
            </w:pPr>
            <w:r w:rsidRPr="001C70A1">
              <w:rPr>
                <w:sz w:val="21"/>
                <w:szCs w:val="21"/>
              </w:rPr>
              <w:t xml:space="preserve">Metabolic </w:t>
            </w:r>
            <w:r w:rsidR="005C77D3" w:rsidRPr="001C70A1">
              <w:rPr>
                <w:sz w:val="21"/>
                <w:szCs w:val="21"/>
              </w:rPr>
              <w:t>equivalent minutes</w:t>
            </w:r>
          </w:p>
        </w:tc>
        <w:tc>
          <w:tcPr>
            <w:tcW w:w="473" w:type="pct"/>
            <w:noWrap/>
            <w:hideMark/>
          </w:tcPr>
          <w:p w14:paraId="73F0BBE6" w14:textId="77777777" w:rsidR="001B0226" w:rsidRPr="001C70A1" w:rsidRDefault="001B0226" w:rsidP="001C70A1">
            <w:pPr>
              <w:pStyle w:val="NoSpacing"/>
              <w:rPr>
                <w:sz w:val="21"/>
                <w:szCs w:val="21"/>
              </w:rPr>
            </w:pPr>
            <w:r w:rsidRPr="001C70A1">
              <w:rPr>
                <w:sz w:val="21"/>
                <w:szCs w:val="21"/>
              </w:rPr>
              <w:t>498628</w:t>
            </w:r>
          </w:p>
        </w:tc>
        <w:tc>
          <w:tcPr>
            <w:tcW w:w="318" w:type="pct"/>
            <w:noWrap/>
            <w:hideMark/>
          </w:tcPr>
          <w:p w14:paraId="75656867"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4E632F61" w14:textId="77777777" w:rsidR="001B0226" w:rsidRPr="001C70A1" w:rsidRDefault="001B0226" w:rsidP="001C70A1">
            <w:pPr>
              <w:pStyle w:val="NoSpacing"/>
              <w:rPr>
                <w:sz w:val="21"/>
                <w:szCs w:val="21"/>
              </w:rPr>
            </w:pPr>
            <w:r w:rsidRPr="001C70A1">
              <w:rPr>
                <w:sz w:val="21"/>
                <w:szCs w:val="21"/>
              </w:rPr>
              <w:t>1386.0</w:t>
            </w:r>
          </w:p>
        </w:tc>
        <w:tc>
          <w:tcPr>
            <w:tcW w:w="441" w:type="pct"/>
            <w:noWrap/>
            <w:hideMark/>
          </w:tcPr>
          <w:p w14:paraId="4E1D6EBC" w14:textId="77777777" w:rsidR="001B0226" w:rsidRPr="001C70A1" w:rsidRDefault="001B0226" w:rsidP="001C70A1">
            <w:pPr>
              <w:pStyle w:val="NoSpacing"/>
              <w:rPr>
                <w:sz w:val="21"/>
                <w:szCs w:val="21"/>
              </w:rPr>
            </w:pPr>
            <w:r w:rsidRPr="001C70A1">
              <w:rPr>
                <w:sz w:val="21"/>
                <w:szCs w:val="21"/>
              </w:rPr>
              <w:t>2553.7</w:t>
            </w:r>
          </w:p>
        </w:tc>
        <w:tc>
          <w:tcPr>
            <w:tcW w:w="570" w:type="pct"/>
            <w:noWrap/>
            <w:hideMark/>
          </w:tcPr>
          <w:p w14:paraId="5A2DFB9C" w14:textId="77777777" w:rsidR="001B0226" w:rsidRPr="001C70A1" w:rsidRDefault="001B0226" w:rsidP="001C70A1">
            <w:pPr>
              <w:pStyle w:val="NoSpacing"/>
              <w:rPr>
                <w:sz w:val="21"/>
                <w:szCs w:val="21"/>
              </w:rPr>
            </w:pPr>
            <w:r w:rsidRPr="001C70A1">
              <w:rPr>
                <w:sz w:val="21"/>
                <w:szCs w:val="21"/>
              </w:rPr>
              <w:t>125118.0</w:t>
            </w:r>
          </w:p>
        </w:tc>
        <w:tc>
          <w:tcPr>
            <w:tcW w:w="624" w:type="pct"/>
            <w:noWrap/>
            <w:hideMark/>
          </w:tcPr>
          <w:p w14:paraId="311A7D4B" w14:textId="11C7C73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7"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12C1F719" w14:textId="77777777" w:rsidTr="001B2468">
        <w:trPr>
          <w:trHeight w:val="288"/>
        </w:trPr>
        <w:tc>
          <w:tcPr>
            <w:tcW w:w="322" w:type="pct"/>
            <w:noWrap/>
            <w:hideMark/>
          </w:tcPr>
          <w:p w14:paraId="63D14EDD" w14:textId="5E059E17" w:rsidR="001B0226" w:rsidRPr="001C70A1" w:rsidRDefault="005C77D3" w:rsidP="001C70A1">
            <w:pPr>
              <w:pStyle w:val="NoSpacing"/>
              <w:rPr>
                <w:sz w:val="20"/>
                <w:szCs w:val="20"/>
              </w:rPr>
            </w:pPr>
            <w:r w:rsidRPr="001C70A1">
              <w:rPr>
                <w:sz w:val="20"/>
                <w:szCs w:val="20"/>
              </w:rPr>
              <w:t>NEP</w:t>
            </w:r>
          </w:p>
        </w:tc>
        <w:tc>
          <w:tcPr>
            <w:tcW w:w="1812" w:type="pct"/>
            <w:noWrap/>
            <w:hideMark/>
          </w:tcPr>
          <w:p w14:paraId="6FCB58B0" w14:textId="188ED38A" w:rsidR="001B0226" w:rsidRPr="001C70A1" w:rsidRDefault="001B0226" w:rsidP="001C70A1">
            <w:pPr>
              <w:pStyle w:val="NoSpacing"/>
              <w:rPr>
                <w:sz w:val="21"/>
                <w:szCs w:val="21"/>
              </w:rPr>
            </w:pPr>
            <w:r w:rsidRPr="001C70A1">
              <w:rPr>
                <w:sz w:val="21"/>
                <w:szCs w:val="21"/>
              </w:rPr>
              <w:t xml:space="preserve">Nature </w:t>
            </w:r>
            <w:r w:rsidR="005C77D3" w:rsidRPr="001C70A1">
              <w:rPr>
                <w:sz w:val="21"/>
                <w:szCs w:val="21"/>
              </w:rPr>
              <w:t xml:space="preserve">environment </w:t>
            </w:r>
            <w:r w:rsidRPr="001C70A1">
              <w:rPr>
                <w:sz w:val="21"/>
                <w:szCs w:val="21"/>
              </w:rPr>
              <w:t>percentage</w:t>
            </w:r>
          </w:p>
        </w:tc>
        <w:tc>
          <w:tcPr>
            <w:tcW w:w="473" w:type="pct"/>
            <w:noWrap/>
            <w:hideMark/>
          </w:tcPr>
          <w:p w14:paraId="6716410F" w14:textId="77777777" w:rsidR="001B0226" w:rsidRPr="001C70A1" w:rsidRDefault="001B0226" w:rsidP="001C70A1">
            <w:pPr>
              <w:pStyle w:val="NoSpacing"/>
              <w:rPr>
                <w:sz w:val="21"/>
                <w:szCs w:val="21"/>
              </w:rPr>
            </w:pPr>
            <w:r w:rsidRPr="001C70A1">
              <w:rPr>
                <w:sz w:val="21"/>
                <w:szCs w:val="21"/>
              </w:rPr>
              <w:t>497542</w:t>
            </w:r>
          </w:p>
        </w:tc>
        <w:tc>
          <w:tcPr>
            <w:tcW w:w="318" w:type="pct"/>
            <w:noWrap/>
            <w:hideMark/>
          </w:tcPr>
          <w:p w14:paraId="5BCAD6A8"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0F99CEB0" w14:textId="77777777" w:rsidR="001B0226" w:rsidRPr="001C70A1" w:rsidRDefault="001B0226" w:rsidP="001C70A1">
            <w:pPr>
              <w:pStyle w:val="NoSpacing"/>
              <w:rPr>
                <w:sz w:val="21"/>
                <w:szCs w:val="21"/>
              </w:rPr>
            </w:pPr>
            <w:r w:rsidRPr="001C70A1">
              <w:rPr>
                <w:sz w:val="21"/>
                <w:szCs w:val="21"/>
              </w:rPr>
              <w:t>36.6</w:t>
            </w:r>
          </w:p>
        </w:tc>
        <w:tc>
          <w:tcPr>
            <w:tcW w:w="441" w:type="pct"/>
            <w:noWrap/>
            <w:hideMark/>
          </w:tcPr>
          <w:p w14:paraId="1A9AFFBF" w14:textId="77777777" w:rsidR="001B0226" w:rsidRPr="001C70A1" w:rsidRDefault="001B0226" w:rsidP="001C70A1">
            <w:pPr>
              <w:pStyle w:val="NoSpacing"/>
              <w:rPr>
                <w:sz w:val="21"/>
                <w:szCs w:val="21"/>
              </w:rPr>
            </w:pPr>
            <w:r w:rsidRPr="001C70A1">
              <w:rPr>
                <w:sz w:val="21"/>
                <w:szCs w:val="21"/>
              </w:rPr>
              <w:t>40.5</w:t>
            </w:r>
          </w:p>
        </w:tc>
        <w:tc>
          <w:tcPr>
            <w:tcW w:w="570" w:type="pct"/>
            <w:noWrap/>
            <w:hideMark/>
          </w:tcPr>
          <w:p w14:paraId="4751F2A4" w14:textId="77777777" w:rsidR="001B0226" w:rsidRPr="001C70A1" w:rsidRDefault="001B0226" w:rsidP="001C70A1">
            <w:pPr>
              <w:pStyle w:val="NoSpacing"/>
              <w:rPr>
                <w:sz w:val="21"/>
                <w:szCs w:val="21"/>
              </w:rPr>
            </w:pPr>
            <w:r w:rsidRPr="001C70A1">
              <w:rPr>
                <w:sz w:val="21"/>
                <w:szCs w:val="21"/>
              </w:rPr>
              <w:t>100.0</w:t>
            </w:r>
          </w:p>
        </w:tc>
        <w:tc>
          <w:tcPr>
            <w:tcW w:w="624" w:type="pct"/>
            <w:noWrap/>
            <w:hideMark/>
          </w:tcPr>
          <w:p w14:paraId="2DD65685" w14:textId="43D0855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8"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2CA78AA7" w14:textId="77777777" w:rsidTr="001B2468">
        <w:trPr>
          <w:trHeight w:val="288"/>
        </w:trPr>
        <w:tc>
          <w:tcPr>
            <w:tcW w:w="322" w:type="pct"/>
            <w:noWrap/>
            <w:hideMark/>
          </w:tcPr>
          <w:p w14:paraId="36313833" w14:textId="3A562049" w:rsidR="001B0226" w:rsidRPr="001C70A1" w:rsidRDefault="005C77D3" w:rsidP="001C70A1">
            <w:pPr>
              <w:pStyle w:val="NoSpacing"/>
              <w:rPr>
                <w:sz w:val="20"/>
                <w:szCs w:val="20"/>
              </w:rPr>
            </w:pPr>
            <w:r w:rsidRPr="001C70A1">
              <w:rPr>
                <w:sz w:val="20"/>
                <w:szCs w:val="20"/>
              </w:rPr>
              <w:t>NO1</w:t>
            </w:r>
          </w:p>
        </w:tc>
        <w:tc>
          <w:tcPr>
            <w:tcW w:w="1812" w:type="pct"/>
            <w:noWrap/>
            <w:hideMark/>
          </w:tcPr>
          <w:p w14:paraId="1945C642" w14:textId="1521717B" w:rsidR="001B0226" w:rsidRPr="001C70A1" w:rsidRDefault="001B0226" w:rsidP="001C70A1">
            <w:pPr>
              <w:pStyle w:val="NoSpacing"/>
              <w:rPr>
                <w:sz w:val="21"/>
                <w:szCs w:val="21"/>
              </w:rPr>
            </w:pPr>
            <w:r w:rsidRPr="001C70A1">
              <w:rPr>
                <w:sz w:val="21"/>
                <w:szCs w:val="21"/>
              </w:rPr>
              <w:t xml:space="preserve">Nitrogen </w:t>
            </w:r>
            <w:r w:rsidR="005C77D3" w:rsidRPr="001C70A1">
              <w:rPr>
                <w:sz w:val="21"/>
                <w:szCs w:val="21"/>
              </w:rPr>
              <w:t>oxide</w:t>
            </w:r>
          </w:p>
        </w:tc>
        <w:tc>
          <w:tcPr>
            <w:tcW w:w="473" w:type="pct"/>
            <w:noWrap/>
            <w:hideMark/>
          </w:tcPr>
          <w:p w14:paraId="24D3A1A1"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65EC542F" w14:textId="77777777" w:rsidR="001B0226" w:rsidRPr="001C70A1" w:rsidRDefault="001B0226" w:rsidP="001C70A1">
            <w:pPr>
              <w:pStyle w:val="NoSpacing"/>
              <w:rPr>
                <w:sz w:val="21"/>
                <w:szCs w:val="21"/>
              </w:rPr>
            </w:pPr>
            <w:r w:rsidRPr="001C70A1">
              <w:rPr>
                <w:sz w:val="21"/>
                <w:szCs w:val="21"/>
              </w:rPr>
              <w:t>19.7</w:t>
            </w:r>
          </w:p>
        </w:tc>
        <w:tc>
          <w:tcPr>
            <w:tcW w:w="441" w:type="pct"/>
            <w:noWrap/>
            <w:hideMark/>
          </w:tcPr>
          <w:p w14:paraId="36667FD8" w14:textId="77777777" w:rsidR="001B0226" w:rsidRPr="001C70A1" w:rsidRDefault="001B0226" w:rsidP="001C70A1">
            <w:pPr>
              <w:pStyle w:val="NoSpacing"/>
              <w:rPr>
                <w:sz w:val="21"/>
                <w:szCs w:val="21"/>
              </w:rPr>
            </w:pPr>
            <w:r w:rsidRPr="001C70A1">
              <w:rPr>
                <w:sz w:val="21"/>
                <w:szCs w:val="21"/>
              </w:rPr>
              <w:t>42.4</w:t>
            </w:r>
          </w:p>
        </w:tc>
        <w:tc>
          <w:tcPr>
            <w:tcW w:w="441" w:type="pct"/>
            <w:noWrap/>
            <w:hideMark/>
          </w:tcPr>
          <w:p w14:paraId="1543431C" w14:textId="77777777" w:rsidR="001B0226" w:rsidRPr="001C70A1" w:rsidRDefault="001B0226" w:rsidP="001C70A1">
            <w:pPr>
              <w:pStyle w:val="NoSpacing"/>
              <w:rPr>
                <w:sz w:val="21"/>
                <w:szCs w:val="21"/>
              </w:rPr>
            </w:pPr>
            <w:r w:rsidRPr="001C70A1">
              <w:rPr>
                <w:sz w:val="21"/>
                <w:szCs w:val="21"/>
              </w:rPr>
              <w:t>44.1</w:t>
            </w:r>
          </w:p>
        </w:tc>
        <w:tc>
          <w:tcPr>
            <w:tcW w:w="570" w:type="pct"/>
            <w:noWrap/>
            <w:hideMark/>
          </w:tcPr>
          <w:p w14:paraId="50724125" w14:textId="77777777" w:rsidR="001B0226" w:rsidRPr="001C70A1" w:rsidRDefault="001B0226" w:rsidP="001C70A1">
            <w:pPr>
              <w:pStyle w:val="NoSpacing"/>
              <w:rPr>
                <w:sz w:val="21"/>
                <w:szCs w:val="21"/>
              </w:rPr>
            </w:pPr>
            <w:r w:rsidRPr="001C70A1">
              <w:rPr>
                <w:sz w:val="21"/>
                <w:szCs w:val="21"/>
              </w:rPr>
              <w:t>265.9</w:t>
            </w:r>
          </w:p>
        </w:tc>
        <w:tc>
          <w:tcPr>
            <w:tcW w:w="624" w:type="pct"/>
            <w:noWrap/>
            <w:hideMark/>
          </w:tcPr>
          <w:p w14:paraId="4A39F637" w14:textId="14CD2DE3"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9"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0"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0A0D9862" w14:textId="77777777" w:rsidTr="001B2468">
        <w:trPr>
          <w:trHeight w:val="288"/>
        </w:trPr>
        <w:tc>
          <w:tcPr>
            <w:tcW w:w="322" w:type="pct"/>
            <w:noWrap/>
            <w:hideMark/>
          </w:tcPr>
          <w:p w14:paraId="327EE702" w14:textId="3F0B30CF" w:rsidR="001B0226" w:rsidRPr="001C70A1" w:rsidRDefault="005C77D3" w:rsidP="001C70A1">
            <w:pPr>
              <w:pStyle w:val="NoSpacing"/>
              <w:rPr>
                <w:sz w:val="20"/>
                <w:szCs w:val="20"/>
              </w:rPr>
            </w:pPr>
            <w:r w:rsidRPr="001C70A1">
              <w:rPr>
                <w:sz w:val="20"/>
                <w:szCs w:val="20"/>
              </w:rPr>
              <w:t>NO2</w:t>
            </w:r>
          </w:p>
        </w:tc>
        <w:tc>
          <w:tcPr>
            <w:tcW w:w="1812" w:type="pct"/>
            <w:noWrap/>
            <w:hideMark/>
          </w:tcPr>
          <w:p w14:paraId="4971165C" w14:textId="2B5C46B9" w:rsidR="001B0226" w:rsidRPr="001C70A1" w:rsidRDefault="001B0226" w:rsidP="001C70A1">
            <w:pPr>
              <w:pStyle w:val="NoSpacing"/>
              <w:rPr>
                <w:sz w:val="21"/>
                <w:szCs w:val="21"/>
              </w:rPr>
            </w:pPr>
            <w:r w:rsidRPr="001C70A1">
              <w:rPr>
                <w:sz w:val="21"/>
                <w:szCs w:val="21"/>
              </w:rPr>
              <w:t xml:space="preserve">Nitrogen </w:t>
            </w:r>
            <w:r w:rsidR="005C77D3" w:rsidRPr="001C70A1">
              <w:rPr>
                <w:sz w:val="21"/>
                <w:szCs w:val="21"/>
              </w:rPr>
              <w:t>dioxide</w:t>
            </w:r>
          </w:p>
        </w:tc>
        <w:tc>
          <w:tcPr>
            <w:tcW w:w="473" w:type="pct"/>
            <w:noWrap/>
            <w:hideMark/>
          </w:tcPr>
          <w:p w14:paraId="1273B113"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7B5CDDB8" w14:textId="77777777" w:rsidR="001B0226" w:rsidRPr="001C70A1" w:rsidRDefault="001B0226" w:rsidP="001C70A1">
            <w:pPr>
              <w:pStyle w:val="NoSpacing"/>
              <w:rPr>
                <w:sz w:val="21"/>
                <w:szCs w:val="21"/>
              </w:rPr>
            </w:pPr>
            <w:r w:rsidRPr="001C70A1">
              <w:rPr>
                <w:sz w:val="21"/>
                <w:szCs w:val="21"/>
              </w:rPr>
              <w:t>5.1</w:t>
            </w:r>
          </w:p>
        </w:tc>
        <w:tc>
          <w:tcPr>
            <w:tcW w:w="441" w:type="pct"/>
            <w:noWrap/>
            <w:hideMark/>
          </w:tcPr>
          <w:p w14:paraId="34B2E869" w14:textId="77777777" w:rsidR="001B0226" w:rsidRPr="001C70A1" w:rsidRDefault="001B0226" w:rsidP="001C70A1">
            <w:pPr>
              <w:pStyle w:val="NoSpacing"/>
              <w:rPr>
                <w:sz w:val="21"/>
                <w:szCs w:val="21"/>
              </w:rPr>
            </w:pPr>
            <w:r w:rsidRPr="001C70A1">
              <w:rPr>
                <w:sz w:val="21"/>
                <w:szCs w:val="21"/>
              </w:rPr>
              <w:t>21.3</w:t>
            </w:r>
          </w:p>
        </w:tc>
        <w:tc>
          <w:tcPr>
            <w:tcW w:w="441" w:type="pct"/>
            <w:noWrap/>
            <w:hideMark/>
          </w:tcPr>
          <w:p w14:paraId="4E8AD4B1" w14:textId="77777777" w:rsidR="001B0226" w:rsidRPr="001C70A1" w:rsidRDefault="001B0226" w:rsidP="001C70A1">
            <w:pPr>
              <w:pStyle w:val="NoSpacing"/>
              <w:rPr>
                <w:sz w:val="21"/>
                <w:szCs w:val="21"/>
              </w:rPr>
            </w:pPr>
            <w:r w:rsidRPr="001C70A1">
              <w:rPr>
                <w:sz w:val="21"/>
                <w:szCs w:val="21"/>
              </w:rPr>
              <w:t>22.4</w:t>
            </w:r>
          </w:p>
        </w:tc>
        <w:tc>
          <w:tcPr>
            <w:tcW w:w="570" w:type="pct"/>
            <w:noWrap/>
            <w:hideMark/>
          </w:tcPr>
          <w:p w14:paraId="3F0E6E41" w14:textId="77777777" w:rsidR="001B0226" w:rsidRPr="001C70A1" w:rsidRDefault="001B0226" w:rsidP="001C70A1">
            <w:pPr>
              <w:pStyle w:val="NoSpacing"/>
              <w:rPr>
                <w:sz w:val="21"/>
                <w:szCs w:val="21"/>
              </w:rPr>
            </w:pPr>
            <w:r w:rsidRPr="001C70A1">
              <w:rPr>
                <w:sz w:val="21"/>
                <w:szCs w:val="21"/>
              </w:rPr>
              <w:t>98.6</w:t>
            </w:r>
          </w:p>
        </w:tc>
        <w:tc>
          <w:tcPr>
            <w:tcW w:w="624" w:type="pct"/>
            <w:noWrap/>
            <w:hideMark/>
          </w:tcPr>
          <w:p w14:paraId="27A8994B" w14:textId="133F3AD6"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1"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399B5A63" w14:textId="77777777" w:rsidTr="001B2468">
        <w:trPr>
          <w:trHeight w:val="288"/>
        </w:trPr>
        <w:tc>
          <w:tcPr>
            <w:tcW w:w="322" w:type="pct"/>
            <w:noWrap/>
            <w:hideMark/>
          </w:tcPr>
          <w:p w14:paraId="469B9BAD" w14:textId="0E11F2AA" w:rsidR="001B0226" w:rsidRPr="001C70A1" w:rsidRDefault="005C77D3" w:rsidP="001C70A1">
            <w:pPr>
              <w:pStyle w:val="NoSpacing"/>
              <w:rPr>
                <w:sz w:val="20"/>
                <w:szCs w:val="20"/>
              </w:rPr>
            </w:pPr>
            <w:r w:rsidRPr="001C70A1">
              <w:rPr>
                <w:sz w:val="20"/>
                <w:szCs w:val="20"/>
              </w:rPr>
              <w:t>NOI</w:t>
            </w:r>
          </w:p>
        </w:tc>
        <w:tc>
          <w:tcPr>
            <w:tcW w:w="1812" w:type="pct"/>
            <w:noWrap/>
            <w:hideMark/>
          </w:tcPr>
          <w:p w14:paraId="5AB01EE7" w14:textId="77777777" w:rsidR="001B0226" w:rsidRPr="001C70A1" w:rsidRDefault="001B0226" w:rsidP="001C70A1">
            <w:pPr>
              <w:pStyle w:val="NoSpacing"/>
              <w:rPr>
                <w:sz w:val="21"/>
                <w:szCs w:val="21"/>
              </w:rPr>
            </w:pPr>
            <w:r w:rsidRPr="001C70A1">
              <w:rPr>
                <w:sz w:val="21"/>
                <w:szCs w:val="21"/>
              </w:rPr>
              <w:t>Noise</w:t>
            </w:r>
          </w:p>
        </w:tc>
        <w:tc>
          <w:tcPr>
            <w:tcW w:w="473" w:type="pct"/>
            <w:noWrap/>
            <w:hideMark/>
          </w:tcPr>
          <w:p w14:paraId="319E62B4"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243D649D" w14:textId="77777777" w:rsidR="001B0226" w:rsidRPr="001C70A1" w:rsidRDefault="001B0226" w:rsidP="001C70A1">
            <w:pPr>
              <w:pStyle w:val="NoSpacing"/>
              <w:rPr>
                <w:sz w:val="21"/>
                <w:szCs w:val="21"/>
              </w:rPr>
            </w:pPr>
            <w:r w:rsidRPr="001C70A1">
              <w:rPr>
                <w:sz w:val="21"/>
                <w:szCs w:val="21"/>
              </w:rPr>
              <w:t>46.7</w:t>
            </w:r>
          </w:p>
        </w:tc>
        <w:tc>
          <w:tcPr>
            <w:tcW w:w="441" w:type="pct"/>
            <w:noWrap/>
            <w:hideMark/>
          </w:tcPr>
          <w:p w14:paraId="6249B0FA" w14:textId="77777777" w:rsidR="001B0226" w:rsidRPr="001C70A1" w:rsidRDefault="001B0226" w:rsidP="001C70A1">
            <w:pPr>
              <w:pStyle w:val="NoSpacing"/>
              <w:rPr>
                <w:sz w:val="21"/>
                <w:szCs w:val="21"/>
              </w:rPr>
            </w:pPr>
            <w:r w:rsidRPr="001C70A1">
              <w:rPr>
                <w:sz w:val="21"/>
                <w:szCs w:val="21"/>
              </w:rPr>
              <w:t>50.1</w:t>
            </w:r>
          </w:p>
        </w:tc>
        <w:tc>
          <w:tcPr>
            <w:tcW w:w="441" w:type="pct"/>
            <w:noWrap/>
            <w:hideMark/>
          </w:tcPr>
          <w:p w14:paraId="40174DC6" w14:textId="77777777" w:rsidR="001B0226" w:rsidRPr="001C70A1" w:rsidRDefault="001B0226" w:rsidP="001C70A1">
            <w:pPr>
              <w:pStyle w:val="NoSpacing"/>
              <w:rPr>
                <w:sz w:val="21"/>
                <w:szCs w:val="21"/>
              </w:rPr>
            </w:pPr>
            <w:r w:rsidRPr="001C70A1">
              <w:rPr>
                <w:sz w:val="21"/>
                <w:szCs w:val="21"/>
              </w:rPr>
              <w:t>51.2</w:t>
            </w:r>
          </w:p>
        </w:tc>
        <w:tc>
          <w:tcPr>
            <w:tcW w:w="570" w:type="pct"/>
            <w:noWrap/>
            <w:hideMark/>
          </w:tcPr>
          <w:p w14:paraId="590F6E6F" w14:textId="77777777" w:rsidR="001B0226" w:rsidRPr="001C70A1" w:rsidRDefault="001B0226" w:rsidP="001C70A1">
            <w:pPr>
              <w:pStyle w:val="NoSpacing"/>
              <w:rPr>
                <w:sz w:val="21"/>
                <w:szCs w:val="21"/>
              </w:rPr>
            </w:pPr>
            <w:r w:rsidRPr="001C70A1">
              <w:rPr>
                <w:sz w:val="21"/>
                <w:szCs w:val="21"/>
              </w:rPr>
              <w:t>88.5</w:t>
            </w:r>
          </w:p>
        </w:tc>
        <w:tc>
          <w:tcPr>
            <w:tcW w:w="624" w:type="pct"/>
            <w:noWrap/>
            <w:hideMark/>
          </w:tcPr>
          <w:p w14:paraId="400C796E" w14:textId="615B6545" w:rsidR="001B0226" w:rsidRPr="001C70A1" w:rsidRDefault="001B0226" w:rsidP="001C70A1">
            <w:pPr>
              <w:pStyle w:val="NoSpacing"/>
              <w:rPr>
                <w:sz w:val="21"/>
                <w:szCs w:val="21"/>
              </w:rPr>
            </w:pPr>
          </w:p>
        </w:tc>
      </w:tr>
      <w:tr w:rsidR="001B0226" w:rsidRPr="001C70A1" w14:paraId="105FBFF5" w14:textId="77777777" w:rsidTr="001B2468">
        <w:trPr>
          <w:trHeight w:val="288"/>
        </w:trPr>
        <w:tc>
          <w:tcPr>
            <w:tcW w:w="322" w:type="pct"/>
            <w:noWrap/>
            <w:hideMark/>
          </w:tcPr>
          <w:p w14:paraId="17E7513F" w14:textId="619713DC" w:rsidR="001B0226" w:rsidRPr="001C70A1" w:rsidRDefault="005C77D3" w:rsidP="001C70A1">
            <w:pPr>
              <w:pStyle w:val="NoSpacing"/>
              <w:rPr>
                <w:sz w:val="20"/>
                <w:szCs w:val="20"/>
              </w:rPr>
            </w:pPr>
            <w:r w:rsidRPr="001C70A1">
              <w:rPr>
                <w:sz w:val="20"/>
                <w:szCs w:val="20"/>
              </w:rPr>
              <w:t>PM1</w:t>
            </w:r>
          </w:p>
        </w:tc>
        <w:tc>
          <w:tcPr>
            <w:tcW w:w="1812" w:type="pct"/>
            <w:noWrap/>
            <w:hideMark/>
          </w:tcPr>
          <w:p w14:paraId="2024AA17" w14:textId="77777777" w:rsidR="001B0226" w:rsidRPr="001C70A1" w:rsidRDefault="001B0226" w:rsidP="001C70A1">
            <w:pPr>
              <w:pStyle w:val="NoSpacing"/>
              <w:rPr>
                <w:sz w:val="21"/>
                <w:szCs w:val="21"/>
              </w:rPr>
            </w:pPr>
            <w:r w:rsidRPr="001C70A1">
              <w:rPr>
                <w:sz w:val="21"/>
                <w:szCs w:val="21"/>
              </w:rPr>
              <w:t>Air pollution, PM10</w:t>
            </w:r>
          </w:p>
        </w:tc>
        <w:tc>
          <w:tcPr>
            <w:tcW w:w="473" w:type="pct"/>
            <w:noWrap/>
            <w:hideMark/>
          </w:tcPr>
          <w:p w14:paraId="399E03C8" w14:textId="77777777" w:rsidR="001B0226" w:rsidRPr="001C70A1" w:rsidRDefault="001B0226" w:rsidP="001C70A1">
            <w:pPr>
              <w:pStyle w:val="NoSpacing"/>
              <w:rPr>
                <w:sz w:val="21"/>
                <w:szCs w:val="21"/>
              </w:rPr>
            </w:pPr>
            <w:r w:rsidRPr="001C70A1">
              <w:rPr>
                <w:sz w:val="21"/>
                <w:szCs w:val="21"/>
              </w:rPr>
              <w:t>495113</w:t>
            </w:r>
          </w:p>
        </w:tc>
        <w:tc>
          <w:tcPr>
            <w:tcW w:w="318" w:type="pct"/>
            <w:noWrap/>
            <w:hideMark/>
          </w:tcPr>
          <w:p w14:paraId="7E03D7CF" w14:textId="77777777" w:rsidR="001B0226" w:rsidRPr="001C70A1" w:rsidRDefault="001B0226" w:rsidP="001C70A1">
            <w:pPr>
              <w:pStyle w:val="NoSpacing"/>
              <w:rPr>
                <w:sz w:val="21"/>
                <w:szCs w:val="21"/>
              </w:rPr>
            </w:pPr>
            <w:r w:rsidRPr="001C70A1">
              <w:rPr>
                <w:sz w:val="21"/>
                <w:szCs w:val="21"/>
              </w:rPr>
              <w:t>5.9</w:t>
            </w:r>
          </w:p>
        </w:tc>
        <w:tc>
          <w:tcPr>
            <w:tcW w:w="441" w:type="pct"/>
            <w:noWrap/>
            <w:hideMark/>
          </w:tcPr>
          <w:p w14:paraId="747B1D54" w14:textId="77777777" w:rsidR="001B0226" w:rsidRPr="001C70A1" w:rsidRDefault="001B0226" w:rsidP="001C70A1">
            <w:pPr>
              <w:pStyle w:val="NoSpacing"/>
              <w:rPr>
                <w:sz w:val="21"/>
                <w:szCs w:val="21"/>
              </w:rPr>
            </w:pPr>
            <w:r w:rsidRPr="001C70A1">
              <w:rPr>
                <w:sz w:val="21"/>
                <w:szCs w:val="21"/>
              </w:rPr>
              <w:t>19.0</w:t>
            </w:r>
          </w:p>
        </w:tc>
        <w:tc>
          <w:tcPr>
            <w:tcW w:w="441" w:type="pct"/>
            <w:noWrap/>
            <w:hideMark/>
          </w:tcPr>
          <w:p w14:paraId="3221068B" w14:textId="77777777" w:rsidR="001B0226" w:rsidRPr="001C70A1" w:rsidRDefault="001B0226" w:rsidP="001C70A1">
            <w:pPr>
              <w:pStyle w:val="NoSpacing"/>
              <w:rPr>
                <w:sz w:val="21"/>
                <w:szCs w:val="21"/>
              </w:rPr>
            </w:pPr>
            <w:r w:rsidRPr="001C70A1">
              <w:rPr>
                <w:sz w:val="21"/>
                <w:szCs w:val="21"/>
              </w:rPr>
              <w:t>18.6</w:t>
            </w:r>
          </w:p>
        </w:tc>
        <w:tc>
          <w:tcPr>
            <w:tcW w:w="570" w:type="pct"/>
            <w:noWrap/>
            <w:hideMark/>
          </w:tcPr>
          <w:p w14:paraId="3804D30B" w14:textId="77777777" w:rsidR="001B0226" w:rsidRPr="001C70A1" w:rsidRDefault="001B0226" w:rsidP="001C70A1">
            <w:pPr>
              <w:pStyle w:val="NoSpacing"/>
              <w:rPr>
                <w:sz w:val="21"/>
                <w:szCs w:val="21"/>
              </w:rPr>
            </w:pPr>
            <w:r w:rsidRPr="001C70A1">
              <w:rPr>
                <w:sz w:val="21"/>
                <w:szCs w:val="21"/>
              </w:rPr>
              <w:t>30.5</w:t>
            </w:r>
          </w:p>
        </w:tc>
        <w:tc>
          <w:tcPr>
            <w:tcW w:w="624" w:type="pct"/>
            <w:noWrap/>
            <w:hideMark/>
          </w:tcPr>
          <w:p w14:paraId="2C2130F4" w14:textId="7BB154DB"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2"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23430A42" w14:textId="77777777" w:rsidTr="001B2468">
        <w:trPr>
          <w:trHeight w:val="288"/>
        </w:trPr>
        <w:tc>
          <w:tcPr>
            <w:tcW w:w="322" w:type="pct"/>
            <w:noWrap/>
            <w:hideMark/>
          </w:tcPr>
          <w:p w14:paraId="4453E023" w14:textId="7BE1D049" w:rsidR="001B0226" w:rsidRPr="001C70A1" w:rsidRDefault="005C77D3" w:rsidP="001C70A1">
            <w:pPr>
              <w:pStyle w:val="NoSpacing"/>
              <w:rPr>
                <w:sz w:val="20"/>
                <w:szCs w:val="20"/>
              </w:rPr>
            </w:pPr>
            <w:r w:rsidRPr="001C70A1">
              <w:rPr>
                <w:sz w:val="20"/>
                <w:szCs w:val="20"/>
              </w:rPr>
              <w:t>PM2</w:t>
            </w:r>
          </w:p>
        </w:tc>
        <w:tc>
          <w:tcPr>
            <w:tcW w:w="1812" w:type="pct"/>
            <w:noWrap/>
            <w:hideMark/>
          </w:tcPr>
          <w:p w14:paraId="60CA7927" w14:textId="77777777" w:rsidR="001B0226" w:rsidRPr="001C70A1" w:rsidRDefault="001B0226" w:rsidP="001C70A1">
            <w:pPr>
              <w:pStyle w:val="NoSpacing"/>
              <w:rPr>
                <w:sz w:val="21"/>
                <w:szCs w:val="21"/>
              </w:rPr>
            </w:pPr>
            <w:r w:rsidRPr="001C70A1">
              <w:rPr>
                <w:sz w:val="21"/>
                <w:szCs w:val="21"/>
              </w:rPr>
              <w:t>Air pollution, PM2.5</w:t>
            </w:r>
          </w:p>
        </w:tc>
        <w:tc>
          <w:tcPr>
            <w:tcW w:w="473" w:type="pct"/>
            <w:noWrap/>
            <w:hideMark/>
          </w:tcPr>
          <w:p w14:paraId="5296B039" w14:textId="77777777" w:rsidR="001B0226" w:rsidRPr="001C70A1" w:rsidRDefault="001B0226" w:rsidP="001C70A1">
            <w:pPr>
              <w:pStyle w:val="NoSpacing"/>
              <w:rPr>
                <w:sz w:val="21"/>
                <w:szCs w:val="21"/>
              </w:rPr>
            </w:pPr>
            <w:r w:rsidRPr="001C70A1">
              <w:rPr>
                <w:sz w:val="21"/>
                <w:szCs w:val="21"/>
              </w:rPr>
              <w:t>461201</w:t>
            </w:r>
          </w:p>
        </w:tc>
        <w:tc>
          <w:tcPr>
            <w:tcW w:w="318" w:type="pct"/>
            <w:noWrap/>
            <w:hideMark/>
          </w:tcPr>
          <w:p w14:paraId="79F3597D" w14:textId="77777777" w:rsidR="001B0226" w:rsidRPr="001C70A1" w:rsidRDefault="001B0226" w:rsidP="001C70A1">
            <w:pPr>
              <w:pStyle w:val="NoSpacing"/>
              <w:rPr>
                <w:sz w:val="21"/>
                <w:szCs w:val="21"/>
              </w:rPr>
            </w:pPr>
            <w:r w:rsidRPr="001C70A1">
              <w:rPr>
                <w:sz w:val="21"/>
                <w:szCs w:val="21"/>
              </w:rPr>
              <w:t>8.2</w:t>
            </w:r>
          </w:p>
        </w:tc>
        <w:tc>
          <w:tcPr>
            <w:tcW w:w="441" w:type="pct"/>
            <w:noWrap/>
            <w:hideMark/>
          </w:tcPr>
          <w:p w14:paraId="07BD0800" w14:textId="77777777" w:rsidR="001B0226" w:rsidRPr="001C70A1" w:rsidRDefault="001B0226" w:rsidP="001C70A1">
            <w:pPr>
              <w:pStyle w:val="NoSpacing"/>
              <w:rPr>
                <w:sz w:val="21"/>
                <w:szCs w:val="21"/>
              </w:rPr>
            </w:pPr>
            <w:r w:rsidRPr="001C70A1">
              <w:rPr>
                <w:sz w:val="21"/>
                <w:szCs w:val="21"/>
              </w:rPr>
              <w:t>9.9</w:t>
            </w:r>
          </w:p>
        </w:tc>
        <w:tc>
          <w:tcPr>
            <w:tcW w:w="441" w:type="pct"/>
            <w:noWrap/>
            <w:hideMark/>
          </w:tcPr>
          <w:p w14:paraId="79E89794" w14:textId="77777777" w:rsidR="001B0226" w:rsidRPr="001C70A1" w:rsidRDefault="001B0226" w:rsidP="001C70A1">
            <w:pPr>
              <w:pStyle w:val="NoSpacing"/>
              <w:rPr>
                <w:sz w:val="21"/>
                <w:szCs w:val="21"/>
              </w:rPr>
            </w:pPr>
            <w:r w:rsidRPr="001C70A1">
              <w:rPr>
                <w:sz w:val="21"/>
                <w:szCs w:val="21"/>
              </w:rPr>
              <w:t>10.0</w:t>
            </w:r>
          </w:p>
        </w:tc>
        <w:tc>
          <w:tcPr>
            <w:tcW w:w="570" w:type="pct"/>
            <w:noWrap/>
            <w:hideMark/>
          </w:tcPr>
          <w:p w14:paraId="6B0BEFB7" w14:textId="77777777" w:rsidR="001B0226" w:rsidRPr="001C70A1" w:rsidRDefault="001B0226" w:rsidP="001C70A1">
            <w:pPr>
              <w:pStyle w:val="NoSpacing"/>
              <w:rPr>
                <w:sz w:val="21"/>
                <w:szCs w:val="21"/>
              </w:rPr>
            </w:pPr>
            <w:r w:rsidRPr="001C70A1">
              <w:rPr>
                <w:sz w:val="21"/>
                <w:szCs w:val="21"/>
              </w:rPr>
              <w:t>21.3</w:t>
            </w:r>
          </w:p>
        </w:tc>
        <w:tc>
          <w:tcPr>
            <w:tcW w:w="624" w:type="pct"/>
            <w:noWrap/>
            <w:hideMark/>
          </w:tcPr>
          <w:p w14:paraId="43F82F80" w14:textId="7070C0CC"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3"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499FA3A7" w14:textId="77777777" w:rsidTr="001B2468">
        <w:trPr>
          <w:trHeight w:val="288"/>
        </w:trPr>
        <w:tc>
          <w:tcPr>
            <w:tcW w:w="322" w:type="pct"/>
            <w:noWrap/>
            <w:hideMark/>
          </w:tcPr>
          <w:p w14:paraId="5DED47C3" w14:textId="210079E8" w:rsidR="001B0226" w:rsidRPr="001C70A1" w:rsidRDefault="005C77D3" w:rsidP="001C70A1">
            <w:pPr>
              <w:pStyle w:val="NoSpacing"/>
              <w:rPr>
                <w:sz w:val="20"/>
                <w:szCs w:val="20"/>
              </w:rPr>
            </w:pPr>
            <w:r w:rsidRPr="001C70A1">
              <w:rPr>
                <w:sz w:val="20"/>
                <w:szCs w:val="20"/>
              </w:rPr>
              <w:t>SDN</w:t>
            </w:r>
          </w:p>
        </w:tc>
        <w:tc>
          <w:tcPr>
            <w:tcW w:w="1812" w:type="pct"/>
            <w:noWrap/>
            <w:hideMark/>
          </w:tcPr>
          <w:p w14:paraId="72E6F01C" w14:textId="2A5176A6" w:rsidR="001B0226" w:rsidRPr="001C70A1" w:rsidRDefault="001B0226" w:rsidP="001C70A1">
            <w:pPr>
              <w:pStyle w:val="NoSpacing"/>
              <w:rPr>
                <w:sz w:val="21"/>
                <w:szCs w:val="21"/>
              </w:rPr>
            </w:pPr>
            <w:r w:rsidRPr="001C70A1">
              <w:rPr>
                <w:sz w:val="21"/>
                <w:szCs w:val="21"/>
              </w:rPr>
              <w:t>Sedentary behavior</w:t>
            </w:r>
          </w:p>
        </w:tc>
        <w:tc>
          <w:tcPr>
            <w:tcW w:w="473" w:type="pct"/>
            <w:noWrap/>
            <w:hideMark/>
          </w:tcPr>
          <w:p w14:paraId="20964E12" w14:textId="77777777" w:rsidR="001B0226" w:rsidRPr="001C70A1" w:rsidRDefault="001B0226" w:rsidP="001C70A1">
            <w:pPr>
              <w:pStyle w:val="NoSpacing"/>
              <w:rPr>
                <w:sz w:val="21"/>
                <w:szCs w:val="21"/>
              </w:rPr>
            </w:pPr>
            <w:r w:rsidRPr="001C70A1">
              <w:rPr>
                <w:sz w:val="21"/>
                <w:szCs w:val="21"/>
              </w:rPr>
              <w:t>500967</w:t>
            </w:r>
          </w:p>
        </w:tc>
        <w:tc>
          <w:tcPr>
            <w:tcW w:w="318" w:type="pct"/>
            <w:noWrap/>
            <w:hideMark/>
          </w:tcPr>
          <w:p w14:paraId="413DD198"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7B9E91E0" w14:textId="77777777" w:rsidR="001B0226" w:rsidRPr="001C70A1" w:rsidRDefault="001B0226" w:rsidP="001C70A1">
            <w:pPr>
              <w:pStyle w:val="NoSpacing"/>
              <w:rPr>
                <w:sz w:val="21"/>
                <w:szCs w:val="21"/>
              </w:rPr>
            </w:pPr>
            <w:r w:rsidRPr="001C70A1">
              <w:rPr>
                <w:sz w:val="21"/>
                <w:szCs w:val="21"/>
              </w:rPr>
              <w:t>4.0</w:t>
            </w:r>
          </w:p>
        </w:tc>
        <w:tc>
          <w:tcPr>
            <w:tcW w:w="441" w:type="pct"/>
            <w:noWrap/>
            <w:hideMark/>
          </w:tcPr>
          <w:p w14:paraId="0D4F4087" w14:textId="77777777" w:rsidR="001B0226" w:rsidRPr="001C70A1" w:rsidRDefault="001B0226" w:rsidP="001C70A1">
            <w:pPr>
              <w:pStyle w:val="NoSpacing"/>
              <w:rPr>
                <w:sz w:val="21"/>
                <w:szCs w:val="21"/>
              </w:rPr>
            </w:pPr>
            <w:r w:rsidRPr="001C70A1">
              <w:rPr>
                <w:sz w:val="21"/>
                <w:szCs w:val="21"/>
              </w:rPr>
              <w:t>4.5</w:t>
            </w:r>
          </w:p>
        </w:tc>
        <w:tc>
          <w:tcPr>
            <w:tcW w:w="570" w:type="pct"/>
            <w:noWrap/>
            <w:hideMark/>
          </w:tcPr>
          <w:p w14:paraId="346B4227" w14:textId="77777777" w:rsidR="001B0226" w:rsidRPr="001C70A1" w:rsidRDefault="001B0226" w:rsidP="001C70A1">
            <w:pPr>
              <w:pStyle w:val="NoSpacing"/>
              <w:rPr>
                <w:sz w:val="21"/>
                <w:szCs w:val="21"/>
              </w:rPr>
            </w:pPr>
            <w:r w:rsidRPr="001C70A1">
              <w:rPr>
                <w:sz w:val="21"/>
                <w:szCs w:val="21"/>
              </w:rPr>
              <w:t>48.0</w:t>
            </w:r>
          </w:p>
        </w:tc>
        <w:tc>
          <w:tcPr>
            <w:tcW w:w="624" w:type="pct"/>
            <w:noWrap/>
            <w:hideMark/>
          </w:tcPr>
          <w:p w14:paraId="11D5941C" w14:textId="6C5437B7"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3C59751B" w14:textId="77777777" w:rsidTr="001B2468">
        <w:trPr>
          <w:trHeight w:val="288"/>
        </w:trPr>
        <w:tc>
          <w:tcPr>
            <w:tcW w:w="322" w:type="pct"/>
            <w:noWrap/>
            <w:hideMark/>
          </w:tcPr>
          <w:p w14:paraId="0C562153" w14:textId="12418F15" w:rsidR="001B0226" w:rsidRPr="001C70A1" w:rsidRDefault="005C77D3" w:rsidP="001C70A1">
            <w:pPr>
              <w:pStyle w:val="NoSpacing"/>
              <w:rPr>
                <w:sz w:val="20"/>
                <w:szCs w:val="20"/>
              </w:rPr>
            </w:pPr>
            <w:r w:rsidRPr="001C70A1">
              <w:rPr>
                <w:sz w:val="20"/>
                <w:szCs w:val="20"/>
              </w:rPr>
              <w:t>SEA</w:t>
            </w:r>
          </w:p>
        </w:tc>
        <w:tc>
          <w:tcPr>
            <w:tcW w:w="1812" w:type="pct"/>
            <w:noWrap/>
            <w:hideMark/>
          </w:tcPr>
          <w:p w14:paraId="5F4936F5" w14:textId="35FB4628" w:rsidR="001B0226" w:rsidRPr="001C70A1" w:rsidRDefault="005C77D3" w:rsidP="001C70A1">
            <w:pPr>
              <w:pStyle w:val="NoSpacing"/>
              <w:rPr>
                <w:sz w:val="21"/>
                <w:szCs w:val="21"/>
              </w:rPr>
            </w:pPr>
            <w:r w:rsidRPr="001C70A1">
              <w:rPr>
                <w:sz w:val="21"/>
                <w:szCs w:val="21"/>
              </w:rPr>
              <w:t>Distance to coast</w:t>
            </w:r>
          </w:p>
        </w:tc>
        <w:tc>
          <w:tcPr>
            <w:tcW w:w="473" w:type="pct"/>
            <w:noWrap/>
            <w:hideMark/>
          </w:tcPr>
          <w:p w14:paraId="16CE2BA0" w14:textId="77777777" w:rsidR="001B0226" w:rsidRPr="001C70A1" w:rsidRDefault="001B0226" w:rsidP="001C70A1">
            <w:pPr>
              <w:pStyle w:val="NoSpacing"/>
              <w:rPr>
                <w:sz w:val="21"/>
                <w:szCs w:val="21"/>
              </w:rPr>
            </w:pPr>
            <w:r w:rsidRPr="001C70A1">
              <w:rPr>
                <w:sz w:val="21"/>
                <w:szCs w:val="21"/>
              </w:rPr>
              <w:t>497542</w:t>
            </w:r>
          </w:p>
        </w:tc>
        <w:tc>
          <w:tcPr>
            <w:tcW w:w="318" w:type="pct"/>
            <w:noWrap/>
            <w:hideMark/>
          </w:tcPr>
          <w:p w14:paraId="7E6C4BB3"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1BA1032C" w14:textId="77777777" w:rsidR="001B0226" w:rsidRPr="001C70A1" w:rsidRDefault="001B0226" w:rsidP="001C70A1">
            <w:pPr>
              <w:pStyle w:val="NoSpacing"/>
              <w:rPr>
                <w:sz w:val="21"/>
                <w:szCs w:val="21"/>
              </w:rPr>
            </w:pPr>
            <w:r w:rsidRPr="001C70A1">
              <w:rPr>
                <w:sz w:val="21"/>
                <w:szCs w:val="21"/>
              </w:rPr>
              <w:t>44.0</w:t>
            </w:r>
          </w:p>
        </w:tc>
        <w:tc>
          <w:tcPr>
            <w:tcW w:w="441" w:type="pct"/>
            <w:noWrap/>
            <w:hideMark/>
          </w:tcPr>
          <w:p w14:paraId="0B036D41" w14:textId="77777777" w:rsidR="001B0226" w:rsidRPr="001C70A1" w:rsidRDefault="001B0226" w:rsidP="001C70A1">
            <w:pPr>
              <w:pStyle w:val="NoSpacing"/>
              <w:rPr>
                <w:sz w:val="21"/>
                <w:szCs w:val="21"/>
              </w:rPr>
            </w:pPr>
            <w:r w:rsidRPr="001C70A1">
              <w:rPr>
                <w:sz w:val="21"/>
                <w:szCs w:val="21"/>
              </w:rPr>
              <w:t>41.6</w:t>
            </w:r>
          </w:p>
        </w:tc>
        <w:tc>
          <w:tcPr>
            <w:tcW w:w="570" w:type="pct"/>
            <w:noWrap/>
            <w:hideMark/>
          </w:tcPr>
          <w:p w14:paraId="1D8307EB" w14:textId="77777777" w:rsidR="001B0226" w:rsidRPr="001C70A1" w:rsidRDefault="001B0226" w:rsidP="001C70A1">
            <w:pPr>
              <w:pStyle w:val="NoSpacing"/>
              <w:rPr>
                <w:sz w:val="21"/>
                <w:szCs w:val="21"/>
              </w:rPr>
            </w:pPr>
            <w:r w:rsidRPr="001C70A1">
              <w:rPr>
                <w:sz w:val="21"/>
                <w:szCs w:val="21"/>
              </w:rPr>
              <w:t>108.0</w:t>
            </w:r>
          </w:p>
        </w:tc>
        <w:tc>
          <w:tcPr>
            <w:tcW w:w="624" w:type="pct"/>
            <w:noWrap/>
            <w:hideMark/>
          </w:tcPr>
          <w:p w14:paraId="46D389C7" w14:textId="75EA5C4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5"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6"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51FAEB68" w14:textId="77777777" w:rsidTr="001B2468">
        <w:trPr>
          <w:trHeight w:val="288"/>
        </w:trPr>
        <w:tc>
          <w:tcPr>
            <w:tcW w:w="322" w:type="pct"/>
            <w:noWrap/>
            <w:hideMark/>
          </w:tcPr>
          <w:p w14:paraId="4EEE502B" w14:textId="03BF33CB" w:rsidR="001B0226" w:rsidRPr="001C70A1" w:rsidRDefault="005C77D3" w:rsidP="001C70A1">
            <w:pPr>
              <w:pStyle w:val="NoSpacing"/>
              <w:rPr>
                <w:sz w:val="20"/>
                <w:szCs w:val="20"/>
              </w:rPr>
            </w:pPr>
            <w:r w:rsidRPr="001C70A1">
              <w:rPr>
                <w:sz w:val="20"/>
                <w:szCs w:val="20"/>
              </w:rPr>
              <w:t>SIB</w:t>
            </w:r>
          </w:p>
        </w:tc>
        <w:tc>
          <w:tcPr>
            <w:tcW w:w="1812" w:type="pct"/>
            <w:noWrap/>
            <w:hideMark/>
          </w:tcPr>
          <w:p w14:paraId="278666C7" w14:textId="77777777" w:rsidR="001B0226" w:rsidRPr="001C70A1" w:rsidRDefault="001B0226" w:rsidP="001C70A1">
            <w:pPr>
              <w:pStyle w:val="NoSpacing"/>
              <w:rPr>
                <w:sz w:val="21"/>
                <w:szCs w:val="21"/>
              </w:rPr>
            </w:pPr>
            <w:r w:rsidRPr="001C70A1">
              <w:rPr>
                <w:sz w:val="21"/>
                <w:szCs w:val="21"/>
              </w:rPr>
              <w:t>Number of siblings</w:t>
            </w:r>
          </w:p>
        </w:tc>
        <w:tc>
          <w:tcPr>
            <w:tcW w:w="473" w:type="pct"/>
            <w:noWrap/>
            <w:hideMark/>
          </w:tcPr>
          <w:p w14:paraId="6A219C02" w14:textId="77777777" w:rsidR="001B0226" w:rsidRPr="001C70A1" w:rsidRDefault="001B0226" w:rsidP="001C70A1">
            <w:pPr>
              <w:pStyle w:val="NoSpacing"/>
              <w:rPr>
                <w:sz w:val="21"/>
                <w:szCs w:val="21"/>
              </w:rPr>
            </w:pPr>
            <w:r w:rsidRPr="001C70A1">
              <w:rPr>
                <w:sz w:val="21"/>
                <w:szCs w:val="21"/>
              </w:rPr>
              <w:t>493402</w:t>
            </w:r>
          </w:p>
        </w:tc>
        <w:tc>
          <w:tcPr>
            <w:tcW w:w="318" w:type="pct"/>
            <w:noWrap/>
            <w:hideMark/>
          </w:tcPr>
          <w:p w14:paraId="266AF004"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6F868385" w14:textId="77777777" w:rsidR="001B0226" w:rsidRPr="001C70A1" w:rsidRDefault="001B0226" w:rsidP="001C70A1">
            <w:pPr>
              <w:pStyle w:val="NoSpacing"/>
              <w:rPr>
                <w:sz w:val="21"/>
                <w:szCs w:val="21"/>
              </w:rPr>
            </w:pPr>
            <w:r w:rsidRPr="001C70A1">
              <w:rPr>
                <w:sz w:val="21"/>
                <w:szCs w:val="21"/>
              </w:rPr>
              <w:t>2.0</w:t>
            </w:r>
          </w:p>
        </w:tc>
        <w:tc>
          <w:tcPr>
            <w:tcW w:w="441" w:type="pct"/>
            <w:noWrap/>
            <w:hideMark/>
          </w:tcPr>
          <w:p w14:paraId="16707CC1" w14:textId="77777777" w:rsidR="001B0226" w:rsidRPr="001C70A1" w:rsidRDefault="001B0226" w:rsidP="001C70A1">
            <w:pPr>
              <w:pStyle w:val="NoSpacing"/>
              <w:rPr>
                <w:sz w:val="21"/>
                <w:szCs w:val="21"/>
              </w:rPr>
            </w:pPr>
            <w:r w:rsidRPr="001C70A1">
              <w:rPr>
                <w:sz w:val="21"/>
                <w:szCs w:val="21"/>
              </w:rPr>
              <w:t>2.2</w:t>
            </w:r>
          </w:p>
        </w:tc>
        <w:tc>
          <w:tcPr>
            <w:tcW w:w="570" w:type="pct"/>
            <w:noWrap/>
            <w:hideMark/>
          </w:tcPr>
          <w:p w14:paraId="746EC044" w14:textId="77777777" w:rsidR="001B0226" w:rsidRPr="001C70A1" w:rsidRDefault="001B0226" w:rsidP="001C70A1">
            <w:pPr>
              <w:pStyle w:val="NoSpacing"/>
              <w:rPr>
                <w:sz w:val="21"/>
                <w:szCs w:val="21"/>
              </w:rPr>
            </w:pPr>
            <w:r w:rsidRPr="001C70A1">
              <w:rPr>
                <w:sz w:val="21"/>
                <w:szCs w:val="21"/>
              </w:rPr>
              <w:t>44.0</w:t>
            </w:r>
          </w:p>
        </w:tc>
        <w:tc>
          <w:tcPr>
            <w:tcW w:w="624" w:type="pct"/>
            <w:noWrap/>
            <w:hideMark/>
          </w:tcPr>
          <w:p w14:paraId="57D2EDD5" w14:textId="6700151E" w:rsidR="001B0226" w:rsidRPr="001C70A1" w:rsidRDefault="001B0226" w:rsidP="001C70A1">
            <w:pPr>
              <w:pStyle w:val="NoSpacing"/>
              <w:rPr>
                <w:sz w:val="21"/>
                <w:szCs w:val="21"/>
              </w:rPr>
            </w:pPr>
          </w:p>
        </w:tc>
      </w:tr>
      <w:tr w:rsidR="001B0226" w:rsidRPr="001C70A1" w14:paraId="05B38111" w14:textId="77777777" w:rsidTr="001B2468">
        <w:trPr>
          <w:trHeight w:val="288"/>
        </w:trPr>
        <w:tc>
          <w:tcPr>
            <w:tcW w:w="322" w:type="pct"/>
            <w:noWrap/>
            <w:hideMark/>
          </w:tcPr>
          <w:p w14:paraId="2225C542" w14:textId="59329C41" w:rsidR="001B0226" w:rsidRPr="001C70A1" w:rsidRDefault="005C77D3" w:rsidP="001C70A1">
            <w:pPr>
              <w:pStyle w:val="NoSpacing"/>
              <w:rPr>
                <w:sz w:val="20"/>
                <w:szCs w:val="20"/>
              </w:rPr>
            </w:pPr>
            <w:r w:rsidRPr="001C70A1">
              <w:rPr>
                <w:sz w:val="20"/>
                <w:szCs w:val="20"/>
              </w:rPr>
              <w:t>SMK</w:t>
            </w:r>
          </w:p>
        </w:tc>
        <w:tc>
          <w:tcPr>
            <w:tcW w:w="1812" w:type="pct"/>
            <w:noWrap/>
            <w:hideMark/>
          </w:tcPr>
          <w:p w14:paraId="1E0D2B9A" w14:textId="77777777" w:rsidR="001B0226" w:rsidRPr="001C70A1" w:rsidRDefault="001B0226" w:rsidP="001C70A1">
            <w:pPr>
              <w:pStyle w:val="NoSpacing"/>
              <w:rPr>
                <w:sz w:val="21"/>
                <w:szCs w:val="21"/>
              </w:rPr>
            </w:pPr>
            <w:r w:rsidRPr="001C70A1">
              <w:rPr>
                <w:sz w:val="21"/>
                <w:szCs w:val="21"/>
              </w:rPr>
              <w:t>Ever smoke</w:t>
            </w:r>
          </w:p>
        </w:tc>
        <w:tc>
          <w:tcPr>
            <w:tcW w:w="473" w:type="pct"/>
            <w:noWrap/>
            <w:hideMark/>
          </w:tcPr>
          <w:p w14:paraId="7A4E7661" w14:textId="77777777" w:rsidR="001B0226" w:rsidRPr="001C70A1" w:rsidRDefault="001B0226" w:rsidP="001C70A1">
            <w:pPr>
              <w:pStyle w:val="NoSpacing"/>
              <w:rPr>
                <w:sz w:val="21"/>
                <w:szCs w:val="21"/>
              </w:rPr>
            </w:pPr>
            <w:r w:rsidRPr="001C70A1">
              <w:rPr>
                <w:sz w:val="21"/>
                <w:szCs w:val="21"/>
              </w:rPr>
              <w:t>499620</w:t>
            </w:r>
          </w:p>
        </w:tc>
        <w:tc>
          <w:tcPr>
            <w:tcW w:w="318" w:type="pct"/>
            <w:noWrap/>
            <w:hideMark/>
          </w:tcPr>
          <w:p w14:paraId="2F20535C"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062ACE76" w14:textId="77777777" w:rsidR="001B0226" w:rsidRPr="001C70A1" w:rsidRDefault="001B0226" w:rsidP="001C70A1">
            <w:pPr>
              <w:pStyle w:val="NoSpacing"/>
              <w:rPr>
                <w:sz w:val="21"/>
                <w:szCs w:val="21"/>
              </w:rPr>
            </w:pPr>
            <w:r w:rsidRPr="001C70A1">
              <w:rPr>
                <w:sz w:val="21"/>
                <w:szCs w:val="21"/>
              </w:rPr>
              <w:t>1.0</w:t>
            </w:r>
          </w:p>
        </w:tc>
        <w:tc>
          <w:tcPr>
            <w:tcW w:w="441" w:type="pct"/>
            <w:noWrap/>
            <w:hideMark/>
          </w:tcPr>
          <w:p w14:paraId="333F36C5" w14:textId="77777777" w:rsidR="001B0226" w:rsidRPr="001C70A1" w:rsidRDefault="001B0226" w:rsidP="001C70A1">
            <w:pPr>
              <w:pStyle w:val="NoSpacing"/>
              <w:rPr>
                <w:sz w:val="21"/>
                <w:szCs w:val="21"/>
              </w:rPr>
            </w:pPr>
            <w:r w:rsidRPr="001C70A1">
              <w:rPr>
                <w:sz w:val="21"/>
                <w:szCs w:val="21"/>
              </w:rPr>
              <w:t>0.6</w:t>
            </w:r>
          </w:p>
        </w:tc>
        <w:tc>
          <w:tcPr>
            <w:tcW w:w="570" w:type="pct"/>
            <w:noWrap/>
            <w:hideMark/>
          </w:tcPr>
          <w:p w14:paraId="1B24FC5C" w14:textId="77777777" w:rsidR="001B0226" w:rsidRPr="001C70A1" w:rsidRDefault="001B0226" w:rsidP="001C70A1">
            <w:pPr>
              <w:pStyle w:val="NoSpacing"/>
              <w:rPr>
                <w:sz w:val="21"/>
                <w:szCs w:val="21"/>
              </w:rPr>
            </w:pPr>
            <w:r w:rsidRPr="001C70A1">
              <w:rPr>
                <w:sz w:val="21"/>
                <w:szCs w:val="21"/>
              </w:rPr>
              <w:t>1.0</w:t>
            </w:r>
          </w:p>
        </w:tc>
        <w:tc>
          <w:tcPr>
            <w:tcW w:w="624" w:type="pct"/>
            <w:noWrap/>
            <w:hideMark/>
          </w:tcPr>
          <w:p w14:paraId="74F21243" w14:textId="09370116" w:rsidR="001B0226" w:rsidRPr="001C70A1" w:rsidRDefault="002A1204" w:rsidP="001C70A1">
            <w:pPr>
              <w:pStyle w:val="NoSpacing"/>
              <w:rPr>
                <w:sz w:val="21"/>
                <w:szCs w:val="21"/>
              </w:rPr>
            </w:pPr>
            <w:r w:rsidRPr="001C70A1">
              <w:rPr>
                <w:noProof/>
                <w:sz w:val="21"/>
                <w:szCs w:val="21"/>
              </w:rPr>
              <w:drawing>
                <wp:anchor distT="0" distB="0" distL="114300" distR="114300" simplePos="0" relativeHeight="251658257" behindDoc="0" locked="0" layoutInCell="1" allowOverlap="1" wp14:anchorId="7C668AA5" wp14:editId="664E3F31">
                  <wp:simplePos x="0" y="0"/>
                  <wp:positionH relativeFrom="column">
                    <wp:posOffset>38100</wp:posOffset>
                  </wp:positionH>
                  <wp:positionV relativeFrom="paragraph">
                    <wp:posOffset>1587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49C0E1A5" w14:textId="77777777" w:rsidTr="001B2468">
        <w:trPr>
          <w:trHeight w:val="288"/>
        </w:trPr>
        <w:tc>
          <w:tcPr>
            <w:tcW w:w="322" w:type="pct"/>
            <w:noWrap/>
            <w:hideMark/>
          </w:tcPr>
          <w:p w14:paraId="526B0BDE" w14:textId="05A15B95" w:rsidR="001B0226" w:rsidRPr="001C70A1" w:rsidRDefault="005C77D3" w:rsidP="001C70A1">
            <w:pPr>
              <w:pStyle w:val="NoSpacing"/>
              <w:rPr>
                <w:sz w:val="20"/>
                <w:szCs w:val="20"/>
              </w:rPr>
            </w:pPr>
            <w:r w:rsidRPr="001C70A1">
              <w:rPr>
                <w:sz w:val="20"/>
                <w:szCs w:val="20"/>
              </w:rPr>
              <w:t>TRF</w:t>
            </w:r>
          </w:p>
        </w:tc>
        <w:tc>
          <w:tcPr>
            <w:tcW w:w="1812" w:type="pct"/>
            <w:noWrap/>
            <w:hideMark/>
          </w:tcPr>
          <w:p w14:paraId="6FB3214E" w14:textId="77777777" w:rsidR="001B0226" w:rsidRPr="001C70A1" w:rsidRDefault="001B0226" w:rsidP="001C70A1">
            <w:pPr>
              <w:pStyle w:val="NoSpacing"/>
              <w:rPr>
                <w:sz w:val="21"/>
                <w:szCs w:val="21"/>
              </w:rPr>
            </w:pPr>
            <w:r w:rsidRPr="001C70A1">
              <w:rPr>
                <w:sz w:val="21"/>
                <w:szCs w:val="21"/>
              </w:rPr>
              <w:t>Traffic intensity</w:t>
            </w:r>
          </w:p>
        </w:tc>
        <w:tc>
          <w:tcPr>
            <w:tcW w:w="473" w:type="pct"/>
            <w:noWrap/>
            <w:hideMark/>
          </w:tcPr>
          <w:p w14:paraId="4611AF7D"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2F861585" w14:textId="77777777" w:rsidR="001B0226" w:rsidRPr="001C70A1" w:rsidRDefault="001B0226" w:rsidP="001C70A1">
            <w:pPr>
              <w:pStyle w:val="NoSpacing"/>
              <w:rPr>
                <w:sz w:val="21"/>
                <w:szCs w:val="21"/>
              </w:rPr>
            </w:pPr>
            <w:r w:rsidRPr="001C70A1">
              <w:rPr>
                <w:sz w:val="21"/>
                <w:szCs w:val="21"/>
              </w:rPr>
              <w:t>0.8</w:t>
            </w:r>
          </w:p>
        </w:tc>
        <w:tc>
          <w:tcPr>
            <w:tcW w:w="441" w:type="pct"/>
            <w:noWrap/>
            <w:hideMark/>
          </w:tcPr>
          <w:p w14:paraId="45F45141" w14:textId="77777777" w:rsidR="001B0226" w:rsidRPr="001C70A1" w:rsidRDefault="001B0226" w:rsidP="001C70A1">
            <w:pPr>
              <w:pStyle w:val="NoSpacing"/>
              <w:rPr>
                <w:sz w:val="21"/>
                <w:szCs w:val="21"/>
              </w:rPr>
            </w:pPr>
            <w:r w:rsidRPr="001C70A1">
              <w:rPr>
                <w:sz w:val="21"/>
                <w:szCs w:val="21"/>
              </w:rPr>
              <w:t>78.2</w:t>
            </w:r>
          </w:p>
        </w:tc>
        <w:tc>
          <w:tcPr>
            <w:tcW w:w="441" w:type="pct"/>
            <w:noWrap/>
            <w:hideMark/>
          </w:tcPr>
          <w:p w14:paraId="48DDFE75" w14:textId="77777777" w:rsidR="001B0226" w:rsidRPr="001C70A1" w:rsidRDefault="001B0226" w:rsidP="001C70A1">
            <w:pPr>
              <w:pStyle w:val="NoSpacing"/>
              <w:rPr>
                <w:sz w:val="21"/>
                <w:szCs w:val="21"/>
              </w:rPr>
            </w:pPr>
            <w:r w:rsidRPr="001C70A1">
              <w:rPr>
                <w:sz w:val="21"/>
                <w:szCs w:val="21"/>
              </w:rPr>
              <w:t>172.6</w:t>
            </w:r>
          </w:p>
        </w:tc>
        <w:tc>
          <w:tcPr>
            <w:tcW w:w="570" w:type="pct"/>
            <w:noWrap/>
            <w:hideMark/>
          </w:tcPr>
          <w:p w14:paraId="0777B22A" w14:textId="77777777" w:rsidR="001B0226" w:rsidRPr="001C70A1" w:rsidRDefault="001B0226" w:rsidP="001C70A1">
            <w:pPr>
              <w:pStyle w:val="NoSpacing"/>
              <w:rPr>
                <w:sz w:val="21"/>
                <w:szCs w:val="21"/>
              </w:rPr>
            </w:pPr>
            <w:r w:rsidRPr="001C70A1">
              <w:rPr>
                <w:sz w:val="21"/>
                <w:szCs w:val="21"/>
              </w:rPr>
              <w:t>100810.0</w:t>
            </w:r>
          </w:p>
        </w:tc>
        <w:tc>
          <w:tcPr>
            <w:tcW w:w="624" w:type="pct"/>
            <w:noWrap/>
            <w:hideMark/>
          </w:tcPr>
          <w:p w14:paraId="15FA98B4" w14:textId="0B85AD8F"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8"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9"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1D508CA2" w14:textId="77777777" w:rsidTr="001B2468">
        <w:trPr>
          <w:trHeight w:val="288"/>
        </w:trPr>
        <w:tc>
          <w:tcPr>
            <w:tcW w:w="322" w:type="pct"/>
            <w:noWrap/>
            <w:hideMark/>
          </w:tcPr>
          <w:p w14:paraId="079D4FE3" w14:textId="1A43212C" w:rsidR="001B0226" w:rsidRPr="001C70A1" w:rsidRDefault="005C77D3" w:rsidP="001C70A1">
            <w:pPr>
              <w:pStyle w:val="NoSpacing"/>
              <w:rPr>
                <w:sz w:val="20"/>
                <w:szCs w:val="20"/>
              </w:rPr>
            </w:pPr>
            <w:r w:rsidRPr="001C70A1">
              <w:rPr>
                <w:sz w:val="20"/>
                <w:szCs w:val="20"/>
              </w:rPr>
              <w:t>WTP</w:t>
            </w:r>
          </w:p>
        </w:tc>
        <w:tc>
          <w:tcPr>
            <w:tcW w:w="1812" w:type="pct"/>
            <w:noWrap/>
            <w:hideMark/>
          </w:tcPr>
          <w:p w14:paraId="390E5BE1" w14:textId="77777777" w:rsidR="001B0226" w:rsidRPr="001C70A1" w:rsidRDefault="001B0226" w:rsidP="001C70A1">
            <w:pPr>
              <w:pStyle w:val="NoSpacing"/>
              <w:rPr>
                <w:sz w:val="21"/>
                <w:szCs w:val="21"/>
              </w:rPr>
            </w:pPr>
            <w:r w:rsidRPr="001C70A1">
              <w:rPr>
                <w:sz w:val="21"/>
                <w:szCs w:val="21"/>
              </w:rPr>
              <w:t>Water percentage</w:t>
            </w:r>
          </w:p>
        </w:tc>
        <w:tc>
          <w:tcPr>
            <w:tcW w:w="473" w:type="pct"/>
            <w:noWrap/>
            <w:hideMark/>
          </w:tcPr>
          <w:p w14:paraId="76E7AB37"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30A04D13"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10B9A18E" w14:textId="77777777" w:rsidR="001B0226" w:rsidRPr="001C70A1" w:rsidRDefault="001B0226" w:rsidP="001C70A1">
            <w:pPr>
              <w:pStyle w:val="NoSpacing"/>
              <w:rPr>
                <w:sz w:val="21"/>
                <w:szCs w:val="21"/>
              </w:rPr>
            </w:pPr>
            <w:r w:rsidRPr="001C70A1">
              <w:rPr>
                <w:sz w:val="21"/>
                <w:szCs w:val="21"/>
              </w:rPr>
              <w:t>0.5</w:t>
            </w:r>
          </w:p>
        </w:tc>
        <w:tc>
          <w:tcPr>
            <w:tcW w:w="441" w:type="pct"/>
            <w:noWrap/>
            <w:hideMark/>
          </w:tcPr>
          <w:p w14:paraId="3C777B49" w14:textId="77777777" w:rsidR="001B0226" w:rsidRPr="001C70A1" w:rsidRDefault="001B0226" w:rsidP="001C70A1">
            <w:pPr>
              <w:pStyle w:val="NoSpacing"/>
              <w:rPr>
                <w:sz w:val="21"/>
                <w:szCs w:val="21"/>
              </w:rPr>
            </w:pPr>
            <w:r w:rsidRPr="001C70A1">
              <w:rPr>
                <w:sz w:val="21"/>
                <w:szCs w:val="21"/>
              </w:rPr>
              <w:t>1.3</w:t>
            </w:r>
          </w:p>
        </w:tc>
        <w:tc>
          <w:tcPr>
            <w:tcW w:w="570" w:type="pct"/>
            <w:noWrap/>
            <w:hideMark/>
          </w:tcPr>
          <w:p w14:paraId="4EC169EC" w14:textId="77777777" w:rsidR="001B0226" w:rsidRPr="001C70A1" w:rsidRDefault="001B0226" w:rsidP="001C70A1">
            <w:pPr>
              <w:pStyle w:val="NoSpacing"/>
              <w:rPr>
                <w:sz w:val="21"/>
                <w:szCs w:val="21"/>
              </w:rPr>
            </w:pPr>
            <w:r w:rsidRPr="001C70A1">
              <w:rPr>
                <w:sz w:val="21"/>
                <w:szCs w:val="21"/>
              </w:rPr>
              <w:t>59.4</w:t>
            </w:r>
          </w:p>
        </w:tc>
        <w:tc>
          <w:tcPr>
            <w:tcW w:w="624" w:type="pct"/>
            <w:noWrap/>
            <w:hideMark/>
          </w:tcPr>
          <w:p w14:paraId="6D096ABB" w14:textId="4FEFBF93" w:rsidR="001B0226" w:rsidRPr="001C70A1" w:rsidRDefault="001B0226" w:rsidP="001C70A1">
            <w:pPr>
              <w:pStyle w:val="NoSpacing"/>
              <w:rPr>
                <w:sz w:val="21"/>
                <w:szCs w:val="21"/>
              </w:rPr>
            </w:pPr>
          </w:p>
        </w:tc>
      </w:tr>
    </w:tbl>
    <w:p w14:paraId="08C39EE8" w14:textId="521CE568" w:rsidR="00453C12" w:rsidRPr="00737251" w:rsidRDefault="00453C12" w:rsidP="00737251">
      <w:pPr>
        <w:pStyle w:val="NoSpacing"/>
        <w:jc w:val="left"/>
        <w:rPr>
          <w:b/>
          <w:bCs/>
          <w:sz w:val="20"/>
          <w:szCs w:val="20"/>
        </w:rPr>
      </w:pPr>
      <w:r w:rsidRPr="00737251">
        <w:rPr>
          <w:b/>
          <w:bCs/>
          <w:sz w:val="20"/>
          <w:szCs w:val="20"/>
        </w:rPr>
        <w:t xml:space="preserve">Table 3. UK Biobank </w:t>
      </w:r>
      <w:r w:rsidR="00274210">
        <w:rPr>
          <w:b/>
          <w:bCs/>
          <w:sz w:val="20"/>
          <w:szCs w:val="20"/>
        </w:rPr>
        <w:t>Exposome (16 items)</w:t>
      </w:r>
    </w:p>
    <w:p w14:paraId="19081A69" w14:textId="16DC27F5" w:rsidR="00163121" w:rsidRPr="00995A72" w:rsidRDefault="00274210" w:rsidP="00163121">
      <w:pPr>
        <w:pStyle w:val="NoSpacing"/>
        <w:jc w:val="left"/>
        <w:rPr>
          <w:sz w:val="20"/>
          <w:szCs w:val="20"/>
        </w:rPr>
      </w:pPr>
      <w:r w:rsidRPr="00995A72">
        <w:rPr>
          <w:sz w:val="20"/>
          <w:szCs w:val="20"/>
        </w:rPr>
        <w:t>T</w:t>
      </w:r>
      <w:r w:rsidR="00163121" w:rsidRPr="00995A72">
        <w:rPr>
          <w:sz w:val="20"/>
          <w:szCs w:val="20"/>
        </w:rPr>
        <w:t>he histogram</w:t>
      </w:r>
      <w:r w:rsidR="005C77D3" w:rsidRPr="00995A72">
        <w:rPr>
          <w:sz w:val="20"/>
          <w:szCs w:val="20"/>
        </w:rPr>
        <w:t>s</w:t>
      </w:r>
      <w:r w:rsidR="00163121" w:rsidRPr="00995A72">
        <w:rPr>
          <w:sz w:val="20"/>
          <w:szCs w:val="20"/>
        </w:rPr>
        <w:t xml:space="preserve"> show distribution</w:t>
      </w:r>
      <w:r w:rsidR="00C3587A" w:rsidRPr="00995A72">
        <w:rPr>
          <w:sz w:val="20"/>
          <w:szCs w:val="20"/>
        </w:rPr>
        <w:t>s</w:t>
      </w:r>
      <w:r w:rsidR="00163121" w:rsidRPr="00995A72">
        <w:rPr>
          <w:sz w:val="20"/>
          <w:szCs w:val="20"/>
        </w:rPr>
        <w:t xml:space="preserve"> </w:t>
      </w:r>
      <w:r w:rsidR="005C77D3" w:rsidRPr="00995A72">
        <w:rPr>
          <w:sz w:val="20"/>
          <w:szCs w:val="20"/>
        </w:rPr>
        <w:t>before</w:t>
      </w:r>
      <w:r w:rsidR="00163121" w:rsidRPr="00995A72">
        <w:rPr>
          <w:sz w:val="20"/>
          <w:szCs w:val="20"/>
        </w:rPr>
        <w:t xml:space="preserve"> and after normalization, the latter </w:t>
      </w:r>
      <w:r w:rsidR="009054FA" w:rsidRPr="00995A72">
        <w:rPr>
          <w:sz w:val="20"/>
          <w:szCs w:val="20"/>
        </w:rPr>
        <w:t xml:space="preserve">entered </w:t>
      </w:r>
      <w:r w:rsidR="00163121" w:rsidRPr="00995A72">
        <w:rPr>
          <w:sz w:val="20"/>
          <w:szCs w:val="20"/>
        </w:rPr>
        <w:t>analysis.</w:t>
      </w:r>
    </w:p>
    <w:p w14:paraId="1E2AF74C" w14:textId="492BF8FB" w:rsidR="00482D6C" w:rsidRDefault="00565241" w:rsidP="00C750C1">
      <w:pPr>
        <w:pStyle w:val="Heading2"/>
      </w:pPr>
      <w:bookmarkStart w:id="25" w:name="_Hlk92456872"/>
      <w:r>
        <w:t>PEGS</w:t>
      </w:r>
    </w:p>
    <w:p w14:paraId="7B0F6A04" w14:textId="589AF6F6" w:rsidR="00936134" w:rsidRPr="00936134" w:rsidRDefault="00936134" w:rsidP="00C750C1">
      <w:r w:rsidRPr="00936134">
        <w:t xml:space="preserve">The North Carolina-based Personalized Gene and Environment Study (PEGS) is a cohort of 19,672 participants of varying age, race, socioeconomic status, and education level. and whole-genome sequencing data for 4,610 individuals. </w:t>
      </w:r>
      <w:r w:rsidRPr="00153FE8">
        <w:rPr>
          <w:strike/>
        </w:rPr>
        <w:t>Details of the cohort and genotyping are found in the supplement.</w:t>
      </w:r>
    </w:p>
    <w:p w14:paraId="7D04311E" w14:textId="77777777" w:rsidR="00493F89" w:rsidRPr="00493F89" w:rsidRDefault="00493F89" w:rsidP="00C750C1">
      <w:pPr>
        <w:pStyle w:val="Heading3"/>
      </w:pPr>
      <w:r w:rsidRPr="00493F89">
        <w:t>Exposome data</w:t>
      </w:r>
    </w:p>
    <w:bookmarkEnd w:id="25"/>
    <w:p w14:paraId="24DD44E9" w14:textId="5A358E8C" w:rsidR="00493F89" w:rsidRPr="00E373BA" w:rsidRDefault="00556557" w:rsidP="00C750C1">
      <w:r w:rsidRPr="00936134">
        <w:t xml:space="preserve">PEGS </w:t>
      </w:r>
      <w:r>
        <w:t xml:space="preserve">conducted </w:t>
      </w:r>
      <w:r w:rsidRPr="00936134">
        <w:t xml:space="preserve">extensive survey on </w:t>
      </w:r>
      <w:r w:rsidRPr="00FC5301">
        <w:rPr>
          <w:b/>
          <w:bCs/>
          <w:color w:val="FF0000"/>
        </w:rPr>
        <w:t>756</w:t>
      </w:r>
      <w:r>
        <w:t xml:space="preserve"> </w:t>
      </w:r>
      <w:r w:rsidRPr="00936134">
        <w:t>expos</w:t>
      </w:r>
      <w:r w:rsidR="00EB519B">
        <w:t>ome</w:t>
      </w:r>
      <w:r w:rsidRPr="00936134">
        <w:t xml:space="preserve"> items for 9,765 </w:t>
      </w:r>
      <w:r w:rsidR="000F0701">
        <w:t xml:space="preserve">participants, divided into </w:t>
      </w:r>
      <w:r w:rsidR="00B21A39">
        <w:t>three parts.</w:t>
      </w:r>
      <w:r>
        <w:t xml:space="preserve"> </w:t>
      </w:r>
      <w:r w:rsidR="00493F89" w:rsidRPr="00E373BA">
        <w:t xml:space="preserve">The </w:t>
      </w:r>
      <w:r w:rsidR="00E72478">
        <w:t xml:space="preserve">General </w:t>
      </w:r>
      <w:r w:rsidR="00493F89" w:rsidRPr="00E373BA">
        <w:t xml:space="preserve">Health </w:t>
      </w:r>
      <w:r w:rsidR="00B21A39">
        <w:t>&amp;</w:t>
      </w:r>
      <w:r w:rsidR="00493F89" w:rsidRPr="00E373BA">
        <w:t xml:space="preserve"> Exposure </w:t>
      </w:r>
      <w:r w:rsidR="00EB519B">
        <w:t xml:space="preserve">survey </w:t>
      </w:r>
      <w:r w:rsidR="00E72478">
        <w:t>(part C)</w:t>
      </w:r>
      <w:r w:rsidR="00A2164A" w:rsidRPr="00E373BA">
        <w:t xml:space="preserve"> </w:t>
      </w:r>
      <w:r w:rsidR="00E72478">
        <w:t>collected</w:t>
      </w:r>
      <w:r w:rsidR="00B21A39">
        <w:t xml:space="preserve"> information on </w:t>
      </w:r>
      <w:r w:rsidR="00493F89" w:rsidRPr="00E373BA">
        <w:t>gen</w:t>
      </w:r>
      <w:r w:rsidR="00493F89">
        <w:t>e</w:t>
      </w:r>
      <w:r w:rsidR="00493F89" w:rsidRPr="00E373BA">
        <w:t>ral health, lifestyle, and occupational exposure information as well as individual and family medical histories (n=9,414)</w:t>
      </w:r>
      <w:r w:rsidR="0034392B">
        <w:t>;</w:t>
      </w:r>
      <w:r w:rsidR="00493F89" w:rsidRPr="00E373BA">
        <w:t xml:space="preserve"> </w:t>
      </w:r>
      <w:r w:rsidR="0034392B">
        <w:t>t</w:t>
      </w:r>
      <w:r w:rsidR="009C18F6">
        <w:t xml:space="preserve">he </w:t>
      </w:r>
      <w:r w:rsidR="0034392B">
        <w:t xml:space="preserve">extended </w:t>
      </w:r>
      <w:r w:rsidR="009C18F6">
        <w:t xml:space="preserve">external exposure </w:t>
      </w:r>
      <w:r w:rsidR="00EB519B">
        <w:t xml:space="preserve">survey </w:t>
      </w:r>
      <w:r w:rsidR="00BB5132">
        <w:t xml:space="preserve">(part A) </w:t>
      </w:r>
      <w:r w:rsidR="00493F89" w:rsidRPr="00E373BA">
        <w:t>requests information on exogenous exposures throughout life, including but not limited to chemical and environmental exposures at home and work (n=3,519)</w:t>
      </w:r>
      <w:r w:rsidR="00BB5132">
        <w:t xml:space="preserve">; </w:t>
      </w:r>
      <w:r w:rsidR="00A2164A">
        <w:t xml:space="preserve">the </w:t>
      </w:r>
      <w:r w:rsidR="00B124C8">
        <w:t xml:space="preserve">extended </w:t>
      </w:r>
      <w:r w:rsidR="00A2164A">
        <w:t xml:space="preserve">internal exposure </w:t>
      </w:r>
      <w:r w:rsidR="00B124C8">
        <w:t xml:space="preserve">survey </w:t>
      </w:r>
      <w:r w:rsidR="00A2164A">
        <w:t>(</w:t>
      </w:r>
      <w:r w:rsidR="00493F89" w:rsidRPr="00E373BA">
        <w:t>Part B</w:t>
      </w:r>
      <w:r w:rsidR="00A2164A">
        <w:t>)</w:t>
      </w:r>
      <w:r w:rsidR="00493F89" w:rsidRPr="00E373BA">
        <w:t xml:space="preserve"> requests information on endogenous exposures such as medication as well as lifestyle factors, includ</w:t>
      </w:r>
      <w:r w:rsidR="001C71C2">
        <w:t>ing</w:t>
      </w:r>
      <w:r w:rsidR="00493F89" w:rsidRPr="00E373BA">
        <w:t xml:space="preserve"> sleep patterns, stress, physical activity, and diet (n=2,962). </w:t>
      </w:r>
      <w:r w:rsidR="00822C3A">
        <w:t>The Supplement provides information on how the surveys were formulated.</w:t>
      </w:r>
    </w:p>
    <w:p w14:paraId="1D4A890A" w14:textId="77777777" w:rsidR="00520D63" w:rsidRPr="00063483" w:rsidRDefault="00520D63" w:rsidP="00C750C1">
      <w:pPr>
        <w:pStyle w:val="Heading3"/>
      </w:pPr>
      <w:r w:rsidRPr="00063483">
        <w:t>Phenotype</w:t>
      </w:r>
      <w:r>
        <w:t xml:space="preserve"> data</w:t>
      </w:r>
    </w:p>
    <w:p w14:paraId="17247672" w14:textId="55E977CD" w:rsidR="00165E35" w:rsidRDefault="00027554" w:rsidP="00C750C1">
      <w:r>
        <w:t xml:space="preserve">We </w:t>
      </w:r>
      <w:r w:rsidR="00A84730">
        <w:t>derived</w:t>
      </w:r>
      <w:r>
        <w:t xml:space="preserve"> </w:t>
      </w:r>
      <w:r w:rsidR="00165E35">
        <w:t xml:space="preserve">T2D </w:t>
      </w:r>
      <w:r>
        <w:t xml:space="preserve">and BMI phenotype data </w:t>
      </w:r>
      <w:r w:rsidR="00A84730">
        <w:t>from</w:t>
      </w:r>
      <w:r w:rsidR="00E92E45">
        <w:t xml:space="preserve"> </w:t>
      </w:r>
      <w:r w:rsidR="00EB24A4">
        <w:t>the</w:t>
      </w:r>
      <w:r w:rsidR="00A84730">
        <w:t xml:space="preserve"> General </w:t>
      </w:r>
      <w:r w:rsidR="00A84730" w:rsidRPr="00E373BA">
        <w:t xml:space="preserve">Health </w:t>
      </w:r>
      <w:r w:rsidR="00A84730">
        <w:t>&amp;</w:t>
      </w:r>
      <w:r w:rsidR="00A84730" w:rsidRPr="00E373BA">
        <w:t xml:space="preserve"> Exposure </w:t>
      </w:r>
      <w:r w:rsidR="00E92E45">
        <w:t>survey</w:t>
      </w:r>
      <w:r w:rsidR="00165E35">
        <w:t xml:space="preserve">. The Supplement provides information on cases </w:t>
      </w:r>
      <w:r w:rsidR="00616762">
        <w:t>/ controls definitions and quality control</w:t>
      </w:r>
      <w:r w:rsidR="00165E35">
        <w:t xml:space="preserve">. </w:t>
      </w:r>
    </w:p>
    <w:p w14:paraId="6D490D9C" w14:textId="77777777" w:rsidR="00520D63" w:rsidRPr="00E373BA" w:rsidRDefault="00520D63" w:rsidP="00C750C1">
      <w:pPr>
        <w:pStyle w:val="Heading3"/>
      </w:pPr>
      <w:r w:rsidRPr="00E373BA">
        <w:t>Whole</w:t>
      </w:r>
      <w:r>
        <w:t>-g</w:t>
      </w:r>
      <w:r w:rsidRPr="00E373BA">
        <w:t xml:space="preserve">enome </w:t>
      </w:r>
      <w:r>
        <w:t>s</w:t>
      </w:r>
      <w:r w:rsidRPr="00E373BA">
        <w:t>equencing</w:t>
      </w:r>
    </w:p>
    <w:p w14:paraId="0BFB3E67" w14:textId="7B116FF3" w:rsidR="00520D63" w:rsidRPr="00505727" w:rsidRDefault="002420EA" w:rsidP="00C750C1">
      <w:r>
        <w:t xml:space="preserve">The PEGS </w:t>
      </w:r>
      <w:r w:rsidR="007349FB">
        <w:t xml:space="preserve">provide </w:t>
      </w:r>
      <w:r w:rsidR="00520D63" w:rsidRPr="00E373BA">
        <w:t>Broad Ins</w:t>
      </w:r>
      <w:r w:rsidR="00520D63">
        <w:t xml:space="preserve">titute sequenced </w:t>
      </w:r>
      <w:r w:rsidR="007349FB">
        <w:t xml:space="preserve">genotype for </w:t>
      </w:r>
      <w:r w:rsidR="007349FB" w:rsidRPr="00936134">
        <w:t xml:space="preserve">4,610 </w:t>
      </w:r>
      <w:r w:rsidR="00837C81" w:rsidRPr="00E373BA">
        <w:t>participant</w:t>
      </w:r>
      <w:r w:rsidR="00837C81">
        <w:t>s</w:t>
      </w:r>
      <w:r w:rsidR="00C52D15">
        <w:t xml:space="preserve"> and</w:t>
      </w:r>
      <w:r w:rsidR="00520D63">
        <w:t xml:space="preserve"> conducted quality control</w:t>
      </w:r>
      <w:r w:rsidR="00C52D15">
        <w:t>, it also</w:t>
      </w:r>
      <w:r w:rsidR="00123559">
        <w:t xml:space="preserve"> compared</w:t>
      </w:r>
      <w:r w:rsidR="00123559" w:rsidRPr="00E373BA">
        <w:t xml:space="preserve"> the number of variants identified for each PEGS participant to the number determined in a parallel analysis of the same data based on the hg19 genome assembly.</w:t>
      </w:r>
      <w:r w:rsidR="00123559" w:rsidRPr="00123559">
        <w:t xml:space="preserve"> </w:t>
      </w:r>
      <w:r w:rsidR="00123559">
        <w:t xml:space="preserve">The </w:t>
      </w:r>
      <w:r w:rsidR="002552DD">
        <w:t>S</w:t>
      </w:r>
      <w:r w:rsidR="00123559">
        <w:t>upplement provides further details o</w:t>
      </w:r>
      <w:r w:rsidR="00505727">
        <w:t>n</w:t>
      </w:r>
      <w:r w:rsidR="00123559">
        <w:t xml:space="preserve"> all the </w:t>
      </w:r>
      <w:r w:rsidR="00505727">
        <w:t xml:space="preserve">sequencing and filtering </w:t>
      </w:r>
      <w:r w:rsidR="00123559">
        <w:t>steps.</w:t>
      </w:r>
    </w:p>
    <w:p w14:paraId="3962EACC" w14:textId="77777777" w:rsidR="00493F89" w:rsidRPr="00E373BA" w:rsidRDefault="00493F89" w:rsidP="00C750C1">
      <w:pPr>
        <w:pStyle w:val="Heading3"/>
      </w:pPr>
      <w:r w:rsidRPr="00E373BA">
        <w:t>Principal Components Analysis</w:t>
      </w:r>
    </w:p>
    <w:p w14:paraId="0E6D5589" w14:textId="6ACD0429" w:rsidR="0080057F" w:rsidRPr="0080057F" w:rsidRDefault="0080057F" w:rsidP="00C750C1">
      <w:r w:rsidRPr="002552DD">
        <w:t>The UKBB performed the princip</w:t>
      </w:r>
      <w:r w:rsidR="002552DD" w:rsidRPr="002552DD">
        <w:t>al</w:t>
      </w:r>
      <w:r w:rsidRPr="002552DD">
        <w:t xml:space="preserve"> component</w:t>
      </w:r>
      <w:r w:rsidR="002552DD" w:rsidRPr="002552DD">
        <w:t>s</w:t>
      </w:r>
      <w:r w:rsidRPr="002552DD">
        <w:t xml:space="preserve"> analysis </w:t>
      </w:r>
      <w:r w:rsidR="002552DD">
        <w:t>for</w:t>
      </w:r>
      <w:r w:rsidRPr="002552DD">
        <w:t xml:space="preserve"> all genotyped individuals</w:t>
      </w:r>
      <w:r w:rsidR="002552DD">
        <w:t>. D</w:t>
      </w:r>
      <w:r w:rsidR="002552DD" w:rsidRPr="000429A8">
        <w:t>ata</w:t>
      </w:r>
      <w:r w:rsidR="002552DD">
        <w:t xml:space="preserve"> </w:t>
      </w:r>
      <w:r w:rsidR="002552DD" w:rsidRPr="000429A8">
        <w:t xml:space="preserve">field </w:t>
      </w:r>
      <w:hyperlink r:id="rId68" w:history="1">
        <w:r w:rsidR="002552DD" w:rsidRPr="002552DD">
          <w:rPr>
            <w:rStyle w:val="Hyperlink"/>
            <w:rFonts w:eastAsia="Times New Roman"/>
          </w:rPr>
          <w:t>22009</w:t>
        </w:r>
      </w:hyperlink>
      <w:r w:rsidR="002552DD">
        <w:t xml:space="preserve"> </w:t>
      </w:r>
      <w:r w:rsidRPr="002552DD">
        <w:t>provide</w:t>
      </w:r>
      <w:r w:rsidR="002552DD">
        <w:t>s the</w:t>
      </w:r>
      <w:r w:rsidRPr="002552DD">
        <w:t xml:space="preserve"> first 40 princip</w:t>
      </w:r>
      <w:r w:rsidR="002552DD">
        <w:t xml:space="preserve">al </w:t>
      </w:r>
      <w:r w:rsidRPr="002552DD">
        <w:t xml:space="preserve">components. </w:t>
      </w:r>
      <w:r>
        <w:t>For PEGS, we perform</w:t>
      </w:r>
      <w:r w:rsidR="002552DD">
        <w:t>ed</w:t>
      </w:r>
      <w:r>
        <w:t xml:space="preserve"> PCA using</w:t>
      </w:r>
      <w:r w:rsidR="002552DD" w:rsidRPr="002552DD">
        <w:t xml:space="preserve"> </w:t>
      </w:r>
      <w:r w:rsidR="002552DD">
        <w:t>the pca command</w:t>
      </w:r>
      <w:r>
        <w:t xml:space="preserve"> </w:t>
      </w:r>
      <w:r w:rsidR="002552DD">
        <w:t xml:space="preserve">in </w:t>
      </w:r>
      <w:r>
        <w:t>PLINK2</w:t>
      </w:r>
      <w:r w:rsidR="002552DD">
        <w:t xml:space="preserve">.  Before removing any variants or samples as part of QC, we performed PCA with </w:t>
      </w:r>
      <w:r>
        <w:t xml:space="preserve">the original whole genome sequencing (WGS) data </w:t>
      </w:r>
      <w:r w:rsidR="002552DD">
        <w:t>for</w:t>
      </w:r>
      <w:r>
        <w:t xml:space="preserve"> 40,123,943 variants (38,528,374 in the autosomes) </w:t>
      </w:r>
      <w:r w:rsidR="002552DD">
        <w:t>in</w:t>
      </w:r>
      <w:r>
        <w:t xml:space="preserve"> 4,610 individuals.</w:t>
      </w:r>
    </w:p>
    <w:p w14:paraId="15BDE68A" w14:textId="77777777" w:rsidR="00493F89" w:rsidRPr="00E373BA" w:rsidRDefault="00493F89" w:rsidP="00C750C1">
      <w:pPr>
        <w:pStyle w:val="Heading3"/>
      </w:pPr>
      <w:r w:rsidRPr="00E373BA">
        <w:lastRenderedPageBreak/>
        <w:t>Gene-Environment Interaction Analysis</w:t>
      </w:r>
    </w:p>
    <w:p w14:paraId="6B846E8B" w14:textId="260B8391" w:rsidR="0080057F" w:rsidRPr="002552DD" w:rsidRDefault="0080057F" w:rsidP="00C750C1">
      <w:pPr>
        <w:rPr>
          <w:rFonts w:eastAsiaTheme="minorHAnsi"/>
        </w:rPr>
      </w:pPr>
      <w:r w:rsidRPr="002552DD">
        <w:t xml:space="preserve">For each environment </w:t>
      </w:r>
      <w:r w:rsidRPr="002552DD">
        <w:rPr>
          <w:b/>
          <w:bCs/>
        </w:rPr>
        <w:t>e</w:t>
      </w:r>
      <w:r w:rsidRPr="002552DD">
        <w:t xml:space="preserve">, genome variant </w:t>
      </w:r>
      <w:r w:rsidRPr="002552DD">
        <w:rPr>
          <w:b/>
          <w:bCs/>
        </w:rPr>
        <w:t>g</w:t>
      </w:r>
      <w:r w:rsidRPr="002552DD">
        <w:t>,</w:t>
      </w:r>
      <w:r w:rsidR="002552DD">
        <w:t xml:space="preserve"> </w:t>
      </w:r>
      <w:r w:rsidRPr="002552DD">
        <w:t xml:space="preserve">outcome </w:t>
      </w:r>
      <w:r w:rsidRPr="002552DD">
        <w:rPr>
          <w:b/>
          <w:bCs/>
        </w:rPr>
        <w:t>y</w:t>
      </w:r>
      <w:r w:rsidRPr="002552DD">
        <w:t xml:space="preserve">, and some covariates </w:t>
      </w:r>
      <w:r w:rsidRPr="002552DD">
        <w:rPr>
          <w:b/>
          <w:bCs/>
        </w:rPr>
        <w:t>X</w:t>
      </w:r>
      <w:r w:rsidRPr="002552DD">
        <w:t xml:space="preserve">, we fitted model y = g + e + </w:t>
      </w:r>
      <w:r w:rsidRPr="002552DD">
        <w:rPr>
          <w:b/>
          <w:bCs/>
        </w:rPr>
        <w:t>ge</w:t>
      </w:r>
      <w:r w:rsidRPr="002552DD">
        <w:t xml:space="preserve"> + X</w:t>
      </w:r>
      <w:r w:rsidR="002552DD">
        <w:t>. We</w:t>
      </w:r>
      <w:r w:rsidRPr="002552DD">
        <w:t xml:space="preserve"> tested the significance of the coefficient on </w:t>
      </w:r>
      <w:r w:rsidRPr="002552DD">
        <w:rPr>
          <w:b/>
          <w:bCs/>
        </w:rPr>
        <w:t>ge</w:t>
      </w:r>
      <w:r w:rsidRPr="002552DD">
        <w:t xml:space="preserve"> and kep</w:t>
      </w:r>
      <w:r w:rsidR="002552DD">
        <w:t>t</w:t>
      </w:r>
      <w:r w:rsidRPr="002552DD">
        <w:t xml:space="preserve"> the p-value. The term </w:t>
      </w:r>
      <w:r w:rsidRPr="002552DD">
        <w:rPr>
          <w:b/>
          <w:bCs/>
        </w:rPr>
        <w:t>ge</w:t>
      </w:r>
      <w:r w:rsidRPr="002552DD">
        <w:t xml:space="preserve"> is the product </w:t>
      </w:r>
      <w:r w:rsidR="002552DD">
        <w:t>of</w:t>
      </w:r>
      <w:r w:rsidRPr="002552DD">
        <w:t xml:space="preserve"> </w:t>
      </w:r>
      <w:r w:rsidRPr="002552DD">
        <w:rPr>
          <w:b/>
          <w:bCs/>
        </w:rPr>
        <w:t>g</w:t>
      </w:r>
      <w:r w:rsidRPr="002552DD">
        <w:t xml:space="preserve"> and </w:t>
      </w:r>
      <w:r w:rsidRPr="002552DD">
        <w:rPr>
          <w:b/>
          <w:bCs/>
        </w:rPr>
        <w:t>e</w:t>
      </w:r>
      <w:r w:rsidRPr="002552DD">
        <w:t xml:space="preserve">. For </w:t>
      </w:r>
      <w:r w:rsidR="002552DD">
        <w:t xml:space="preserve">the </w:t>
      </w:r>
      <w:r w:rsidRPr="002552DD">
        <w:t xml:space="preserve">UKBB, </w:t>
      </w:r>
      <w:r w:rsidRPr="002552DD">
        <w:rPr>
          <w:b/>
          <w:bCs/>
        </w:rPr>
        <w:t>g</w:t>
      </w:r>
      <w:r w:rsidRPr="002552DD">
        <w:t xml:space="preserve"> is one of the imputed variants,</w:t>
      </w:r>
      <w:r w:rsidR="002552DD">
        <w:t xml:space="preserve"> and</w:t>
      </w:r>
      <w:r w:rsidRPr="002552DD">
        <w:t xml:space="preserve"> </w:t>
      </w:r>
      <w:r w:rsidRPr="002552DD">
        <w:rPr>
          <w:b/>
          <w:bCs/>
        </w:rPr>
        <w:t>e</w:t>
      </w:r>
      <w:r w:rsidRPr="002552DD">
        <w:t xml:space="preserve"> is one of the 16 environment</w:t>
      </w:r>
      <w:r w:rsidR="002552DD">
        <w:t xml:space="preserve"> exposure</w:t>
      </w:r>
      <w:r w:rsidRPr="002552DD">
        <w:t xml:space="preserve">s </w:t>
      </w:r>
      <w:r w:rsidR="002552DD">
        <w:t>described</w:t>
      </w:r>
      <w:r w:rsidRPr="002552DD">
        <w:t xml:space="preserve"> in the </w:t>
      </w:r>
      <w:r w:rsidR="002552DD">
        <w:t>M</w:t>
      </w:r>
      <w:r w:rsidRPr="002552DD">
        <w:t>aterial</w:t>
      </w:r>
      <w:r w:rsidR="002552DD">
        <w:t>s</w:t>
      </w:r>
      <w:r w:rsidRPr="002552DD">
        <w:t xml:space="preserve"> section</w:t>
      </w:r>
      <w:r w:rsidR="002552DD">
        <w:t>. T</w:t>
      </w:r>
      <w:r w:rsidRPr="002552DD">
        <w:t xml:space="preserve">he covariates </w:t>
      </w:r>
      <w:r w:rsidRPr="002552DD">
        <w:rPr>
          <w:b/>
          <w:bCs/>
        </w:rPr>
        <w:t>X</w:t>
      </w:r>
      <w:r w:rsidRPr="002552DD">
        <w:t xml:space="preserve"> </w:t>
      </w:r>
      <w:r w:rsidR="002552DD">
        <w:t>are</w:t>
      </w:r>
      <w:r w:rsidRPr="002552DD">
        <w:t xml:space="preserve"> age, sex, </w:t>
      </w:r>
      <w:r w:rsidR="002552DD">
        <w:t xml:space="preserve">the top </w:t>
      </w:r>
      <w:r w:rsidRPr="002552DD">
        <w:t xml:space="preserve">40 PCs, and the genotyping array </w:t>
      </w:r>
      <w:commentRangeStart w:id="26"/>
      <w:r w:rsidRPr="002552DD">
        <w:t>used (</w:t>
      </w:r>
      <w:r w:rsidR="002552DD">
        <w:t xml:space="preserve">i.e., </w:t>
      </w:r>
      <w:r w:rsidRPr="002552DD">
        <w:t>BiLEVE or Axiom).</w:t>
      </w:r>
      <w:commentRangeEnd w:id="26"/>
      <w:r w:rsidR="002552DD">
        <w:rPr>
          <w:rStyle w:val="CommentReference"/>
        </w:rPr>
        <w:commentReference w:id="26"/>
      </w:r>
      <w:r w:rsidR="002552DD">
        <w:t xml:space="preserve"> </w:t>
      </w:r>
      <w:r>
        <w:t xml:space="preserve">Because the GxE analysis </w:t>
      </w:r>
      <w:r w:rsidR="002552DD">
        <w:t>was conducted</w:t>
      </w:r>
      <w:r>
        <w:t xml:space="preserve"> for non-British whites only, ethnicity </w:t>
      </w:r>
      <w:r w:rsidR="002552DD">
        <w:t>is not included among</w:t>
      </w:r>
      <w:r>
        <w:t xml:space="preserve"> the covariates.</w:t>
      </w:r>
      <w:r w:rsidR="002552DD">
        <w:t xml:space="preserve"> </w:t>
      </w:r>
      <w:r w:rsidRPr="002552DD">
        <w:t xml:space="preserve">For PEGS, </w:t>
      </w:r>
      <w:r w:rsidRPr="002552DD">
        <w:rPr>
          <w:b/>
          <w:bCs/>
        </w:rPr>
        <w:t>g</w:t>
      </w:r>
      <w:r w:rsidRPr="002552DD">
        <w:t xml:space="preserve"> is one of the WGS variants after quality control, </w:t>
      </w:r>
      <w:r w:rsidRPr="002552DD">
        <w:rPr>
          <w:b/>
          <w:bCs/>
        </w:rPr>
        <w:t>e</w:t>
      </w:r>
      <w:r w:rsidRPr="002552DD">
        <w:t xml:space="preserve"> is one the 766 </w:t>
      </w:r>
      <w:r w:rsidR="002552DD" w:rsidRPr="00BE5F53">
        <w:t>available</w:t>
      </w:r>
      <w:r w:rsidR="002552DD" w:rsidRPr="002552DD">
        <w:t xml:space="preserve"> </w:t>
      </w:r>
      <w:r w:rsidRPr="002552DD">
        <w:t>environment</w:t>
      </w:r>
      <w:r w:rsidR="002552DD">
        <w:t xml:space="preserve"> exposure</w:t>
      </w:r>
      <w:r w:rsidRPr="002552DD">
        <w:t xml:space="preserve">s, and the covariates </w:t>
      </w:r>
      <w:r w:rsidRPr="002552DD">
        <w:rPr>
          <w:b/>
          <w:bCs/>
        </w:rPr>
        <w:t>X</w:t>
      </w:r>
      <w:r w:rsidRPr="002552DD">
        <w:t xml:space="preserve"> </w:t>
      </w:r>
      <w:r w:rsidR="002552DD">
        <w:t>are</w:t>
      </w:r>
      <w:r w:rsidRPr="002552DD">
        <w:t xml:space="preserve"> age, sex, self-identified ethnicity, and </w:t>
      </w:r>
      <w:r w:rsidR="002552DD">
        <w:t xml:space="preserve">the top </w:t>
      </w:r>
      <w:r w:rsidRPr="002552DD">
        <w:t xml:space="preserve">20 PCs. The </w:t>
      </w:r>
      <w:r w:rsidR="002552DD">
        <w:t xml:space="preserve">proportion of each </w:t>
      </w:r>
      <w:r w:rsidRPr="002552DD">
        <w:t xml:space="preserve">self-identified ethnicity </w:t>
      </w:r>
      <w:r w:rsidR="002552DD">
        <w:t xml:space="preserve">is: </w:t>
      </w:r>
      <w:r>
        <w:t xml:space="preserve">2.19% Asian, 27.46% Black, 62.34 White, and 2.21% other, coded as 3 dummy variables in </w:t>
      </w:r>
      <w:r w:rsidRPr="002552DD">
        <w:rPr>
          <w:b/>
          <w:bCs/>
        </w:rPr>
        <w:t>X</w:t>
      </w:r>
      <w:r>
        <w:t>.</w:t>
      </w:r>
    </w:p>
    <w:p w14:paraId="5291ABC1" w14:textId="77777777" w:rsidR="0080057F" w:rsidRDefault="0080057F" w:rsidP="00C750C1">
      <w:r>
        <w:t> </w:t>
      </w:r>
    </w:p>
    <w:p w14:paraId="7944F912" w14:textId="77777777" w:rsidR="00A83B9B" w:rsidRDefault="00A83B9B" w:rsidP="00C750C1">
      <w:pPr>
        <w:pStyle w:val="Heading1"/>
      </w:pPr>
      <w:r>
        <w:t>Discussion</w:t>
      </w:r>
    </w:p>
    <w:p w14:paraId="7A210B4F" w14:textId="05F15DA4" w:rsidR="00FC3FDC" w:rsidRDefault="00703686" w:rsidP="00C750C1">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r w:rsidR="00FC3FDC">
        <w:t xml:space="preserve">. </w:t>
      </w:r>
      <w:r w:rsidR="00552CA6">
        <w:t>Due to t</w:t>
      </w:r>
      <w:r w:rsidR="00FC3FDC">
        <w:t xml:space="preserve">he </w:t>
      </w:r>
      <w:commentRangeStart w:id="27"/>
      <w:r w:rsidR="00FC3FDC">
        <w:t xml:space="preserve">compactness </w:t>
      </w:r>
      <w:commentRangeEnd w:id="27"/>
      <w:r w:rsidR="00D54CF9">
        <w:rPr>
          <w:rStyle w:val="CommentReference"/>
        </w:rPr>
        <w:commentReference w:id="27"/>
      </w:r>
      <w:r w:rsidR="00FC3FDC">
        <w:t>of candidate variants</w:t>
      </w:r>
      <w:r w:rsidR="00552CA6">
        <w:t>, it was</w:t>
      </w:r>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r w:rsidR="00D54CF9">
        <w:t xml:space="preserve">for which PEGS </w:t>
      </w:r>
      <w:r w:rsidR="00FC3FDC">
        <w:t xml:space="preserve">collected </w:t>
      </w:r>
      <w:r w:rsidR="00D54CF9">
        <w:t>information</w:t>
      </w:r>
      <w:r w:rsidR="00FC3FDC">
        <w:t>. The 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commentRangeStart w:id="28"/>
      <w:r w:rsidR="00D54CF9">
        <w:t>Considering ABCB7 as an exemplar gene, we validated our GxE analysis in the PEGS cohort.</w:t>
      </w:r>
      <w:commentRangeEnd w:id="28"/>
      <w:r w:rsidR="00D54CF9">
        <w:rPr>
          <w:rStyle w:val="CommentReference"/>
        </w:rPr>
        <w:commentReference w:id="28"/>
      </w:r>
    </w:p>
    <w:p w14:paraId="60BBD513" w14:textId="5D68E943" w:rsidR="00FC3FDC" w:rsidRDefault="00FC3FDC" w:rsidP="00C750C1">
      <w:r>
        <w:t xml:space="preserve">GxE enrichment analysis </w:t>
      </w:r>
      <w:r w:rsidR="00D54CF9">
        <w:t xml:space="preserve">results </w:t>
      </w:r>
      <w:r w:rsidR="00552CA6">
        <w:t>in</w:t>
      </w:r>
      <w:r w:rsidR="00552CA6" w:rsidRPr="00552CA6">
        <w:t xml:space="preserve"> </w:t>
      </w:r>
      <w:r w:rsidR="00552CA6">
        <w:t xml:space="preserve">both </w:t>
      </w:r>
      <w:r>
        <w:t>the internal discovery population</w:t>
      </w:r>
      <w:r w:rsidR="00552CA6">
        <w:t xml:space="preserve"> of</w:t>
      </w:r>
      <w:r>
        <w:t xml:space="preserve"> UKBB non-British Whites (Figure 6) </w:t>
      </w:r>
      <w:r>
        <w:rPr>
          <w:rFonts w:hint="eastAsia"/>
        </w:rPr>
        <w:t>a</w:t>
      </w:r>
      <w:r>
        <w:t xml:space="preserve">nd the external discovery population </w:t>
      </w:r>
      <w:r w:rsidR="00552CA6">
        <w:t xml:space="preserve">of PEGS </w:t>
      </w:r>
      <w:r>
        <w:t xml:space="preserve">participants (Figure 7) </w:t>
      </w:r>
      <w:r w:rsidR="00552CA6">
        <w:t xml:space="preserve">demonstrate </w:t>
      </w:r>
      <w:r>
        <w:t>the advantage</w:t>
      </w:r>
      <w:r w:rsidR="00D54CF9">
        <w:t>s</w:t>
      </w:r>
      <w:r>
        <w:t xml:space="preserve"> of VLA in prioritizing GxE candidates for binary phenotypes </w:t>
      </w:r>
      <w:r w:rsidR="00D54CF9">
        <w:t xml:space="preserve">such as </w:t>
      </w:r>
      <w:r>
        <w:t xml:space="preserve">T2D and CAD. The advantage is more pronounced </w:t>
      </w:r>
      <w:r w:rsidR="00552CA6">
        <w:t xml:space="preserve">for </w:t>
      </w:r>
      <w:r>
        <w:t>PEGS</w:t>
      </w:r>
      <w:r w:rsidR="00552CA6">
        <w:t xml:space="preserve">, as it contains </w:t>
      </w:r>
      <w:r>
        <w:t xml:space="preserve">a much wider range </w:t>
      </w:r>
      <w:r w:rsidR="00552CA6">
        <w:t xml:space="preserve">of involved </w:t>
      </w:r>
      <w:r>
        <w:t xml:space="preserve">environmental </w:t>
      </w:r>
      <w:r w:rsidR="00D54CF9">
        <w:t xml:space="preserve">exposures </w:t>
      </w:r>
      <w:r>
        <w:t>(728 v</w:t>
      </w:r>
      <w:r w:rsidR="00552CA6">
        <w:t xml:space="preserve">s. </w:t>
      </w:r>
      <w:r>
        <w:t>16 in</w:t>
      </w:r>
      <w:r w:rsidR="00552CA6">
        <w:t xml:space="preserve"> the</w:t>
      </w:r>
      <w:r>
        <w:t xml:space="preserve"> UKBB). The link between </w:t>
      </w:r>
      <w:r w:rsidR="00D54CF9">
        <w:t xml:space="preserve">the </w:t>
      </w:r>
      <w:r>
        <w:t>phenotypic mean and variance of binary phenotype</w:t>
      </w:r>
      <w:r w:rsidR="00552CA6">
        <w:t>s</w:t>
      </w:r>
      <w:r>
        <w:t xml:space="preserve"> render</w:t>
      </w:r>
      <w:r w:rsidR="00552CA6">
        <w:t>s</w:t>
      </w:r>
      <w:r>
        <w:t xml:space="preserve"> the vQTL statistics </w:t>
      </w:r>
      <w:r w:rsidR="00552CA6">
        <w:t xml:space="preserve">obtained from </w:t>
      </w:r>
      <w:r>
        <w:t xml:space="preserve">DLM redundant to the QTL statistics </w:t>
      </w:r>
      <w:r w:rsidR="00552CA6">
        <w:t xml:space="preserve">obtained from </w:t>
      </w:r>
      <w:r>
        <w:t>GWAS</w:t>
      </w:r>
      <w:r w:rsidR="00D54CF9">
        <w:t>, as demonstrated by t</w:t>
      </w:r>
      <w:r>
        <w:t>he</w:t>
      </w:r>
      <w:r w:rsidR="00D54CF9">
        <w:t xml:space="preserve"> nearly overlapping</w:t>
      </w:r>
      <w:r>
        <w:t xml:space="preserve"> enrichment curve</w:t>
      </w:r>
      <w:r w:rsidR="00552CA6">
        <w:t>s</w:t>
      </w:r>
      <w:r>
        <w:t xml:space="preserve"> of GWAS and vQTL for binary phenotypes</w:t>
      </w:r>
      <w:r w:rsidR="00D54CF9">
        <w:t xml:space="preserve"> </w:t>
      </w:r>
      <w:r>
        <w:t>(</w:t>
      </w:r>
      <w:r w:rsidR="00552CA6">
        <w:t xml:space="preserve">Figures </w:t>
      </w:r>
      <w:r>
        <w:t xml:space="preserve">6 and 7, T2D and CAD, red and blue). For quantitative phenotypes, vQTL statistics </w:t>
      </w:r>
      <w:r w:rsidR="00D54CF9">
        <w:t>indicate</w:t>
      </w:r>
      <w:r>
        <w:t xml:space="preserve"> the</w:t>
      </w:r>
      <w:r w:rsidR="00D54CF9" w:rsidRPr="00D54CF9">
        <w:t xml:space="preserve"> </w:t>
      </w:r>
      <w:r w:rsidR="00D54CF9">
        <w:t>method</w:t>
      </w:r>
      <w:r>
        <w:t xml:space="preserve"> </w:t>
      </w:r>
      <w:r w:rsidR="00D54CF9">
        <w:t xml:space="preserve">has greater </w:t>
      </w:r>
      <w:r>
        <w:t>power</w:t>
      </w:r>
      <w:r w:rsidR="00552CA6">
        <w:t xml:space="preserve"> </w:t>
      </w:r>
      <w:r w:rsidR="00D54CF9">
        <w:t>than GWAS to</w:t>
      </w:r>
      <w:r>
        <w:t xml:space="preserve"> select GxE candidate</w:t>
      </w:r>
      <w:r w:rsidR="00552CA6">
        <w:t>s</w:t>
      </w:r>
      <w:r>
        <w:t xml:space="preserve">, </w:t>
      </w:r>
      <w:r w:rsidR="00552CA6">
        <w:t xml:space="preserve">as </w:t>
      </w:r>
      <w:r w:rsidR="00D54CF9">
        <w:t xml:space="preserve">demonstrated </w:t>
      </w:r>
      <w:r>
        <w:t xml:space="preserve">by </w:t>
      </w:r>
      <w:r w:rsidR="00D54CF9">
        <w:t>varying</w:t>
      </w:r>
      <w:r>
        <w:t xml:space="preserve"> enrichment curves</w:t>
      </w:r>
      <w:r w:rsidR="00D54CF9">
        <w:t xml:space="preserve"> for vQTL and GWAS</w:t>
      </w:r>
      <w:r>
        <w:t xml:space="preserve"> (Figure</w:t>
      </w:r>
      <w:r w:rsidR="00552CA6">
        <w:t>s</w:t>
      </w:r>
      <w:r>
        <w:t xml:space="preserve"> 6 and 7, BMI and GLU, red and blue). vQTL is </w:t>
      </w:r>
      <w:r w:rsidR="00552CA6">
        <w:t xml:space="preserve">ideal for </w:t>
      </w:r>
      <w:r>
        <w:t>phenotype</w:t>
      </w:r>
      <w:r w:rsidR="00552CA6">
        <w:t>s that are</w:t>
      </w:r>
      <w:r>
        <w:t xml:space="preserve"> near</w:t>
      </w:r>
      <w:r w:rsidR="00552CA6">
        <w:t>ly</w:t>
      </w:r>
      <w:r>
        <w:t xml:space="preserve"> perfect</w:t>
      </w:r>
      <w:r w:rsidR="00552CA6">
        <w:t>ly</w:t>
      </w:r>
      <w:r>
        <w:t xml:space="preserve"> Gaussian, such as GLU. In </w:t>
      </w:r>
      <w:r w:rsidR="00552CA6">
        <w:t>this scenario,</w:t>
      </w:r>
      <w:r>
        <w:t xml:space="preserve"> GWAS </w:t>
      </w:r>
      <w:r w:rsidR="00D54CF9">
        <w:t>lacks</w:t>
      </w:r>
      <w:r>
        <w:t xml:space="preserve"> power to select GxE candidates</w:t>
      </w:r>
      <w:r w:rsidR="00D54CF9">
        <w:t xml:space="preserve">, as demonstrated by separation of </w:t>
      </w:r>
      <w:r>
        <w:t xml:space="preserve">the phenotypic mean and variance. </w:t>
      </w:r>
      <w:r w:rsidR="00C46E62">
        <w:t>For</w:t>
      </w:r>
      <w:r>
        <w:t xml:space="preserve"> quantitative phenotype</w:t>
      </w:r>
      <w:r w:rsidR="00C46E62">
        <w:t>s that are</w:t>
      </w:r>
      <w:r>
        <w:t xml:space="preserve"> not fully Gaussian, such as BMI, GWAS </w:t>
      </w:r>
      <w:r w:rsidR="00C46E62">
        <w:t xml:space="preserve">has </w:t>
      </w:r>
      <w:r>
        <w:t xml:space="preserve">some </w:t>
      </w:r>
      <w:r w:rsidR="00C46E62">
        <w:t xml:space="preserve">demonstrated </w:t>
      </w:r>
      <w:r>
        <w:t>ability to select GxE candidate</w:t>
      </w:r>
      <w:r w:rsidR="00C46E62">
        <w:t xml:space="preserve">s because </w:t>
      </w:r>
      <w:commentRangeStart w:id="29"/>
      <w:r>
        <w:t>vQTL and QTL are somewhat related</w:t>
      </w:r>
      <w:commentRangeEnd w:id="29"/>
      <w:r w:rsidR="00D54CF9">
        <w:rPr>
          <w:rStyle w:val="CommentReference"/>
        </w:rPr>
        <w:commentReference w:id="29"/>
      </w:r>
      <w:r>
        <w:t>.</w:t>
      </w:r>
    </w:p>
    <w:p w14:paraId="20EA3204" w14:textId="5D3A2BC8" w:rsidR="00FC3FDC" w:rsidRDefault="00C46E62" w:rsidP="00C750C1">
      <w:r>
        <w:t xml:space="preserve">When treating GLU as a quantitative surrogate of T2D, the </w:t>
      </w:r>
      <w:r w:rsidR="00FC3FDC">
        <w:t xml:space="preserve">GWAS </w:t>
      </w:r>
      <w:r w:rsidR="00703686">
        <w:t xml:space="preserve">provided </w:t>
      </w:r>
      <w:r w:rsidR="00FC3FDC">
        <w:t xml:space="preserve">the </w:t>
      </w:r>
      <w:r w:rsidR="00703686">
        <w:t xml:space="preserve">best </w:t>
      </w:r>
      <w:r w:rsidR="00FC3FDC">
        <w:t xml:space="preserve">overall GxE candidate ranking </w:t>
      </w:r>
      <w:r w:rsidR="00D54CF9">
        <w:t xml:space="preserve">based on statistics </w:t>
      </w:r>
      <w:r w:rsidR="00FC3FDC">
        <w:t>(Figure 7</w:t>
      </w:r>
      <w:r w:rsidR="00703686">
        <w:t>,</w:t>
      </w:r>
      <w:r w:rsidR="00FC3FDC">
        <w:t xml:space="preserve"> panel 3, </w:t>
      </w:r>
      <w:r w:rsidR="00703686">
        <w:t>GLU</w:t>
      </w:r>
      <w:r w:rsidR="00FC3FDC">
        <w:t>/T2D)</w:t>
      </w:r>
      <w:r w:rsidR="00703686">
        <w:t>. F</w:t>
      </w:r>
      <w:r w:rsidR="00D54CF9">
        <w:t>o</w:t>
      </w:r>
      <w:r w:rsidR="00703686">
        <w:t xml:space="preserve">r T2D without a surrogate, GWAS provided better </w:t>
      </w:r>
      <w:r w:rsidR="00FC3FDC">
        <w:t>enrichment coefficients (e.g., 0.0125 at 10</w:t>
      </w:r>
      <w:r w:rsidR="00FC3FDC" w:rsidRPr="00EC0873">
        <w:rPr>
          <w:vertAlign w:val="superscript"/>
        </w:rPr>
        <w:t>-2</w:t>
      </w:r>
      <w:r w:rsidR="00FC3FDC">
        <w:t>) than VLA (e.g., 0.0025 at 10</w:t>
      </w:r>
      <w:r w:rsidR="00FC3FDC" w:rsidRPr="00EC0873">
        <w:rPr>
          <w:vertAlign w:val="superscript"/>
        </w:rPr>
        <w:t>-2</w:t>
      </w:r>
      <w:r w:rsidR="00FC3FDC" w:rsidRPr="008B6A79">
        <w:t xml:space="preserve">, </w:t>
      </w:r>
      <w:r w:rsidR="00FC3FDC">
        <w:t>Figure 7</w:t>
      </w:r>
      <w:r w:rsidR="00703686">
        <w:t>,</w:t>
      </w:r>
      <w:r w:rsidR="00FC3FDC">
        <w:t xml:space="preserve"> panel 1, T2D). However, the choice of GLU as a surrogate </w:t>
      </w:r>
      <w:r w:rsidR="00D54CF9">
        <w:t xml:space="preserve">for </w:t>
      </w:r>
      <w:r w:rsidR="00FC3FDC">
        <w:t>T2D depends on prior knowledge and subjective judgement (</w:t>
      </w:r>
      <w:r w:rsidR="00703686">
        <w:t xml:space="preserve">e.g.,  BMI is also a potential </w:t>
      </w:r>
      <w:r w:rsidR="00FC3FDC">
        <w:t>surrogate of T2D)</w:t>
      </w:r>
      <w:r w:rsidR="00703686">
        <w:t xml:space="preserve"> and </w:t>
      </w:r>
      <w:r w:rsidR="00FC3FDC">
        <w:t xml:space="preserve">thus such </w:t>
      </w:r>
      <w:r w:rsidR="00703686">
        <w:t xml:space="preserve">a </w:t>
      </w:r>
      <w:r w:rsidR="00FC3FDC">
        <w:t xml:space="preserve">technique is </w:t>
      </w:r>
      <w:r w:rsidR="00703686">
        <w:t>un</w:t>
      </w:r>
      <w:r w:rsidR="00FC3FDC">
        <w:t>suitable for automated GxE hypothesis exploration before weighting and choosing surrogates</w:t>
      </w:r>
      <w:r w:rsidR="00703686">
        <w:t>, which</w:t>
      </w:r>
      <w:r w:rsidR="00FC3FDC">
        <w:t xml:space="preserve"> is </w:t>
      </w:r>
      <w:r w:rsidR="00703686">
        <w:t xml:space="preserve">also </w:t>
      </w:r>
      <w:r w:rsidR="00FC3FDC">
        <w:t xml:space="preserve">an automated process. </w:t>
      </w:r>
      <w:r w:rsidR="00703686">
        <w:t>Despite these limitations</w:t>
      </w:r>
      <w:r w:rsidR="00FC3FDC">
        <w:t xml:space="preserve">, we provide the GWAS p-values </w:t>
      </w:r>
      <w:r w:rsidR="00703686">
        <w:t xml:space="preserve">in addition to </w:t>
      </w:r>
      <w:r w:rsidR="00FC3FDC">
        <w:t>VLA p-values for each phenotype in the VLA</w:t>
      </w:r>
      <w:r w:rsidR="00703686">
        <w:t xml:space="preserve"> </w:t>
      </w:r>
      <w:r w:rsidR="00FC3FDC">
        <w:t>catalog to allow surrogate GxE candidate ranking</w:t>
      </w:r>
      <w:r w:rsidR="00703686">
        <w:t>s</w:t>
      </w:r>
      <w:r w:rsidR="00FC3FDC">
        <w:t xml:space="preserve"> based on subjective knowledge of disease etiology.</w:t>
      </w:r>
      <w:r w:rsidR="00396864">
        <w:t xml:space="preserve"> </w:t>
      </w:r>
    </w:p>
    <w:p w14:paraId="538D7D72" w14:textId="54858FA9" w:rsidR="00FC3FDC" w:rsidRDefault="00FC3FDC" w:rsidP="00C750C1">
      <w:r>
        <w:lastRenderedPageBreak/>
        <w:t xml:space="preserve">VLA was initially proposed as an additive vQTL scanner </w:t>
      </w:r>
      <w:r w:rsidR="00703686">
        <w:t xml:space="preserve">that prioritizes </w:t>
      </w:r>
      <w:r>
        <w:t>pure GxE effect</w:t>
      </w:r>
      <w:r w:rsidR="00703686">
        <w:t>s</w:t>
      </w:r>
      <w:r>
        <w:t xml:space="preserve"> </w:t>
      </w:r>
      <w:r w:rsidR="00396864">
        <w:t xml:space="preserve">and improves on </w:t>
      </w:r>
      <w:r>
        <w:t xml:space="preserve">existing </w:t>
      </w:r>
      <w:r w:rsidR="00703686">
        <w:t>two</w:t>
      </w:r>
      <w:r>
        <w:t>-stage methods such as DLM, DRM and LVT</w:t>
      </w:r>
      <w:r w:rsidR="00396864">
        <w:t xml:space="preserve"> </w:t>
      </w:r>
      <w:r w:rsidR="00D54CF9">
        <w:t>concerning</w:t>
      </w:r>
      <w:r>
        <w:t xml:space="preserve"> the quality of GxE candidate</w:t>
      </w:r>
      <w:r w:rsidR="00D54CF9">
        <w:t>s</w:t>
      </w:r>
      <w:r>
        <w:t xml:space="preserve"> </w:t>
      </w:r>
      <w:r w:rsidR="00396864">
        <w:t>select</w:t>
      </w:r>
      <w:r w:rsidR="00D54CF9">
        <w:t>ed</w:t>
      </w:r>
      <w:r w:rsidR="00396864">
        <w:t xml:space="preserve"> </w:t>
      </w:r>
      <w:r>
        <w:t xml:space="preserve">for quantitative traits. However, after </w:t>
      </w:r>
      <w:r w:rsidR="00396864">
        <w:t>tra</w:t>
      </w:r>
      <w:r w:rsidR="001456B4">
        <w:t>n</w:t>
      </w:r>
      <w:r w:rsidR="00396864">
        <w:t xml:space="preserve">sforming </w:t>
      </w:r>
      <w:r>
        <w:t>simulated Gaussian phenotypes to case/control status via a logistic function and B</w:t>
      </w:r>
      <w:r w:rsidRPr="002D35AA">
        <w:t xml:space="preserve">ernoulli </w:t>
      </w:r>
      <w:r>
        <w:t xml:space="preserve">sampling, VLA </w:t>
      </w:r>
      <w:r w:rsidR="00396864">
        <w:t xml:space="preserve">was consistently </w:t>
      </w:r>
      <w:r>
        <w:t xml:space="preserve">conservative while DLM, DRM, and LVT </w:t>
      </w:r>
      <w:r w:rsidR="00396864">
        <w:t>resulted in un</w:t>
      </w:r>
      <w:r>
        <w:t>control</w:t>
      </w:r>
      <w:r w:rsidR="00396864">
        <w:t>led</w:t>
      </w:r>
      <w:r>
        <w:t xml:space="preserve"> type 1 error</w:t>
      </w:r>
      <w:r w:rsidR="00396864">
        <w:t>s</w:t>
      </w:r>
      <w:r>
        <w:t xml:space="preserve"> </w:t>
      </w:r>
      <w:r w:rsidR="00396864">
        <w:t>with</w:t>
      </w:r>
      <w:r w:rsidR="00396864" w:rsidRPr="00396864">
        <w:t xml:space="preserve"> </w:t>
      </w:r>
      <w:r w:rsidR="00396864">
        <w:t xml:space="preserve">non-zero </w:t>
      </w:r>
      <w:r>
        <w:t>genetic effect</w:t>
      </w:r>
      <w:r w:rsidR="00396864">
        <w:t>s</w:t>
      </w:r>
      <w:r>
        <w:t xml:space="preserve"> on the original Gaussian phenotypic mean. </w:t>
      </w:r>
      <w:r w:rsidR="00396864">
        <w:t xml:space="preserve">To address this, </w:t>
      </w:r>
      <w:r>
        <w:t>we scan</w:t>
      </w:r>
      <w:r w:rsidR="00396864">
        <w:t>ned</w:t>
      </w:r>
      <w:r>
        <w:t xml:space="preserve"> variance loci for binary phenotypes using VLA in conjunction with covariates. Th</w:t>
      </w:r>
      <w:r w:rsidR="001456B4">
        <w:t>is approach is based on th</w:t>
      </w:r>
      <w:r>
        <w:t xml:space="preserve">e </w:t>
      </w:r>
      <w:r w:rsidR="00D54CF9">
        <w:t xml:space="preserve">concept </w:t>
      </w:r>
      <w:r w:rsidR="001456B4">
        <w:t xml:space="preserve">that </w:t>
      </w:r>
      <w:r w:rsidR="00396864">
        <w:t xml:space="preserve">the </w:t>
      </w:r>
      <w:r>
        <w:t>adjusted binary phenotypes</w:t>
      </w:r>
      <w:r w:rsidR="00396864" w:rsidRPr="00396864">
        <w:t xml:space="preserve"> </w:t>
      </w:r>
      <w:r w:rsidR="00396864">
        <w:t>of covariates</w:t>
      </w:r>
      <w:r>
        <w:t xml:space="preserve"> </w:t>
      </w:r>
      <w:r w:rsidR="001456B4">
        <w:t xml:space="preserve">can be treated </w:t>
      </w:r>
      <w:r>
        <w:t>as new phenotype</w:t>
      </w:r>
      <w:r w:rsidR="00396864">
        <w:t>s</w:t>
      </w:r>
      <w:r>
        <w:t xml:space="preserve"> </w:t>
      </w:r>
      <w:r w:rsidR="00396864">
        <w:t xml:space="preserve">that </w:t>
      </w:r>
      <w:r>
        <w:t xml:space="preserve">more clearly </w:t>
      </w:r>
      <w:r w:rsidR="001456B4">
        <w:t xml:space="preserve">represent </w:t>
      </w:r>
      <w:r>
        <w:t>combined genotype and environment</w:t>
      </w:r>
      <w:r w:rsidR="001456B4" w:rsidRPr="001456B4">
        <w:t xml:space="preserve"> </w:t>
      </w:r>
      <w:r w:rsidR="001456B4">
        <w:t>effect</w:t>
      </w:r>
      <w:r w:rsidR="00D54CF9">
        <w:t>s</w:t>
      </w:r>
      <w:r w:rsidR="001456B4">
        <w:t xml:space="preserve">. </w:t>
      </w:r>
      <w:r w:rsidR="00D54CF9">
        <w:t>vQTL scanners can be used w</w:t>
      </w:r>
      <w:r w:rsidR="001456B4">
        <w:t xml:space="preserve">ith </w:t>
      </w:r>
      <w:commentRangeStart w:id="30"/>
      <w:r w:rsidR="001456B4">
        <w:t>high-quality</w:t>
      </w:r>
      <w:commentRangeEnd w:id="30"/>
      <w:r w:rsidR="00D54CF9">
        <w:rPr>
          <w:rStyle w:val="CommentReference"/>
        </w:rPr>
        <w:commentReference w:id="30"/>
      </w:r>
      <w:r w:rsidR="00D54CF9">
        <w:t>,</w:t>
      </w:r>
      <w:r w:rsidR="001456B4">
        <w:t xml:space="preserve"> </w:t>
      </w:r>
      <w:r w:rsidR="00D54CF9">
        <w:t xml:space="preserve">quantitative </w:t>
      </w:r>
      <w:r w:rsidR="001456B4">
        <w:t>covariates</w:t>
      </w:r>
      <w:r>
        <w:t xml:space="preserve">. </w:t>
      </w:r>
      <w:r w:rsidR="00D54CF9">
        <w:t>T</w:t>
      </w:r>
      <w:r w:rsidR="001456B4">
        <w:t xml:space="preserve">o ensure control of type 1 errors </w:t>
      </w:r>
      <w:r w:rsidR="00D54CF9">
        <w:t>with</w:t>
      </w:r>
      <w:r w:rsidR="001456B4">
        <w:t xml:space="preserve"> </w:t>
      </w:r>
      <w:r w:rsidR="00D54CF9">
        <w:t xml:space="preserve">lower-quality </w:t>
      </w:r>
      <w:r w:rsidR="001456B4">
        <w:t xml:space="preserve">covariates, we used the curve upwardness test for </w:t>
      </w:r>
      <w:r>
        <w:t xml:space="preserve">VLA. </w:t>
      </w:r>
      <w:r w:rsidR="00D54CF9">
        <w:t>A</w:t>
      </w:r>
      <w:r>
        <w:t xml:space="preserve"> combined DLM and VLA </w:t>
      </w:r>
      <w:r w:rsidR="001456B4">
        <w:t xml:space="preserve">test </w:t>
      </w:r>
      <w:r>
        <w:t>for statistical power to detect variance loci</w:t>
      </w:r>
      <w:r w:rsidR="00D54CF9">
        <w:t xml:space="preserve"> was unable to </w:t>
      </w:r>
      <w:r>
        <w:t>control type 1 error</w:t>
      </w:r>
      <w:r w:rsidR="001456B4">
        <w:t xml:space="preserve">s unless the </w:t>
      </w:r>
      <w:r>
        <w:t>covariates</w:t>
      </w:r>
      <w:r w:rsidR="001456B4" w:rsidRPr="001456B4">
        <w:t xml:space="preserve"> </w:t>
      </w:r>
      <w:r w:rsidR="001456B4">
        <w:t xml:space="preserve">were </w:t>
      </w:r>
      <w:commentRangeStart w:id="31"/>
      <w:r w:rsidR="001456B4">
        <w:t>perfect</w:t>
      </w:r>
      <w:commentRangeEnd w:id="31"/>
      <w:r w:rsidR="00D54CF9">
        <w:rPr>
          <w:rStyle w:val="CommentReference"/>
        </w:rPr>
        <w:commentReference w:id="31"/>
      </w:r>
      <w:r>
        <w:t>.</w:t>
      </w:r>
    </w:p>
    <w:p w14:paraId="15B24646" w14:textId="7A59C42D" w:rsidR="00D54CF9" w:rsidRDefault="00FC3FDC" w:rsidP="00C750C1">
      <w:r>
        <w:t xml:space="preserve">The </w:t>
      </w:r>
      <w:r w:rsidR="00D54CF9">
        <w:t>best</w:t>
      </w:r>
      <w:r>
        <w:t xml:space="preserve"> covariates are non-confounding predictors, </w:t>
      </w:r>
      <w:r w:rsidR="00F52C75">
        <w:t xml:space="preserve">which, in essence, are </w:t>
      </w:r>
      <w:r>
        <w:t xml:space="preserve">variables unaffected by </w:t>
      </w:r>
      <w:r w:rsidR="00F52C75">
        <w:t xml:space="preserve">the </w:t>
      </w:r>
      <w:r>
        <w:t>genotype or environment yet associated with the outcome</w:t>
      </w:r>
      <w:r w:rsidR="00F52C75">
        <w:t xml:space="preserve">. Such covariates have been shown </w:t>
      </w:r>
      <w:r>
        <w:t xml:space="preserve">to improve statistical power in GWAS and epidemiology studies </w:t>
      </w:r>
      <w:r>
        <w:fldChar w:fldCharType="begin"/>
      </w:r>
      <w:r w:rsidR="00846B31">
        <w:instrText xml:space="preserve"> ADDIN ZOTERO_ITEM CSL_CITATION {"citationID":"cyrRV9Fr","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003B5F42">
        <w:rPr>
          <w:rFonts w:ascii="Calibri" w:hAnsi="Calibri" w:cs="Calibri"/>
        </w:rPr>
        <w:t>(Aschard et al. 2015)</w:t>
      </w:r>
      <w:r>
        <w:fldChar w:fldCharType="end"/>
      </w:r>
      <w:r>
        <w:t xml:space="preserve">. </w:t>
      </w:r>
      <w:r w:rsidR="00F52C75">
        <w:t>If covariates are n</w:t>
      </w:r>
      <w:r>
        <w:t>on-confounding</w:t>
      </w:r>
      <w:r w:rsidR="00F52C75">
        <w:t xml:space="preserve">, </w:t>
      </w:r>
      <w:r>
        <w:rPr>
          <w:rFonts w:hint="eastAsia"/>
        </w:rPr>
        <w:t>a</w:t>
      </w:r>
      <w:r>
        <w:t xml:space="preserve">djusting </w:t>
      </w:r>
      <w:r w:rsidR="00F52C75">
        <w:t xml:space="preserve">them </w:t>
      </w:r>
      <w:r>
        <w:t xml:space="preserve">neither </w:t>
      </w:r>
      <w:r w:rsidR="00D54CF9">
        <w:t xml:space="preserve">removes </w:t>
      </w:r>
      <w:r w:rsidR="00F52C75">
        <w:t xml:space="preserve">the </w:t>
      </w:r>
      <w:r>
        <w:t>genetic</w:t>
      </w:r>
      <w:r w:rsidR="00F52C75">
        <w:t xml:space="preserve"> or </w:t>
      </w:r>
      <w:r>
        <w:t>environmental effect on the phenotype nor create</w:t>
      </w:r>
      <w:r w:rsidR="00D54CF9">
        <w:t>s</w:t>
      </w:r>
      <w:r>
        <w:t xml:space="preserve"> spurious association</w:t>
      </w:r>
      <w:r w:rsidR="00F52C75">
        <w:t>s</w:t>
      </w:r>
      <w:r>
        <w:t xml:space="preserve"> </w:t>
      </w:r>
      <w:r>
        <w:rPr>
          <w:rFonts w:hint="eastAsia"/>
        </w:rPr>
        <w:t>between</w:t>
      </w:r>
      <w:r>
        <w:t xml:space="preserve"> </w:t>
      </w:r>
      <w:r w:rsidR="00F52C75">
        <w:t xml:space="preserve">the </w:t>
      </w:r>
      <w:r>
        <w:t>genotype/environment and the phenotype</w:t>
      </w:r>
      <w:r w:rsidR="00F52C75">
        <w:t xml:space="preserve">. For a covariate to be </w:t>
      </w:r>
      <w:r>
        <w:t>predictive</w:t>
      </w:r>
      <w:r w:rsidR="00F52C75">
        <w:t xml:space="preserve">, </w:t>
      </w:r>
      <w:r>
        <w:t xml:space="preserve">after removing the </w:t>
      </w:r>
      <w:r w:rsidR="00F52C75">
        <w:t xml:space="preserve">effect of the </w:t>
      </w:r>
      <w:r>
        <w:t>covariate, the adjusted phenotype become</w:t>
      </w:r>
      <w:r w:rsidR="00F52C75">
        <w:t>s</w:t>
      </w:r>
      <w:r>
        <w:t xml:space="preserve"> closer to the combined </w:t>
      </w:r>
      <w:r w:rsidR="00F52C75">
        <w:t xml:space="preserve">genotype/environment </w:t>
      </w:r>
      <w:r>
        <w:t xml:space="preserve">effect than the original phenotype. </w:t>
      </w:r>
      <w:r w:rsidR="00F52C75">
        <w:t>R</w:t>
      </w:r>
      <w:r>
        <w:t xml:space="preserve">ecommend </w:t>
      </w:r>
      <w:r w:rsidR="00F52C75">
        <w:t xml:space="preserve">covariates are </w:t>
      </w:r>
      <w:r>
        <w:t>age and age</w:t>
      </w:r>
      <w:r w:rsidRPr="00321B0E">
        <w:rPr>
          <w:vertAlign w:val="superscript"/>
        </w:rPr>
        <w:t>2</w:t>
      </w:r>
      <w:r>
        <w:t>, or more than three age bins (</w:t>
      </w:r>
      <w:r w:rsidR="00D54CF9">
        <w:t>e.g</w:t>
      </w:r>
      <w:r>
        <w:t xml:space="preserve">., &lt;20, 20-40, 40-60, </w:t>
      </w:r>
      <w:r w:rsidR="00D54CF9">
        <w:t>&gt;</w:t>
      </w:r>
      <w:r>
        <w:t>60</w:t>
      </w:r>
      <w:r w:rsidR="00D54CF9">
        <w:t xml:space="preserve"> years</w:t>
      </w:r>
      <w:r>
        <w:t xml:space="preserve">), </w:t>
      </w:r>
      <w:r w:rsidR="00F52C75">
        <w:t xml:space="preserve">because </w:t>
      </w:r>
      <w:r>
        <w:t xml:space="preserve">age is unaffected by </w:t>
      </w:r>
      <w:r w:rsidR="00F52C75">
        <w:t xml:space="preserve">the genotype or </w:t>
      </w:r>
      <w:r>
        <w:t xml:space="preserve">environment but predictive of most diseases. </w:t>
      </w:r>
      <w:r w:rsidR="007A301E">
        <w:t>S</w:t>
      </w:r>
      <w:r>
        <w:t xml:space="preserve">ex, age </w:t>
      </w:r>
      <w:r>
        <w:rPr>
          <w:rFonts w:ascii="Calibri" w:hAnsi="Calibri" w:cs="Calibri"/>
        </w:rPr>
        <w:t>×</w:t>
      </w:r>
      <w:r>
        <w:t xml:space="preserve"> sex, and age</w:t>
      </w:r>
      <w:r w:rsidRPr="003A1D8B">
        <w:rPr>
          <w:vertAlign w:val="superscript"/>
        </w:rPr>
        <w:t>2</w:t>
      </w:r>
      <w:r>
        <w:t xml:space="preserve"> </w:t>
      </w:r>
      <w:r>
        <w:rPr>
          <w:rFonts w:ascii="Calibri" w:hAnsi="Calibri" w:cs="Calibri"/>
        </w:rPr>
        <w:t>×</w:t>
      </w:r>
      <w:r>
        <w:t xml:space="preserve"> sex </w:t>
      </w:r>
      <w:r w:rsidR="007A301E">
        <w:t>can also be used if a</w:t>
      </w:r>
      <w:r>
        <w:t xml:space="preserve"> disease affects both sex</w:t>
      </w:r>
      <w:r w:rsidR="007A301E">
        <w:t>es</w:t>
      </w:r>
      <w:r>
        <w:t xml:space="preserve"> and the analysis </w:t>
      </w:r>
      <w:r w:rsidR="007A301E">
        <w:t xml:space="preserve">is </w:t>
      </w:r>
      <w:r>
        <w:t xml:space="preserve">limited to autosomes. </w:t>
      </w:r>
    </w:p>
    <w:p w14:paraId="76126EE1" w14:textId="42487EBF" w:rsidR="00FC3FDC" w:rsidRDefault="00FC3FDC" w:rsidP="00C750C1">
      <w:r>
        <w:t xml:space="preserve">If </w:t>
      </w:r>
      <w:r w:rsidR="007A301E">
        <w:t xml:space="preserve">the genotype and the </w:t>
      </w:r>
      <w:r>
        <w:t>environment (</w:t>
      </w:r>
      <w:r w:rsidR="007A301E">
        <w:t xml:space="preserve">e.g., </w:t>
      </w:r>
      <w:r>
        <w:t xml:space="preserve">pollution and climate) </w:t>
      </w:r>
      <w:r w:rsidR="007A301E">
        <w:t xml:space="preserve">are considered </w:t>
      </w:r>
      <w:r>
        <w:t>precursors of all phenotypes, confounding predictors are either mediators or colliders linking the precursors and the outcomes</w:t>
      </w:r>
      <w:r w:rsidR="00310D50">
        <w:t xml:space="preserve">. Adjusting </w:t>
      </w:r>
      <w:r>
        <w:t>either attenuate</w:t>
      </w:r>
      <w:r w:rsidR="00310D50">
        <w:t>s</w:t>
      </w:r>
      <w:r>
        <w:t xml:space="preserve"> (for mediators) or inflate</w:t>
      </w:r>
      <w:r w:rsidR="00310D50">
        <w:t>s</w:t>
      </w:r>
      <w:r>
        <w:t xml:space="preserve"> (for colliders) the genetic and environmental effects </w:t>
      </w:r>
      <w:r>
        <w:fldChar w:fldCharType="begin"/>
      </w:r>
      <w:r w:rsidR="00846B31">
        <w:instrText xml:space="preserve"> ADDIN ZOTERO_ITEM CSL_CITATION {"citationID":"JSTBagOD","properties":{"formattedCitation":"(Hern\\uc0\\u225{}n et al. 2002)","plainCitation":"(Hernán et al. 2002)","noteIndex":0},"citationItems":[{"id":471,"uris":["http://zotero.org/users/3057349/items/4EZ3BCLD"],"itemData":{"id":471,"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fldChar w:fldCharType="separate"/>
      </w:r>
      <w:r w:rsidR="003B5F42" w:rsidRPr="003B5F42">
        <w:rPr>
          <w:rFonts w:ascii="Calibri" w:hAnsi="Calibri" w:cs="Calibri"/>
          <w:szCs w:val="24"/>
        </w:rPr>
        <w:t>(Hernán et al. 2002)</w:t>
      </w:r>
      <w:r>
        <w:fldChar w:fldCharType="end"/>
      </w:r>
      <w:r>
        <w:t xml:space="preserve">. </w:t>
      </w:r>
      <w:r w:rsidR="00310D50">
        <w:t>However, s</w:t>
      </w:r>
      <w:r>
        <w:t xml:space="preserve">ome confounding predictors are useful, </w:t>
      </w:r>
      <w:r w:rsidR="00310D50">
        <w:t xml:space="preserve">including </w:t>
      </w:r>
      <w:r>
        <w:t xml:space="preserve">genetic principal components. Although the components are </w:t>
      </w:r>
      <w:r w:rsidR="00310D50">
        <w:t xml:space="preserve">the </w:t>
      </w:r>
      <w:r>
        <w:t xml:space="preserve">weighted sum of common genome variants, the association between </w:t>
      </w:r>
      <w:r w:rsidR="00310D50">
        <w:t xml:space="preserve">a </w:t>
      </w:r>
      <w:r>
        <w:t xml:space="preserve">component and a single variant </w:t>
      </w:r>
      <w:r w:rsidR="00310D50">
        <w:t xml:space="preserve">is </w:t>
      </w:r>
      <w:r>
        <w:t xml:space="preserve">typically insignificant. </w:t>
      </w:r>
      <w:r w:rsidR="00310D50">
        <w:t xml:space="preserve">A contrasting example is </w:t>
      </w:r>
      <w:r w:rsidR="00D54CF9">
        <w:t xml:space="preserve">the use of </w:t>
      </w:r>
      <w:r>
        <w:t>BMI and soci</w:t>
      </w:r>
      <w:r w:rsidR="00310D50">
        <w:t>o</w:t>
      </w:r>
      <w:r>
        <w:t>economic</w:t>
      </w:r>
      <w:r w:rsidR="00310D50">
        <w:t xml:space="preserve"> status</w:t>
      </w:r>
      <w:r>
        <w:t xml:space="preserve"> (SES) variables (</w:t>
      </w:r>
      <w:r w:rsidR="00310D50">
        <w:t xml:space="preserve">e.g., </w:t>
      </w:r>
      <w:r>
        <w:t>income and education) as adjusted covariates in T2D studies</w:t>
      </w:r>
      <w:r w:rsidR="00310D50">
        <w:t xml:space="preserve">. </w:t>
      </w:r>
      <w:r>
        <w:t xml:space="preserve">BMI can be </w:t>
      </w:r>
      <w:r w:rsidR="00D54CF9">
        <w:t xml:space="preserve">both </w:t>
      </w:r>
      <w:r>
        <w:t>a mediator and a collider</w:t>
      </w:r>
      <w:r w:rsidR="00310D50">
        <w:t xml:space="preserve"> because</w:t>
      </w:r>
      <w:r>
        <w:t xml:space="preserve"> it is </w:t>
      </w:r>
      <w:r w:rsidR="00310D50">
        <w:t xml:space="preserve">both </w:t>
      </w:r>
      <w:r>
        <w:t xml:space="preserve">heritable and an indicator of T2D risk, and T2D onset can reversely affect BMI through changes in lifestyle. </w:t>
      </w:r>
      <w:r w:rsidR="00D54CF9">
        <w:t>Accordingly, w</w:t>
      </w:r>
      <w:r>
        <w:t xml:space="preserve">e did not include BMI and SES in the VLA scan </w:t>
      </w:r>
      <w:r w:rsidR="001E53CB">
        <w:t xml:space="preserve">in the UKBB </w:t>
      </w:r>
      <w:r>
        <w:t xml:space="preserve">White British </w:t>
      </w:r>
      <w:r w:rsidR="001E53CB">
        <w:t>population</w:t>
      </w:r>
      <w:r>
        <w:t>.</w:t>
      </w:r>
    </w:p>
    <w:p w14:paraId="3C34A03B" w14:textId="35D9DD94" w:rsidR="00FC3FDC" w:rsidRDefault="001E53CB" w:rsidP="00C750C1">
      <w:r>
        <w:t xml:space="preserve">Using </w:t>
      </w:r>
      <w:r w:rsidR="00FC3FDC">
        <w:t xml:space="preserve">VLA </w:t>
      </w:r>
      <w:r>
        <w:t xml:space="preserve">as </w:t>
      </w:r>
      <w:r w:rsidR="00FC3FDC">
        <w:t>a GxE candidate scanner for binary phenotype</w:t>
      </w:r>
      <w:r>
        <w:t xml:space="preserve">s enables analysis of </w:t>
      </w:r>
      <w:r w:rsidR="00FC3FDC">
        <w:t xml:space="preserve">a large number of case/control outcomes collected in a sizable cohort such as </w:t>
      </w:r>
      <w:r>
        <w:t xml:space="preserve">the </w:t>
      </w:r>
      <w:r w:rsidR="00FC3FDC">
        <w:t>UK</w:t>
      </w:r>
      <w:r>
        <w:t xml:space="preserve">BB. </w:t>
      </w:r>
      <w:r w:rsidR="00D54CF9">
        <w:t>Archive VLA statistics as a reference for research on the environmental genetic effects on health motivated creation of the NIEHS-hosted VLA Catalog</w:t>
      </w:r>
      <w:r w:rsidR="00FC3FDC">
        <w:t xml:space="preserve">. </w:t>
      </w:r>
      <w:r>
        <w:t xml:space="preserve">For binary </w:t>
      </w:r>
      <w:r w:rsidR="00FC3FDC">
        <w:t>phenotype</w:t>
      </w:r>
      <w:r>
        <w:t>s</w:t>
      </w:r>
      <w:r w:rsidR="00FC3FDC">
        <w:t>, a logit linked, iteratively optimized binomial linear model is typically cho</w:t>
      </w:r>
      <w:r>
        <w:t>sen</w:t>
      </w:r>
      <w:r w:rsidR="00FC3FDC">
        <w:t xml:space="preserve"> for association analysis due to </w:t>
      </w:r>
      <w:r w:rsidR="00D54CF9">
        <w:t xml:space="preserve">its </w:t>
      </w:r>
      <w:r w:rsidR="00FC3FDC">
        <w:t xml:space="preserve">befitting interpretation of </w:t>
      </w:r>
      <w:r>
        <w:t xml:space="preserve">the </w:t>
      </w:r>
      <w:r w:rsidR="00FC3FDC">
        <w:t>odds ratio per additional allele and predicted probability</w:t>
      </w:r>
      <w:r w:rsidR="00D54CF9">
        <w:t xml:space="preserve">, which </w:t>
      </w:r>
      <w:r w:rsidR="00FC3FDC">
        <w:t xml:space="preserve">never exceeds the range of </w:t>
      </w:r>
      <w:r>
        <w:t xml:space="preserve">the </w:t>
      </w:r>
      <w:r w:rsidR="00FC3FDC">
        <w:t xml:space="preserve">phenotype (i.e., 0=control, 1=case). </w:t>
      </w:r>
      <w:r w:rsidR="00D54CF9">
        <w:t>In contrast</w:t>
      </w:r>
      <w:r w:rsidR="00FC3FDC">
        <w:t xml:space="preserve">, </w:t>
      </w:r>
      <w:r w:rsidR="00D54CF9">
        <w:t>plain linear models optimizable in close form</w:t>
      </w:r>
      <w:r w:rsidR="00D54CF9" w:rsidDel="001E53CB">
        <w:t xml:space="preserve"> </w:t>
      </w:r>
      <w:r w:rsidR="00D54CF9">
        <w:t xml:space="preserve">are adopted for </w:t>
      </w:r>
      <w:r w:rsidR="00FC3FDC">
        <w:t>two</w:t>
      </w:r>
      <w:r>
        <w:t>-</w:t>
      </w:r>
      <w:r w:rsidR="00FC3FDC">
        <w:t>stage VLA (i.e., ordinary least square</w:t>
      </w:r>
      <w:r>
        <w:t>s</w:t>
      </w:r>
      <w:r w:rsidR="00FC3FDC">
        <w:t>) because</w:t>
      </w:r>
      <w:r w:rsidR="00D54CF9">
        <w:t xml:space="preserve"> </w:t>
      </w:r>
      <w:r w:rsidR="00FC3FDC">
        <w:t>the priority is not interpretati</w:t>
      </w:r>
      <w:r>
        <w:t>ng</w:t>
      </w:r>
      <w:r w:rsidR="00FC3FDC">
        <w:t xml:space="preserve"> odds ratio</w:t>
      </w:r>
      <w:r>
        <w:t>s</w:t>
      </w:r>
      <w:r w:rsidR="00FC3FDC">
        <w:t xml:space="preserve"> and predict</w:t>
      </w:r>
      <w:r>
        <w:t>ing</w:t>
      </w:r>
      <w:r w:rsidR="00FC3FDC">
        <w:t xml:space="preserve"> binomial probability but quickly ranking</w:t>
      </w:r>
      <w:r w:rsidR="00D54CF9">
        <w:t xml:space="preserve"> variants’ </w:t>
      </w:r>
      <w:r>
        <w:t xml:space="preserve">potential </w:t>
      </w:r>
      <w:r w:rsidR="00D54CF9">
        <w:t>to invoke</w:t>
      </w:r>
      <w:r w:rsidR="00FC3FDC">
        <w:t xml:space="preserve"> GxE effect</w:t>
      </w:r>
      <w:r>
        <w:t>s</w:t>
      </w:r>
      <w:r w:rsidR="00FC3FDC">
        <w:t xml:space="preserve"> </w:t>
      </w:r>
      <w:r w:rsidR="00D54CF9">
        <w:t xml:space="preserve">for a </w:t>
      </w:r>
      <w:r w:rsidR="00FC3FDC">
        <w:t xml:space="preserve">phenotype. </w:t>
      </w:r>
      <w:r w:rsidR="00D54CF9">
        <w:t>Additionally</w:t>
      </w:r>
      <w:r w:rsidR="00FC3FDC">
        <w:t>, the logit link function</w:t>
      </w:r>
      <w:r w:rsidR="00D54CF9">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D54CF9">
        <w:t xml:space="preserve"> </w:t>
      </w:r>
      <w:r w:rsidR="00FC3FDC">
        <w:t xml:space="preserve">is monotonic and closely approximated by the trivial identity link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w:t>
      </w:r>
      <w:r w:rsidR="00FC3FDC">
        <w:t xml:space="preserve">near </w:t>
      </w:r>
      <m:oMath>
        <m:r>
          <w:rPr>
            <w:rFonts w:ascii="Cambria Math" w:hAnsi="Cambria Math"/>
          </w:rPr>
          <m:t>x=0</m:t>
        </m:r>
      </m:oMath>
      <w:r>
        <w:t>. T</w:t>
      </w:r>
      <w:r w:rsidR="00FC3FDC">
        <w:t xml:space="preserve">herefore, the significance and direction of </w:t>
      </w:r>
      <w:r>
        <w:t xml:space="preserve">a </w:t>
      </w:r>
      <w:r w:rsidR="00FC3FDC">
        <w:t>variant effect identified by a logit linked binomial linear model</w:t>
      </w:r>
      <w:r w:rsidR="00D54CF9">
        <w:t xml:space="preserve"> can </w:t>
      </w:r>
      <w:r w:rsidR="00FC3FDC">
        <w:t xml:space="preserve">also </w:t>
      </w:r>
      <w:r w:rsidR="00D54CF9">
        <w:t xml:space="preserve">be </w:t>
      </w:r>
      <w:r w:rsidR="00FC3FDC">
        <w:t>recogniz</w:t>
      </w:r>
      <w:r w:rsidR="00D54CF9">
        <w:t>ed</w:t>
      </w:r>
      <w:r w:rsidR="00FC3FDC">
        <w:t xml:space="preserve"> by a plain linear model. </w:t>
      </w:r>
      <w:r w:rsidR="00D54CF9">
        <w:t>T</w:t>
      </w:r>
      <w:r w:rsidR="00FC3FDC">
        <w:t xml:space="preserve">he simplicity of VLA allows </w:t>
      </w:r>
      <w:r>
        <w:t xml:space="preserve">the </w:t>
      </w:r>
      <w:r w:rsidR="00FC3FDC">
        <w:t xml:space="preserve">rapid ranking of variants for multiple phenotypes </w:t>
      </w:r>
      <w:r>
        <w:t>en masse</w:t>
      </w:r>
      <w:r w:rsidR="00FC3FDC">
        <w:t xml:space="preserve">, facilitating creation of </w:t>
      </w:r>
      <w:r>
        <w:t xml:space="preserve">the </w:t>
      </w:r>
      <w:r w:rsidR="00FC3FDC">
        <w:t>VLA</w:t>
      </w:r>
      <w:r>
        <w:t xml:space="preserve"> C</w:t>
      </w:r>
      <w:r w:rsidR="00FC3FDC">
        <w:t>atalog based on rich phenome (3,237 phenotype</w:t>
      </w:r>
      <w:r>
        <w:t>s</w:t>
      </w:r>
      <w:r w:rsidR="00FC3FDC">
        <w:t xml:space="preserve">, of which </w:t>
      </w:r>
      <w:r w:rsidR="00FC3FDC" w:rsidRPr="00DC5962">
        <w:t xml:space="preserve">1,693 </w:t>
      </w:r>
      <w:r w:rsidR="00FC3FDC">
        <w:t>are binary) and genome data from the UK</w:t>
      </w:r>
      <w:r>
        <w:t>BB</w:t>
      </w:r>
      <w:r w:rsidR="00FC3FDC">
        <w:t>.</w:t>
      </w:r>
    </w:p>
    <w:p w14:paraId="49F3BFE4" w14:textId="56312AA9" w:rsidR="00FC3FDC" w:rsidRDefault="00176D67" w:rsidP="00C750C1">
      <w:r>
        <w:lastRenderedPageBreak/>
        <w:t>Despite</w:t>
      </w:r>
      <w:r w:rsidR="00FC3FDC">
        <w:t xml:space="preserve"> </w:t>
      </w:r>
      <w:r w:rsidR="00377367">
        <w:t xml:space="preserve">the </w:t>
      </w:r>
      <w:r w:rsidR="00FC3FDC">
        <w:t>us</w:t>
      </w:r>
      <w:r w:rsidR="00377367">
        <w:t>e of</w:t>
      </w:r>
      <w:r w:rsidR="00FC3FDC">
        <w:t xml:space="preserve"> VLA </w:t>
      </w:r>
      <w:r>
        <w:t xml:space="preserve">to </w:t>
      </w:r>
      <w:r w:rsidR="00FC3FDC">
        <w:t xml:space="preserve">select candidate variants </w:t>
      </w:r>
      <w:r>
        <w:t>for GxEs</w:t>
      </w:r>
      <w:r w:rsidR="00FC3FDC">
        <w:t xml:space="preserve">, type 1 errors are still inflated </w:t>
      </w:r>
      <w:r>
        <w:t xml:space="preserve">in </w:t>
      </w:r>
      <w:r w:rsidR="00FC3FDC">
        <w:t>simulat</w:t>
      </w:r>
      <w:r>
        <w:t>ions with highly imbalanced</w:t>
      </w:r>
      <w:r w:rsidDel="00176D67">
        <w:t xml:space="preserve"> </w:t>
      </w:r>
      <w:r w:rsidR="00FC3FDC">
        <w:t>case</w:t>
      </w:r>
      <w:r>
        <w:t>/</w:t>
      </w:r>
      <w:r w:rsidR="00FC3FDC">
        <w:t xml:space="preserve">control </w:t>
      </w:r>
      <w:r>
        <w:t>ratios and large</w:t>
      </w:r>
      <w:r w:rsidR="00FC3FDC">
        <w:t xml:space="preserve"> allele effect</w:t>
      </w:r>
      <w:r>
        <w:t>s</w:t>
      </w:r>
      <w:r w:rsidR="00FC3FDC">
        <w:t xml:space="preserve"> on the phenotypic mean. In this </w:t>
      </w:r>
      <w:r>
        <w:t>scenario</w:t>
      </w:r>
      <w:r w:rsidR="00FC3FDC">
        <w:t xml:space="preserve">, VLA </w:t>
      </w:r>
      <w:r w:rsidR="00377367">
        <w:t xml:space="preserve">performs </w:t>
      </w:r>
      <w:r w:rsidR="00FC3FDC">
        <w:t xml:space="preserve">similar to </w:t>
      </w:r>
      <w:r w:rsidR="00CD21C1">
        <w:t>GWAS based</w:t>
      </w:r>
      <w:r w:rsidR="00377367">
        <w:t xml:space="preserve"> on </w:t>
      </w:r>
      <w:r w:rsidR="00FC3FDC">
        <w:t>statistics</w:t>
      </w:r>
      <w:r>
        <w:t xml:space="preserve">. Specifically, </w:t>
      </w:r>
      <w:r w:rsidR="00FC3FDC">
        <w:t>effects on</w:t>
      </w:r>
      <w:r w:rsidRPr="00176D67">
        <w:t xml:space="preserve"> </w:t>
      </w:r>
      <w:r w:rsidR="00CD21C1">
        <w:t>the phenotypic</w:t>
      </w:r>
      <w:r w:rsidR="00FC3FDC">
        <w:t xml:space="preserve"> mean become indistinguishable from effects on phenotypic variance, causing VLA to identify variants not involved </w:t>
      </w:r>
      <w:r>
        <w:t xml:space="preserve">in a </w:t>
      </w:r>
      <w:r w:rsidR="00FC3FDC">
        <w:t>GxE as variance loci. In practice</w:t>
      </w:r>
      <w:r>
        <w:t>,</w:t>
      </w:r>
      <w:r w:rsidR="00FC3FDC">
        <w:t xml:space="preserve"> however, this issue is mitigated by the fact that for complex diseases like T2D and CAD, </w:t>
      </w:r>
      <w:r>
        <w:t xml:space="preserve">few if any </w:t>
      </w:r>
      <w:r w:rsidR="00FC3FDC">
        <w:t>variants exert clinically noticeable marginal effect</w:t>
      </w:r>
      <w:r>
        <w:t>s</w:t>
      </w:r>
      <w:r w:rsidR="00FC3FDC">
        <w:t xml:space="preserve">, but tens of thousands </w:t>
      </w:r>
      <w:r w:rsidR="00377367">
        <w:t xml:space="preserve">of </w:t>
      </w:r>
      <w:r>
        <w:t xml:space="preserve">variants exert </w:t>
      </w:r>
      <w:r w:rsidR="00FC3FDC">
        <w:t xml:space="preserve">clinically weak but statistically significant </w:t>
      </w:r>
      <w:r>
        <w:t>effects</w:t>
      </w:r>
      <w:r w:rsidR="00FC3FDC">
        <w:t xml:space="preserve">. To </w:t>
      </w:r>
      <w:r>
        <w:t>demonstrate</w:t>
      </w:r>
      <w:r w:rsidR="00FC3FDC">
        <w:t xml:space="preserve"> this phenomenon, we </w:t>
      </w:r>
      <w:r>
        <w:t xml:space="preserve">used GWAS to </w:t>
      </w:r>
      <w:r w:rsidR="00FC3FDC">
        <w:t>select the top 1% most significant autosome variants (p &lt;0.01) and inspect</w:t>
      </w:r>
      <w:r>
        <w:t>ed</w:t>
      </w:r>
      <w:r w:rsidR="00FC3FDC">
        <w:t xml:space="preserve"> the correlation</w:t>
      </w:r>
      <w:r>
        <w:t>s</w:t>
      </w:r>
      <w:r w:rsidR="00FC3FDC">
        <w:t xml:space="preserve"> between the p-values given by GWAS, VLA, and additive vQTL analysis (</w:t>
      </w:r>
      <w:r>
        <w:t xml:space="preserve">although </w:t>
      </w:r>
      <w:r w:rsidR="00FC3FDC">
        <w:t xml:space="preserve">vQTL </w:t>
      </w:r>
      <w:r>
        <w:t xml:space="preserve">is intended </w:t>
      </w:r>
      <w:r w:rsidR="00FC3FDC">
        <w:t xml:space="preserve">for quantitative phenotypes only). For T2D </w:t>
      </w:r>
      <w:r>
        <w:t>in the UKBB</w:t>
      </w:r>
      <w:r w:rsidR="00FC3FDC">
        <w:t xml:space="preserve"> White British </w:t>
      </w:r>
      <w:r>
        <w:t>population</w:t>
      </w:r>
      <w:r w:rsidR="00FC3FDC">
        <w:t>, the correlation</w:t>
      </w:r>
      <w:r w:rsidRPr="00176D67">
        <w:t xml:space="preserve"> </w:t>
      </w:r>
      <w:r>
        <w:t>between GWAS and VLA</w:t>
      </w:r>
      <w:r w:rsidR="00FC3FDC">
        <w:t xml:space="preserve"> </w:t>
      </w:r>
      <w:r>
        <w:t xml:space="preserve">was </w:t>
      </w:r>
      <w:r w:rsidR="00FC3FDC">
        <w:t>nearly 0 but 0.79 between GWA and vQTL analysis</w:t>
      </w:r>
      <w:r>
        <w:t>. F</w:t>
      </w:r>
      <w:r w:rsidR="00FC3FDC">
        <w:t>or CAD, the correlation</w:t>
      </w:r>
      <w:r>
        <w:t xml:space="preserve"> between GWAS and VLA</w:t>
      </w:r>
      <w:r w:rsidR="00FC3FDC">
        <w:t xml:space="preserve"> </w:t>
      </w:r>
      <w:r>
        <w:t xml:space="preserve">was </w:t>
      </w:r>
      <w:r w:rsidR="00FC3FDC">
        <w:t>again nearly 0 but 0.85 between GWAS and vQTL analysis. The unrelatedness between GWAS and VLA statistics means the lat</w:t>
      </w:r>
      <w:r>
        <w:t>t</w:t>
      </w:r>
      <w:r w:rsidR="00FC3FDC">
        <w:t>er ranks variants differently from the former</w:t>
      </w:r>
      <w:r>
        <w:t xml:space="preserve"> and</w:t>
      </w:r>
      <w:r w:rsidR="00FC3FDC">
        <w:t xml:space="preserve"> thus offer</w:t>
      </w:r>
      <w:r>
        <w:t>s</w:t>
      </w:r>
      <w:r w:rsidR="00FC3FDC">
        <w:t xml:space="preserve"> a unique perspective in selecting GxE candidates. Conversely, the high correlation between GWAS and vQTL statistics means the lat</w:t>
      </w:r>
      <w:r>
        <w:t>t</w:t>
      </w:r>
      <w:r w:rsidR="00FC3FDC">
        <w:t xml:space="preserve">er is redundant </w:t>
      </w:r>
      <w:r>
        <w:t>concerning</w:t>
      </w:r>
      <w:r w:rsidR="00FC3FDC">
        <w:t xml:space="preserve"> binary phenotype</w:t>
      </w:r>
      <w:r>
        <w:t>s</w:t>
      </w:r>
      <w:r w:rsidR="00FC3FDC">
        <w:t>.</w:t>
      </w:r>
      <w:r>
        <w:t xml:space="preserve"> For </w:t>
      </w:r>
      <w:r w:rsidR="00FC3FDC">
        <w:t>quantitative phenotype</w:t>
      </w:r>
      <w:r w:rsidR="00377367">
        <w:t>s</w:t>
      </w:r>
      <w:r w:rsidR="00FC3FDC">
        <w:t xml:space="preserve"> such as BMI, the correlation between GWAS and VLA</w:t>
      </w:r>
      <w:r w:rsidR="00377367" w:rsidRPr="00377367">
        <w:t xml:space="preserve"> </w:t>
      </w:r>
      <w:r w:rsidR="00377367">
        <w:t>is 0</w:t>
      </w:r>
      <w:r w:rsidR="00FC3FDC">
        <w:t xml:space="preserve">, and </w:t>
      </w:r>
      <w:r>
        <w:t xml:space="preserve">the correlation </w:t>
      </w:r>
      <w:r w:rsidR="00FC3FDC">
        <w:t xml:space="preserve">between GWAS and vQTL analysis is as low as 0.04, reflecting the fact that vQTL analysis </w:t>
      </w:r>
      <w:r>
        <w:t>is appropriate for</w:t>
      </w:r>
      <w:r w:rsidR="00FC3FDC">
        <w:t xml:space="preserve"> quantitative traits</w:t>
      </w:r>
      <w:r>
        <w:t xml:space="preserve"> only</w:t>
      </w:r>
      <w:r w:rsidR="00FC3FDC">
        <w:t xml:space="preserve">. </w:t>
      </w:r>
      <w:r>
        <w:t>B</w:t>
      </w:r>
      <w:r w:rsidR="00FC3FDC">
        <w:t xml:space="preserve">ecause the p-values </w:t>
      </w:r>
      <w:r w:rsidR="00C756D8">
        <w:t xml:space="preserve">for </w:t>
      </w:r>
      <w:r w:rsidR="00FC3FDC">
        <w:t xml:space="preserve">additive vQTL are close to </w:t>
      </w:r>
      <w:r>
        <w:t xml:space="preserve">p-values </w:t>
      </w:r>
      <w:r w:rsidR="00C756D8">
        <w:t xml:space="preserve">for </w:t>
      </w:r>
      <w:r w:rsidR="00FC3FDC">
        <w:t>GWAS, we set the lat</w:t>
      </w:r>
      <w:r w:rsidR="00C756D8">
        <w:t>t</w:t>
      </w:r>
      <w:r w:rsidR="00FC3FDC">
        <w:t xml:space="preserve">er to </w:t>
      </w:r>
      <w:r w:rsidR="00C756D8">
        <w:t xml:space="preserve">NaN </w:t>
      </w:r>
      <w:r w:rsidR="00FC3FDC">
        <w:t>for all 1,698 binary phenotypes in the VLA</w:t>
      </w:r>
      <w:r w:rsidR="00C756D8">
        <w:t xml:space="preserve"> C</w:t>
      </w:r>
      <w:r w:rsidR="00FC3FDC">
        <w:t>atalog.</w:t>
      </w:r>
    </w:p>
    <w:p w14:paraId="27155A1B" w14:textId="2F4BA42B" w:rsidR="00FC3FDC" w:rsidRDefault="00FC3FDC" w:rsidP="00C750C1">
      <w:r>
        <w:t>Besides serving as a reference database for gene</w:t>
      </w:r>
      <w:r w:rsidR="00A62885">
        <w:t>-</w:t>
      </w:r>
      <w:r>
        <w:t>by</w:t>
      </w:r>
      <w:r w:rsidR="00A62885">
        <w:t>-</w:t>
      </w:r>
      <w:r>
        <w:t>environment analysis, the VLA</w:t>
      </w:r>
      <w:r w:rsidR="00A62885">
        <w:t xml:space="preserve"> C</w:t>
      </w:r>
      <w:r>
        <w:t>atalog can also aid summary statistics-based analysis. In polygenic risk score (PRS)</w:t>
      </w:r>
      <w:r w:rsidR="00A62885">
        <w:t>-</w:t>
      </w:r>
      <w:r>
        <w:t>based prediction, PRS is the sum of allele dosage in a discovery cohort weighted by GWAS statistics from a training cohort</w:t>
      </w:r>
      <w:r w:rsidR="00A62885">
        <w:t>. B</w:t>
      </w:r>
      <w:r>
        <w:t xml:space="preserve">ecause VLA statistics </w:t>
      </w:r>
      <w:r w:rsidR="00A62885">
        <w:t xml:space="preserve">are </w:t>
      </w:r>
      <w:r>
        <w:t xml:space="preserve">sufficiently distinct from GWAS </w:t>
      </w:r>
      <w:r w:rsidR="00A62885">
        <w:t xml:space="preserve">statistics </w:t>
      </w:r>
      <w:r>
        <w:t xml:space="preserve">yet relevant to the phenotype of interest, </w:t>
      </w:r>
      <w:r w:rsidR="00A62885">
        <w:t xml:space="preserve">they </w:t>
      </w:r>
      <w:r>
        <w:t xml:space="preserve">can be </w:t>
      </w:r>
      <w:r w:rsidR="00A62885">
        <w:t>considered</w:t>
      </w:r>
      <w:r>
        <w:t xml:space="preserve"> an alternative weight vector for calculati</w:t>
      </w:r>
      <w:r w:rsidR="00A62885">
        <w:t>ng</w:t>
      </w:r>
      <w:r>
        <w:t xml:space="preserve"> PRS. </w:t>
      </w:r>
      <w:r w:rsidR="00A62885">
        <w:t xml:space="preserve">A </w:t>
      </w:r>
      <w:r>
        <w:t xml:space="preserve">discovery model </w:t>
      </w:r>
      <w:r w:rsidR="00A62885">
        <w:t xml:space="preserve">can </w:t>
      </w:r>
      <w:r>
        <w:t xml:space="preserve">improve overall fit and </w:t>
      </w:r>
      <w:r w:rsidR="00A62885">
        <w:t xml:space="preserve">subsequent </w:t>
      </w:r>
      <w:r>
        <w:t>prediction</w:t>
      </w:r>
      <w:r w:rsidR="00A62885">
        <w:t xml:space="preserve"> by </w:t>
      </w:r>
      <w:r>
        <w:t>using two PRS vectors based on GWAS and VLA, respectively, or better, by including additional vector products between VLA</w:t>
      </w:r>
      <w:r w:rsidR="00A62885">
        <w:t>-</w:t>
      </w:r>
      <w:r>
        <w:t>based PRS and environments of interest. Since VLA</w:t>
      </w:r>
      <w:r w:rsidR="00A62885">
        <w:t>-</w:t>
      </w:r>
      <w:r>
        <w:t>significant variants are more evenly distributed in the entire genome compar</w:t>
      </w:r>
      <w:r w:rsidR="00A62885">
        <w:t>ed</w:t>
      </w:r>
      <w:r>
        <w:t xml:space="preserve"> to GWAS</w:t>
      </w:r>
      <w:r w:rsidR="00A62885">
        <w:t>-significant variants</w:t>
      </w:r>
      <w:r>
        <w:t xml:space="preserve">, using VLA </w:t>
      </w:r>
      <w:r w:rsidR="00A62885">
        <w:t xml:space="preserve">for </w:t>
      </w:r>
      <w:r>
        <w:t xml:space="preserve">variant weights </w:t>
      </w:r>
      <w:r w:rsidR="00A62885">
        <w:t xml:space="preserve">can enable </w:t>
      </w:r>
      <w:r>
        <w:t>pathway analysis to identify alternative sets of regions affecting a disease phenotype.</w:t>
      </w:r>
    </w:p>
    <w:p w14:paraId="792E9433" w14:textId="316296DA" w:rsidR="00FC3FDC" w:rsidRDefault="00377367" w:rsidP="00C750C1">
      <w:r>
        <w:t xml:space="preserve">A </w:t>
      </w:r>
      <w:r w:rsidR="00FC3FDC">
        <w:t xml:space="preserve">next step </w:t>
      </w:r>
      <w:r w:rsidR="007C459C">
        <w:t xml:space="preserve">is </w:t>
      </w:r>
      <w:r w:rsidR="00FC3FDC">
        <w:t>better counter</w:t>
      </w:r>
      <w:r>
        <w:t>ing</w:t>
      </w:r>
      <w:r w:rsidR="00FC3FDC">
        <w:t xml:space="preserve"> type 1 error</w:t>
      </w:r>
      <w:r w:rsidR="007C459C">
        <w:t>s</w:t>
      </w:r>
      <w:r w:rsidR="00FC3FDC">
        <w:t xml:space="preserve"> caused by imbalanced outcomes</w:t>
      </w:r>
      <w:r>
        <w:t xml:space="preserve"> (e.g., </w:t>
      </w:r>
      <w:r w:rsidR="00FC3FDC">
        <w:t xml:space="preserve">case/control </w:t>
      </w:r>
      <w:r w:rsidR="007C459C">
        <w:t>outcomes</w:t>
      </w:r>
      <w:r>
        <w:t>)</w:t>
      </w:r>
      <w:r w:rsidR="007C459C">
        <w:t xml:space="preserve"> </w:t>
      </w:r>
      <w:r w:rsidR="00FC3FDC">
        <w:t xml:space="preserve">in a prospective cohort and </w:t>
      </w:r>
      <w:r w:rsidR="007C459C">
        <w:t>Poisson-</w:t>
      </w:r>
      <w:r w:rsidR="00FC3FDC">
        <w:t>distributed phenotype</w:t>
      </w:r>
      <w:r w:rsidR="007C459C">
        <w:t>s</w:t>
      </w:r>
      <w:r w:rsidR="00FC3FDC">
        <w:t xml:space="preserve">, where </w:t>
      </w:r>
      <w:r w:rsidR="007C459C">
        <w:t xml:space="preserve">it is difficult to separate </w:t>
      </w:r>
      <w:r w:rsidR="00FC3FDC">
        <w:t>the allele effect on the mean and variance. In a simulation study</w:t>
      </w:r>
      <w:r w:rsidR="007C459C">
        <w:t>, we</w:t>
      </w:r>
      <w:r w:rsidR="00FC3FDC">
        <w:t xml:space="preserve"> dropped the intercept term in stage-1 </w:t>
      </w:r>
      <w:r w:rsidR="007C459C">
        <w:t xml:space="preserve">VLA </w:t>
      </w:r>
      <w:r w:rsidR="00FC3FDC">
        <w:t>model</w:t>
      </w:r>
      <w:r w:rsidR="007C459C">
        <w:t xml:space="preserve">, </w:t>
      </w:r>
      <w:r w:rsidR="00FC3FDC">
        <w:t>forc</w:t>
      </w:r>
      <w:r w:rsidR="007C459C">
        <w:t>ing it</w:t>
      </w:r>
      <w:r w:rsidR="00FC3FDC">
        <w:t xml:space="preserve"> to recognize 0.5 as the mean of an imbalanced binary phenotype (i.e., 0=control, 1=case)</w:t>
      </w:r>
      <w:r w:rsidR="007C459C">
        <w:t>. T</w:t>
      </w:r>
      <w:r w:rsidR="00FC3FDC">
        <w:t>ype 1 error</w:t>
      </w:r>
      <w:r w:rsidR="007C459C">
        <w:t xml:space="preserve">s </w:t>
      </w:r>
      <w:r>
        <w:t>we</w:t>
      </w:r>
      <w:r w:rsidR="007C459C">
        <w:t>re</w:t>
      </w:r>
      <w:r w:rsidR="00FC3FDC">
        <w:t xml:space="preserve"> controlled when </w:t>
      </w:r>
      <w:r w:rsidR="007C459C">
        <w:t xml:space="preserve">the </w:t>
      </w:r>
      <w:r w:rsidR="00FC3FDC">
        <w:t xml:space="preserve">simulated GxE effect </w:t>
      </w:r>
      <w:r>
        <w:t xml:space="preserve">was </w:t>
      </w:r>
      <w:r w:rsidR="00FC3FDC">
        <w:t>null</w:t>
      </w:r>
      <w:r w:rsidR="007C459C">
        <w:t xml:space="preserve">, </w:t>
      </w:r>
      <w:r w:rsidR="00FC3FDC">
        <w:t xml:space="preserve">but statistical power </w:t>
      </w:r>
      <w:r w:rsidR="007C459C">
        <w:t xml:space="preserve">substantially decreased </w:t>
      </w:r>
      <w:r w:rsidR="00FC3FDC">
        <w:t xml:space="preserve">when the GxE effect </w:t>
      </w:r>
      <w:r>
        <w:t xml:space="preserve">was </w:t>
      </w:r>
      <w:r w:rsidR="00FC3FDC">
        <w:t xml:space="preserve">non-null. Another </w:t>
      </w:r>
      <w:r w:rsidR="007C459C">
        <w:t xml:space="preserve">approach is </w:t>
      </w:r>
      <w:r w:rsidR="00FC3FDC">
        <w:t>includ</w:t>
      </w:r>
      <w:r w:rsidR="007C459C">
        <w:t>ing</w:t>
      </w:r>
      <w:r w:rsidR="00FC3FDC">
        <w:t xml:space="preserve"> </w:t>
      </w:r>
      <w:r w:rsidR="00091925">
        <w:t xml:space="preserve">additional </w:t>
      </w:r>
      <w:r w:rsidR="00FC3FDC">
        <w:t>non-confounding predictive covariates to break up the underlying risk of a discrete trait into</w:t>
      </w:r>
      <w:r w:rsidR="00091925">
        <w:t xml:space="preserve"> a</w:t>
      </w:r>
      <w:r w:rsidR="00FC3FDC">
        <w:t xml:space="preserve"> finer gradient closely </w:t>
      </w:r>
      <w:r w:rsidR="00091925">
        <w:t xml:space="preserve">resembling </w:t>
      </w:r>
      <w:r w:rsidR="00FC3FDC">
        <w:t>a Gaussian variable. However, besides age and sex,</w:t>
      </w:r>
      <w:r w:rsidR="00091925">
        <w:t xml:space="preserve"> there are few</w:t>
      </w:r>
      <w:r w:rsidR="00FC3FDC">
        <w:t xml:space="preserve"> covariate</w:t>
      </w:r>
      <w:r w:rsidR="00091925">
        <w:t>s</w:t>
      </w:r>
      <w:r w:rsidR="00FC3FDC">
        <w:t xml:space="preserve"> universally collected by cohort</w:t>
      </w:r>
      <w:r w:rsidR="00091925">
        <w:t xml:space="preserve"> studies</w:t>
      </w:r>
      <w:r w:rsidR="00FC3FDC">
        <w:t xml:space="preserve"> guaranteed to be free </w:t>
      </w:r>
      <w:r w:rsidR="00091925">
        <w:t xml:space="preserve">of </w:t>
      </w:r>
      <w:r w:rsidR="00FC3FDC">
        <w:t>genetic and environment effect</w:t>
      </w:r>
      <w:r w:rsidR="00091925">
        <w:t>s</w:t>
      </w:r>
      <w:r w:rsidR="00FC3FDC">
        <w:t xml:space="preserve"> yet predictive of outcome</w:t>
      </w:r>
      <w:r w:rsidR="00091925">
        <w:t>s</w:t>
      </w:r>
      <w:r w:rsidR="00FC3FDC">
        <w:t>.</w:t>
      </w:r>
      <w:r w:rsidR="00091925">
        <w:t xml:space="preserve"> I</w:t>
      </w:r>
      <w:r w:rsidR="00FC3FDC">
        <w:t xml:space="preserve">n the future, </w:t>
      </w:r>
      <w:r w:rsidR="00091925">
        <w:t xml:space="preserve">however, </w:t>
      </w:r>
      <w:r w:rsidR="00FC3FDC">
        <w:t>we</w:t>
      </w:r>
      <w:r w:rsidR="00091925">
        <w:t xml:space="preserve"> anticipate that </w:t>
      </w:r>
      <w:r w:rsidR="00FC3FDC">
        <w:t>GWAS, vQTL (for quantitative phenotype</w:t>
      </w:r>
      <w:r w:rsidR="00091925">
        <w:t>s</w:t>
      </w:r>
      <w:r w:rsidR="00FC3FDC">
        <w:t xml:space="preserve">), and VLA statistics </w:t>
      </w:r>
      <w:r w:rsidR="00091925">
        <w:t xml:space="preserve">will be included </w:t>
      </w:r>
      <w:r w:rsidR="00FC3FDC">
        <w:t>for genotyped cohort</w:t>
      </w:r>
      <w:r w:rsidR="00091925">
        <w:t>s</w:t>
      </w:r>
      <w:r w:rsidR="00FC3FDC">
        <w:t xml:space="preserve"> as a common practice to facilitate science </w:t>
      </w:r>
      <w:r w:rsidR="00091925">
        <w:t xml:space="preserve">on </w:t>
      </w:r>
      <w:r w:rsidR="00FC3FDC">
        <w:t xml:space="preserve">genetic </w:t>
      </w:r>
      <w:r w:rsidR="00091925">
        <w:t xml:space="preserve">and </w:t>
      </w:r>
      <w:r w:rsidR="00FC3FDC">
        <w:t>environmental effect</w:t>
      </w:r>
      <w:r w:rsidR="00091925">
        <w:t>s</w:t>
      </w:r>
      <w:r w:rsidR="00FC3FDC">
        <w:t xml:space="preserve"> on health.</w:t>
      </w:r>
    </w:p>
    <w:p w14:paraId="643846B1" w14:textId="77777777" w:rsidR="00D47685" w:rsidRPr="00D47685" w:rsidRDefault="00D349D7" w:rsidP="00D47685">
      <w:pPr>
        <w:pStyle w:val="Bibliography"/>
        <w:rPr>
          <w:rFonts w:ascii="Calibri" w:hAnsi="Calibri" w:cs="Calibri"/>
        </w:rPr>
      </w:pPr>
      <w:r w:rsidRPr="002D676C">
        <w:br w:type="page"/>
      </w:r>
      <w:r w:rsidR="000F5B36">
        <w:lastRenderedPageBreak/>
        <w:fldChar w:fldCharType="begin"/>
      </w:r>
      <w:r w:rsidR="003B5F42">
        <w:instrText xml:space="preserve"> ADDIN ZOTERO_BIBL {"uncited":[],"omitted":[],"custom":[]} CSL_BIBLIOGRAPHY </w:instrText>
      </w:r>
      <w:r w:rsidR="000F5B36">
        <w:fldChar w:fldCharType="separate"/>
      </w:r>
      <w:r w:rsidR="00D47685" w:rsidRPr="00D47685">
        <w:rPr>
          <w:rFonts w:ascii="Calibri" w:hAnsi="Calibri" w:cs="Calibri"/>
        </w:rPr>
        <w:t xml:space="preserve">Allikmets, Rando, Wendy H. Raskind, Amy Hutchinson, Nichole D. Schueck, Michael Dean, and David M. Koeller. 1999. “Mutation of a Putative Mitochondrial Iron Transporter Gene (ABC7) in X-Linked Sideroblastic Anemia and Ataxia (XLSA/A).” </w:t>
      </w:r>
      <w:r w:rsidR="00D47685" w:rsidRPr="00D47685">
        <w:rPr>
          <w:rFonts w:ascii="Calibri" w:hAnsi="Calibri" w:cs="Calibri"/>
          <w:i/>
          <w:iCs/>
        </w:rPr>
        <w:t>Human Molecular Genetics</w:t>
      </w:r>
      <w:r w:rsidR="00D47685" w:rsidRPr="00D47685">
        <w:rPr>
          <w:rFonts w:ascii="Calibri" w:hAnsi="Calibri" w:cs="Calibri"/>
        </w:rPr>
        <w:t xml:space="preserve"> 8 (5): 743–49. https://doi.org/10.1093/hmg/8.5.743.</w:t>
      </w:r>
    </w:p>
    <w:p w14:paraId="5DFCE90A" w14:textId="77777777" w:rsidR="00D47685" w:rsidRPr="00D47685" w:rsidRDefault="00D47685" w:rsidP="00D47685">
      <w:pPr>
        <w:pStyle w:val="Bibliography"/>
        <w:rPr>
          <w:rFonts w:ascii="Calibri" w:hAnsi="Calibri" w:cs="Calibri"/>
        </w:rPr>
      </w:pPr>
      <w:r w:rsidRPr="00D47685">
        <w:rPr>
          <w:rFonts w:ascii="Calibri" w:hAnsi="Calibri" w:cs="Calibri"/>
        </w:rPr>
        <w:t xml:space="preserve">Aschard, Hugues, Bjarni J. Vilhjálmsson, Amit D. Joshi, Alkes L. Price, and Peter Kraft. 2015. “Adjusting for Heritable Covariates Can Bias Effect Estimates in Genome-Wide Association Studies.” </w:t>
      </w:r>
      <w:r w:rsidRPr="00D47685">
        <w:rPr>
          <w:rFonts w:ascii="Calibri" w:hAnsi="Calibri" w:cs="Calibri"/>
          <w:i/>
          <w:iCs/>
        </w:rPr>
        <w:t>The American Journal of Human Genetics</w:t>
      </w:r>
      <w:r w:rsidRPr="00D47685">
        <w:rPr>
          <w:rFonts w:ascii="Calibri" w:hAnsi="Calibri" w:cs="Calibri"/>
        </w:rPr>
        <w:t xml:space="preserve"> 96 (2): 329–39.</w:t>
      </w:r>
    </w:p>
    <w:p w14:paraId="4A84FE52" w14:textId="77777777" w:rsidR="00D47685" w:rsidRPr="00D47685" w:rsidRDefault="00D47685" w:rsidP="00D47685">
      <w:pPr>
        <w:pStyle w:val="Bibliography"/>
        <w:rPr>
          <w:rFonts w:ascii="Calibri" w:hAnsi="Calibri" w:cs="Calibri"/>
        </w:rPr>
      </w:pPr>
      <w:r w:rsidRPr="00D47685">
        <w:rPr>
          <w:rFonts w:ascii="Calibri" w:hAnsi="Calibri" w:cs="Calibri"/>
        </w:rPr>
        <w:t>Chang, Christopher. 2021. “PLINK Binary Biallelic Genotype Table.” June 2021. https://www.cog-genomics.org/plink/1.9/formats#bed.</w:t>
      </w:r>
    </w:p>
    <w:p w14:paraId="6B1D79E3" w14:textId="77777777" w:rsidR="00D47685" w:rsidRPr="00D47685" w:rsidRDefault="00D47685" w:rsidP="00D47685">
      <w:pPr>
        <w:pStyle w:val="Bibliography"/>
        <w:rPr>
          <w:rFonts w:ascii="Calibri" w:hAnsi="Calibri" w:cs="Calibri"/>
        </w:rPr>
      </w:pPr>
      <w:r w:rsidRPr="00D47685">
        <w:rPr>
          <w:rFonts w:ascii="Calibri" w:hAnsi="Calibri" w:cs="Calibri"/>
        </w:rPr>
        <w:t>———. 2022. “PLINK 2.0 Association Analysis: Option --Glm.” March 31, 2022. https://www.cog-genomics.org/plink/2.0/assoc#glm.</w:t>
      </w:r>
    </w:p>
    <w:p w14:paraId="64D9DB18" w14:textId="77777777" w:rsidR="00D47685" w:rsidRPr="00D47685" w:rsidRDefault="00D47685" w:rsidP="00D47685">
      <w:pPr>
        <w:pStyle w:val="Bibliography"/>
        <w:rPr>
          <w:rFonts w:ascii="Calibri" w:hAnsi="Calibri" w:cs="Calibri"/>
        </w:rPr>
      </w:pPr>
      <w:r w:rsidRPr="00D47685">
        <w:rPr>
          <w:rFonts w:ascii="Calibri" w:hAnsi="Calibri" w:cs="Calibri"/>
        </w:rPr>
        <w:t xml:space="preserve">Consortium, 1000 Genomes Project. 2012. “An Integrated Map of Genetic Variation from 1,092 Human Genomes.” </w:t>
      </w:r>
      <w:r w:rsidRPr="00D47685">
        <w:rPr>
          <w:rFonts w:ascii="Calibri" w:hAnsi="Calibri" w:cs="Calibri"/>
          <w:i/>
          <w:iCs/>
        </w:rPr>
        <w:t>Nature</w:t>
      </w:r>
      <w:r w:rsidRPr="00D47685">
        <w:rPr>
          <w:rFonts w:ascii="Calibri" w:hAnsi="Calibri" w:cs="Calibri"/>
        </w:rPr>
        <w:t xml:space="preserve"> 491 (7422): 56–65.</w:t>
      </w:r>
    </w:p>
    <w:p w14:paraId="14B71BA3" w14:textId="77777777" w:rsidR="00D47685" w:rsidRPr="00D47685" w:rsidRDefault="00D47685" w:rsidP="00D47685">
      <w:pPr>
        <w:pStyle w:val="Bibliography"/>
        <w:rPr>
          <w:rFonts w:ascii="Calibri" w:hAnsi="Calibri" w:cs="Calibri"/>
        </w:rPr>
      </w:pPr>
      <w:r w:rsidRPr="00D47685">
        <w:rPr>
          <w:rFonts w:ascii="Calibri" w:hAnsi="Calibri" w:cs="Calibri"/>
        </w:rPr>
        <w:t xml:space="preserve">Consortium, 1000 Genomes Project and others. 2015. “A Global Reference for Human Genetic Variation.” </w:t>
      </w:r>
      <w:r w:rsidRPr="00D47685">
        <w:rPr>
          <w:rFonts w:ascii="Calibri" w:hAnsi="Calibri" w:cs="Calibri"/>
          <w:i/>
          <w:iCs/>
        </w:rPr>
        <w:t>Nature</w:t>
      </w:r>
      <w:r w:rsidRPr="00D47685">
        <w:rPr>
          <w:rFonts w:ascii="Calibri" w:hAnsi="Calibri" w:cs="Calibri"/>
        </w:rPr>
        <w:t xml:space="preserve"> 526 (7571): 68.</w:t>
      </w:r>
    </w:p>
    <w:p w14:paraId="4FABEF9D" w14:textId="77777777" w:rsidR="00D47685" w:rsidRPr="00D47685" w:rsidRDefault="00D47685" w:rsidP="00D47685">
      <w:pPr>
        <w:pStyle w:val="Bibliography"/>
        <w:rPr>
          <w:rFonts w:ascii="Calibri" w:hAnsi="Calibri" w:cs="Calibri"/>
        </w:rPr>
      </w:pPr>
      <w:r w:rsidRPr="00D47685">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D47685">
        <w:rPr>
          <w:rFonts w:ascii="Calibri" w:hAnsi="Calibri" w:cs="Calibri"/>
          <w:i/>
          <w:iCs/>
        </w:rPr>
        <w:t>Nature Reviews Genetics</w:t>
      </w:r>
      <w:r w:rsidRPr="00D47685">
        <w:rPr>
          <w:rFonts w:ascii="Calibri" w:hAnsi="Calibri" w:cs="Calibri"/>
        </w:rPr>
        <w:t xml:space="preserve"> 11 (6): 446–50.</w:t>
      </w:r>
    </w:p>
    <w:p w14:paraId="12144B1B" w14:textId="77777777" w:rsidR="00D47685" w:rsidRPr="00D47685" w:rsidRDefault="00D47685" w:rsidP="00D47685">
      <w:pPr>
        <w:pStyle w:val="Bibliography"/>
        <w:rPr>
          <w:rFonts w:ascii="Calibri" w:hAnsi="Calibri" w:cs="Calibri"/>
        </w:rPr>
      </w:pPr>
      <w:r w:rsidRPr="00D47685">
        <w:rPr>
          <w:rFonts w:ascii="Calibri" w:hAnsi="Calibri" w:cs="Calibri"/>
        </w:rPr>
        <w:t xml:space="preserve">Guo, Nancy Lan, Dhimiter Bello, Qing Ye, Rebecca Tagett, Lucia Chanetsa, Dilpreet Singh, Tuang Yeow Poh, et al. 2020. “Pilot Deep RNA Sequencing of Worker Blood Samples from Singapore Printing Industry for Occupational Risk Assessment.” </w:t>
      </w:r>
      <w:r w:rsidRPr="00D47685">
        <w:rPr>
          <w:rFonts w:ascii="Calibri" w:hAnsi="Calibri" w:cs="Calibri"/>
          <w:i/>
          <w:iCs/>
        </w:rPr>
        <w:t>NanoImpact</w:t>
      </w:r>
      <w:r w:rsidRPr="00D47685">
        <w:rPr>
          <w:rFonts w:ascii="Calibri" w:hAnsi="Calibri" w:cs="Calibri"/>
        </w:rPr>
        <w:t xml:space="preserve"> 19 (July): 100248. https://doi.org/10.1016/j.impact.2020.100248.</w:t>
      </w:r>
    </w:p>
    <w:p w14:paraId="2F9201F5" w14:textId="77777777" w:rsidR="00D47685" w:rsidRPr="00D47685" w:rsidRDefault="00D47685" w:rsidP="00D47685">
      <w:pPr>
        <w:pStyle w:val="Bibliography"/>
        <w:rPr>
          <w:rFonts w:ascii="Calibri" w:hAnsi="Calibri" w:cs="Calibri"/>
        </w:rPr>
      </w:pPr>
      <w:r w:rsidRPr="00D47685">
        <w:rPr>
          <w:rFonts w:ascii="Calibri" w:hAnsi="Calibri" w:cs="Calibri"/>
        </w:rPr>
        <w:t xml:space="preserve">Hernán, Miguel A., Sonia Hernández-Díaz, Martha M. Werler, and Allen A. Mitchell. 2002. “Causal Knowledge as a Prerequisite for Confounding Evaluation: An Application to Birth Defects Epidemiology.” </w:t>
      </w:r>
      <w:r w:rsidRPr="00D47685">
        <w:rPr>
          <w:rFonts w:ascii="Calibri" w:hAnsi="Calibri" w:cs="Calibri"/>
          <w:i/>
          <w:iCs/>
        </w:rPr>
        <w:t>American Journal of Epidemiology</w:t>
      </w:r>
      <w:r w:rsidRPr="00D47685">
        <w:rPr>
          <w:rFonts w:ascii="Calibri" w:hAnsi="Calibri" w:cs="Calibri"/>
        </w:rPr>
        <w:t xml:space="preserve"> 155 (2): 176–84. https://doi.org/10.1093/aje/155.2.176.</w:t>
      </w:r>
    </w:p>
    <w:p w14:paraId="0F61E1DC" w14:textId="77777777" w:rsidR="00D47685" w:rsidRPr="00D47685" w:rsidRDefault="00D47685" w:rsidP="00D47685">
      <w:pPr>
        <w:pStyle w:val="Bibliography"/>
        <w:rPr>
          <w:rFonts w:ascii="Calibri" w:hAnsi="Calibri" w:cs="Calibri"/>
        </w:rPr>
      </w:pPr>
      <w:r w:rsidRPr="00D47685">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D47685">
        <w:rPr>
          <w:rFonts w:ascii="Calibri" w:hAnsi="Calibri" w:cs="Calibri"/>
          <w:i/>
          <w:iCs/>
        </w:rPr>
        <w:t>Nature Genetics</w:t>
      </w:r>
      <w:r w:rsidRPr="00D47685">
        <w:rPr>
          <w:rFonts w:ascii="Calibri" w:hAnsi="Calibri" w:cs="Calibri"/>
        </w:rPr>
        <w:t xml:space="preserve"> 46 (3): 310–15.</w:t>
      </w:r>
    </w:p>
    <w:p w14:paraId="39225DD5" w14:textId="77777777" w:rsidR="00D47685" w:rsidRPr="00D47685" w:rsidRDefault="00D47685" w:rsidP="00D47685">
      <w:pPr>
        <w:pStyle w:val="Bibliography"/>
        <w:rPr>
          <w:rFonts w:ascii="Calibri" w:hAnsi="Calibri" w:cs="Calibri"/>
        </w:rPr>
      </w:pPr>
      <w:r w:rsidRPr="00D47685">
        <w:rPr>
          <w:rFonts w:ascii="Calibri" w:hAnsi="Calibri" w:cs="Calibri"/>
        </w:rPr>
        <w:t xml:space="preserve">Lonardo, Amedeo, Simonetta Lugari, Stefano Ballestri, Fabio Nascimbeni, Enrica Baldelli, and Mauro Maurantonio. 2019. “A Round Trip from Nonalcoholic Fatty Liver Disease to Diabetes: Molecular Targets to the Rescue?” </w:t>
      </w:r>
      <w:r w:rsidRPr="00D47685">
        <w:rPr>
          <w:rFonts w:ascii="Calibri" w:hAnsi="Calibri" w:cs="Calibri"/>
          <w:i/>
          <w:iCs/>
        </w:rPr>
        <w:t>Acta Diabetologica</w:t>
      </w:r>
      <w:r w:rsidRPr="00D47685">
        <w:rPr>
          <w:rFonts w:ascii="Calibri" w:hAnsi="Calibri" w:cs="Calibri"/>
        </w:rPr>
        <w:t xml:space="preserve"> 56 (4): 385–96. https://doi.org/10.1007/s00592-018-1266-0.</w:t>
      </w:r>
    </w:p>
    <w:p w14:paraId="767694F5" w14:textId="77777777" w:rsidR="00D47685" w:rsidRPr="00D47685" w:rsidRDefault="00D47685" w:rsidP="00D47685">
      <w:pPr>
        <w:pStyle w:val="Bibliography"/>
        <w:rPr>
          <w:rFonts w:ascii="Calibri" w:hAnsi="Calibri" w:cs="Calibri"/>
        </w:rPr>
      </w:pPr>
      <w:r w:rsidRPr="00D47685">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D47685">
        <w:rPr>
          <w:rFonts w:ascii="Calibri" w:hAnsi="Calibri" w:cs="Calibri"/>
          <w:i/>
          <w:iCs/>
        </w:rPr>
        <w:t>The American Journal of Human Genetics</w:t>
      </w:r>
      <w:r w:rsidRPr="00D47685">
        <w:rPr>
          <w:rFonts w:ascii="Calibri" w:hAnsi="Calibri" w:cs="Calibri"/>
        </w:rPr>
        <w:t xml:space="preserve"> 108 (1): 49–67.</w:t>
      </w:r>
    </w:p>
    <w:p w14:paraId="3E3D8060" w14:textId="77777777" w:rsidR="00D47685" w:rsidRPr="00D47685" w:rsidRDefault="00D47685" w:rsidP="00D47685">
      <w:pPr>
        <w:pStyle w:val="Bibliography"/>
        <w:rPr>
          <w:rFonts w:ascii="Calibri" w:hAnsi="Calibri" w:cs="Calibri"/>
        </w:rPr>
      </w:pPr>
      <w:r w:rsidRPr="00D47685">
        <w:rPr>
          <w:rFonts w:ascii="Calibri" w:hAnsi="Calibri" w:cs="Calibri"/>
        </w:rPr>
        <w:t xml:space="preserve">Pain, Debkumar, and Andrew Dancis. 2016. “Roles of Fe–S Proteins: From Cofactor Synthesis to Iron Homeostasis to Protein Synthesis.” </w:t>
      </w:r>
      <w:r w:rsidRPr="00D47685">
        <w:rPr>
          <w:rFonts w:ascii="Calibri" w:hAnsi="Calibri" w:cs="Calibri"/>
          <w:i/>
          <w:iCs/>
        </w:rPr>
        <w:t>Current Opinion in Genetics &amp; Development</w:t>
      </w:r>
      <w:r w:rsidRPr="00D47685">
        <w:rPr>
          <w:rFonts w:ascii="Calibri" w:hAnsi="Calibri" w:cs="Calibri"/>
        </w:rPr>
        <w:t>, Molecular and genetic bases of disease, 38 (June): 45–51. https://doi.org/10.1016/j.gde.2016.03.006.</w:t>
      </w:r>
    </w:p>
    <w:p w14:paraId="5872C900" w14:textId="77777777" w:rsidR="00D47685" w:rsidRPr="00D47685" w:rsidRDefault="00D47685" w:rsidP="00D47685">
      <w:pPr>
        <w:pStyle w:val="Bibliography"/>
        <w:rPr>
          <w:rFonts w:ascii="Calibri" w:hAnsi="Calibri" w:cs="Calibri"/>
        </w:rPr>
      </w:pPr>
      <w:r w:rsidRPr="00D47685">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D47685">
        <w:rPr>
          <w:rFonts w:ascii="Calibri" w:hAnsi="Calibri" w:cs="Calibri"/>
          <w:i/>
          <w:iCs/>
        </w:rPr>
        <w:t>PLoS Genetics</w:t>
      </w:r>
      <w:r w:rsidRPr="00D47685">
        <w:rPr>
          <w:rFonts w:ascii="Calibri" w:hAnsi="Calibri" w:cs="Calibri"/>
        </w:rPr>
        <w:t xml:space="preserve"> 6 (6): e1000981.</w:t>
      </w:r>
    </w:p>
    <w:p w14:paraId="4695F4F1" w14:textId="77777777" w:rsidR="00D47685" w:rsidRPr="00D47685" w:rsidRDefault="00D47685" w:rsidP="00D47685">
      <w:pPr>
        <w:pStyle w:val="Bibliography"/>
        <w:rPr>
          <w:rFonts w:ascii="Calibri" w:hAnsi="Calibri" w:cs="Calibri"/>
        </w:rPr>
      </w:pPr>
      <w:r w:rsidRPr="00D47685">
        <w:rPr>
          <w:rFonts w:ascii="Calibri" w:hAnsi="Calibri" w:cs="Calibri"/>
        </w:rPr>
        <w:t>“PEGS: Personalized Environment and Genes Study.” n.d. National Institute of Environmental Health Sciences. Accessed November 14, 2021. https://www.niehs.nih.gov/research/clinical/studies/pegs/index.cfm.</w:t>
      </w:r>
    </w:p>
    <w:p w14:paraId="01E2A9A1" w14:textId="77777777" w:rsidR="00D47685" w:rsidRPr="00D47685" w:rsidRDefault="00D47685" w:rsidP="00D47685">
      <w:pPr>
        <w:pStyle w:val="Bibliography"/>
        <w:rPr>
          <w:rFonts w:ascii="Calibri" w:hAnsi="Calibri" w:cs="Calibri"/>
        </w:rPr>
      </w:pPr>
      <w:r w:rsidRPr="00D47685">
        <w:rPr>
          <w:rFonts w:ascii="Calibri" w:hAnsi="Calibri" w:cs="Calibri"/>
        </w:rPr>
        <w:t xml:space="preserve">Podhajny, Richard M. 2001. “A Brief Chemistry Lesson on Printing Ink Pigments.” </w:t>
      </w:r>
      <w:r w:rsidRPr="00D47685">
        <w:rPr>
          <w:rFonts w:ascii="Calibri" w:hAnsi="Calibri" w:cs="Calibri"/>
          <w:i/>
          <w:iCs/>
        </w:rPr>
        <w:t>Paper, Film and Foil Converter</w:t>
      </w:r>
      <w:r w:rsidRPr="00D47685">
        <w:rPr>
          <w:rFonts w:ascii="Calibri" w:hAnsi="Calibri" w:cs="Calibri"/>
        </w:rPr>
        <w:t xml:space="preserve"> 75 (11): 20.</w:t>
      </w:r>
    </w:p>
    <w:p w14:paraId="6F92446D" w14:textId="77777777" w:rsidR="00D47685" w:rsidRPr="00D47685" w:rsidRDefault="00D47685" w:rsidP="00D47685">
      <w:pPr>
        <w:pStyle w:val="Bibliography"/>
        <w:rPr>
          <w:rFonts w:ascii="Calibri" w:hAnsi="Calibri" w:cs="Calibri"/>
        </w:rPr>
      </w:pPr>
      <w:r w:rsidRPr="00D47685">
        <w:rPr>
          <w:rFonts w:ascii="Calibri" w:hAnsi="Calibri" w:cs="Calibri"/>
        </w:rPr>
        <w:lastRenderedPageBreak/>
        <w:t xml:space="preserve">Rentzsch, Philipp, Daniela Witten, Gregory M. Cooper, Jay Shendure, and Martin Kircher. 2019. “CADD: Predicting the Deleteriousness of Variants throughout the Human Genome.” </w:t>
      </w:r>
      <w:r w:rsidRPr="00D47685">
        <w:rPr>
          <w:rFonts w:ascii="Calibri" w:hAnsi="Calibri" w:cs="Calibri"/>
          <w:i/>
          <w:iCs/>
        </w:rPr>
        <w:t>Nucleic Acids Research</w:t>
      </w:r>
      <w:r w:rsidRPr="00D47685">
        <w:rPr>
          <w:rFonts w:ascii="Calibri" w:hAnsi="Calibri" w:cs="Calibri"/>
        </w:rPr>
        <w:t xml:space="preserve"> 47 (D1): D886–94.</w:t>
      </w:r>
    </w:p>
    <w:p w14:paraId="5957F99E" w14:textId="77777777" w:rsidR="00D47685" w:rsidRPr="00D47685" w:rsidRDefault="00D47685" w:rsidP="00D47685">
      <w:pPr>
        <w:pStyle w:val="Bibliography"/>
        <w:rPr>
          <w:rFonts w:ascii="Calibri" w:hAnsi="Calibri" w:cs="Calibri"/>
        </w:rPr>
      </w:pPr>
      <w:r w:rsidRPr="00D47685">
        <w:rPr>
          <w:rFonts w:ascii="Calibri" w:hAnsi="Calibri" w:cs="Calibri"/>
        </w:rPr>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D47685">
        <w:rPr>
          <w:rFonts w:ascii="Calibri" w:hAnsi="Calibri" w:cs="Calibri"/>
          <w:i/>
          <w:iCs/>
        </w:rPr>
        <w:t>Clujul Medical</w:t>
      </w:r>
      <w:r w:rsidRPr="00D47685">
        <w:rPr>
          <w:rFonts w:ascii="Calibri" w:hAnsi="Calibri" w:cs="Calibri"/>
        </w:rPr>
        <w:t xml:space="preserve"> 89 (1): 82–88. https://doi.org/10.15386/cjmed-544.</w:t>
      </w:r>
    </w:p>
    <w:p w14:paraId="1F100216" w14:textId="77777777" w:rsidR="00D47685" w:rsidRPr="00D47685" w:rsidRDefault="00D47685" w:rsidP="00D47685">
      <w:pPr>
        <w:pStyle w:val="Bibliography"/>
        <w:rPr>
          <w:rFonts w:ascii="Calibri" w:hAnsi="Calibri" w:cs="Calibri"/>
        </w:rPr>
      </w:pPr>
      <w:r w:rsidRPr="00D47685">
        <w:rPr>
          <w:rFonts w:ascii="Calibri" w:hAnsi="Calibri" w:cs="Calibri"/>
        </w:rPr>
        <w:t xml:space="preserve">Tong, Xiaoran. 2022a. </w:t>
      </w:r>
      <w:r w:rsidRPr="00D47685">
        <w:rPr>
          <w:rFonts w:ascii="Calibri" w:hAnsi="Calibri" w:cs="Calibri"/>
          <w:i/>
          <w:iCs/>
        </w:rPr>
        <w:t>R-Package: (Github) PlinkFile</w:t>
      </w:r>
      <w:r w:rsidRPr="00D47685">
        <w:rPr>
          <w:rFonts w:ascii="Calibri" w:hAnsi="Calibri" w:cs="Calibri"/>
        </w:rPr>
        <w:t xml:space="preserve"> (version 0.2.1). R. https://github.com/xiaoran831213/plinkFile.</w:t>
      </w:r>
    </w:p>
    <w:p w14:paraId="442CB7BF" w14:textId="77777777" w:rsidR="00D47685" w:rsidRPr="00D47685" w:rsidRDefault="00D47685" w:rsidP="00D47685">
      <w:pPr>
        <w:pStyle w:val="Bibliography"/>
        <w:rPr>
          <w:rFonts w:ascii="Calibri" w:hAnsi="Calibri" w:cs="Calibri"/>
        </w:rPr>
      </w:pPr>
      <w:r w:rsidRPr="00D47685">
        <w:rPr>
          <w:rFonts w:ascii="Calibri" w:hAnsi="Calibri" w:cs="Calibri"/>
        </w:rPr>
        <w:t xml:space="preserve">———. 2022b. </w:t>
      </w:r>
      <w:r w:rsidRPr="00D47685">
        <w:rPr>
          <w:rFonts w:ascii="Calibri" w:hAnsi="Calibri" w:cs="Calibri"/>
          <w:i/>
          <w:iCs/>
        </w:rPr>
        <w:t>R-Package: Vla (Github)</w:t>
      </w:r>
      <w:r w:rsidRPr="00D47685">
        <w:rPr>
          <w:rFonts w:ascii="Calibri" w:hAnsi="Calibri" w:cs="Calibri"/>
        </w:rPr>
        <w:t xml:space="preserve"> (version 0.1.0). R. https://github.com/xiaoran831213/vla.</w:t>
      </w:r>
    </w:p>
    <w:p w14:paraId="0291E53F" w14:textId="77777777" w:rsidR="00D47685" w:rsidRPr="00D47685" w:rsidRDefault="00D47685" w:rsidP="00D47685">
      <w:pPr>
        <w:pStyle w:val="Bibliography"/>
        <w:rPr>
          <w:rFonts w:ascii="Calibri" w:hAnsi="Calibri" w:cs="Calibri"/>
        </w:rPr>
      </w:pPr>
      <w:r w:rsidRPr="00D47685">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D47685">
        <w:rPr>
          <w:rFonts w:ascii="Calibri" w:hAnsi="Calibri" w:cs="Calibri"/>
          <w:i/>
          <w:iCs/>
        </w:rPr>
        <w:t>Nature Reviews Genetics</w:t>
      </w:r>
      <w:r w:rsidRPr="00D47685">
        <w:rPr>
          <w:rFonts w:ascii="Calibri" w:hAnsi="Calibri" w:cs="Calibri"/>
        </w:rPr>
        <w:t xml:space="preserve"> 12 (12): 881–881.</w:t>
      </w:r>
    </w:p>
    <w:p w14:paraId="3214409C" w14:textId="77777777" w:rsidR="00D47685" w:rsidRPr="00D47685" w:rsidRDefault="00D47685" w:rsidP="00D47685">
      <w:pPr>
        <w:pStyle w:val="Bibliography"/>
        <w:rPr>
          <w:rFonts w:ascii="Calibri" w:hAnsi="Calibri" w:cs="Calibri"/>
        </w:rPr>
      </w:pPr>
      <w:r w:rsidRPr="00D47685">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D47685">
        <w:rPr>
          <w:rFonts w:ascii="Calibri" w:hAnsi="Calibri" w:cs="Calibri"/>
          <w:i/>
          <w:iCs/>
        </w:rPr>
        <w:t>Science Advances</w:t>
      </w:r>
      <w:r w:rsidRPr="00D47685">
        <w:rPr>
          <w:rFonts w:ascii="Calibri" w:hAnsi="Calibri" w:cs="Calibri"/>
        </w:rPr>
        <w:t xml:space="preserve"> 5 (8): eaaw3538.</w:t>
      </w:r>
    </w:p>
    <w:p w14:paraId="4DFF6648" w14:textId="77777777" w:rsidR="00D47685" w:rsidRPr="00D47685" w:rsidRDefault="00D47685" w:rsidP="00D47685">
      <w:pPr>
        <w:pStyle w:val="Bibliography"/>
        <w:rPr>
          <w:rFonts w:ascii="Calibri" w:hAnsi="Calibri" w:cs="Calibri"/>
        </w:rPr>
      </w:pPr>
      <w:r w:rsidRPr="00D47685">
        <w:rPr>
          <w:rFonts w:ascii="Calibri" w:hAnsi="Calibri" w:cs="Calibri"/>
        </w:rPr>
        <w:t xml:space="preserve">Wang, Kai, Mingyao Li, and Hakon Hakonarson. 2010. “ANNOVAR: Functional Annotation of Genetic Variants from High-Throughput Sequencing Data.” </w:t>
      </w:r>
      <w:r w:rsidRPr="00D47685">
        <w:rPr>
          <w:rFonts w:ascii="Calibri" w:hAnsi="Calibri" w:cs="Calibri"/>
          <w:i/>
          <w:iCs/>
        </w:rPr>
        <w:t>Nucleic Acids Research</w:t>
      </w:r>
      <w:r w:rsidRPr="00D47685">
        <w:rPr>
          <w:rFonts w:ascii="Calibri" w:hAnsi="Calibri" w:cs="Calibri"/>
        </w:rPr>
        <w:t xml:space="preserve"> 38 (16): e164–e164.</w:t>
      </w:r>
    </w:p>
    <w:p w14:paraId="5A03BF2E" w14:textId="77777777" w:rsidR="00D47685" w:rsidRPr="00D47685" w:rsidRDefault="00D47685" w:rsidP="00D47685">
      <w:pPr>
        <w:pStyle w:val="Bibliography"/>
        <w:rPr>
          <w:rFonts w:ascii="Calibri" w:hAnsi="Calibri" w:cs="Calibri"/>
        </w:rPr>
      </w:pPr>
      <w:r w:rsidRPr="00D47685">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D47685">
        <w:rPr>
          <w:rFonts w:ascii="Calibri" w:hAnsi="Calibri" w:cs="Calibri"/>
          <w:i/>
          <w:iCs/>
        </w:rPr>
        <w:t>PloS One</w:t>
      </w:r>
      <w:r w:rsidRPr="00D47685">
        <w:rPr>
          <w:rFonts w:ascii="Calibri" w:hAnsi="Calibri" w:cs="Calibri"/>
        </w:rPr>
        <w:t xml:space="preserve"> 12 (7): e0175508.</w:t>
      </w:r>
    </w:p>
    <w:p w14:paraId="5CCA3E8C" w14:textId="77777777" w:rsidR="00D47685" w:rsidRPr="00D47685" w:rsidRDefault="00D47685" w:rsidP="00D47685">
      <w:pPr>
        <w:pStyle w:val="Bibliography"/>
        <w:rPr>
          <w:rFonts w:ascii="Calibri" w:hAnsi="Calibri" w:cs="Calibri"/>
        </w:rPr>
      </w:pPr>
      <w:r w:rsidRPr="00D47685">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D47685">
        <w:rPr>
          <w:rFonts w:ascii="Calibri" w:hAnsi="Calibri" w:cs="Calibri"/>
          <w:i/>
          <w:iCs/>
        </w:rPr>
        <w:t>JMIR Medical Informatics</w:t>
      </w:r>
      <w:r w:rsidRPr="00D47685">
        <w:rPr>
          <w:rFonts w:ascii="Calibri" w:hAnsi="Calibri" w:cs="Calibri"/>
        </w:rPr>
        <w:t xml:space="preserve"> 7 (4): e14325.</w:t>
      </w:r>
    </w:p>
    <w:p w14:paraId="609DB7E5" w14:textId="181BABCA"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lastRenderedPageBreak/>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69"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lastRenderedPageBreak/>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398F9C0D" w:rsidR="008C7A4E" w:rsidRPr="008C7A4E" w:rsidRDefault="008C7A4E" w:rsidP="00C750C1">
      <w:pPr>
        <w:pStyle w:val="EndNoteBibliography"/>
      </w:pPr>
      <w:r w:rsidRPr="008C7A4E">
        <w:t>28.</w:t>
      </w:r>
      <w:r w:rsidRPr="008C7A4E">
        <w:tab/>
        <w:t xml:space="preserve">Wei WQ, Bastarache LA, Carroll RJ, Marlo JE, Osterman TJ, Gamazon ER, et al. Evaluating </w:t>
      </w:r>
      <w:r w:rsidR="008437A4">
        <w:t>PHECODEs</w:t>
      </w:r>
      <w:r w:rsidRPr="008C7A4E">
        <w:t>, clinical classification software, and ICD-9-CM codes for phenome-wide association studies in the electronic health record. PLoS One. 2017;12(7):e0175508.</w:t>
      </w:r>
    </w:p>
    <w:p w14:paraId="5A7BC54E" w14:textId="3E1C9975" w:rsidR="008C7A4E" w:rsidRPr="008C7A4E" w:rsidRDefault="008C7A4E" w:rsidP="00C750C1">
      <w:pPr>
        <w:pStyle w:val="EndNoteBibliography"/>
      </w:pPr>
      <w:r w:rsidRPr="008C7A4E">
        <w:t>29.</w:t>
      </w:r>
      <w:r w:rsidRPr="008C7A4E">
        <w:tab/>
        <w:t xml:space="preserve">Wu P, Gifford A, Meng X, Li X, Campbell H, Varley T, et al. Mapping ICD-10 and ICD-10-CM Codes to </w:t>
      </w:r>
      <w:r w:rsidR="008437A4">
        <w:t>PHECODEs</w:t>
      </w:r>
      <w:r w:rsidRPr="008C7A4E">
        <w:t>: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70"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t>38.</w:t>
      </w:r>
      <w:r w:rsidRPr="008C7A4E">
        <w:tab/>
        <w:t>Rentzsch P, Witten D, Cooper GM, Shendure J, Kircher M. CADD: predicting the deleteriousness of variants throughout the human genome. Nucleic Acids Res. 2019;47(D1):D886-d94.</w:t>
      </w:r>
    </w:p>
    <w:p w14:paraId="39892CB2" w14:textId="01690D83" w:rsidR="008C7A4E" w:rsidRPr="008C7A4E" w:rsidRDefault="008C7A4E" w:rsidP="00C750C1">
      <w:pPr>
        <w:pStyle w:val="EndNoteBibliography"/>
      </w:pPr>
      <w:r w:rsidRPr="008C7A4E">
        <w:t>39.</w:t>
      </w:r>
      <w:r w:rsidRPr="008C7A4E">
        <w:tab/>
        <w:t xml:space="preserve">Wei W-Q, Bastarache LA, Carroll RJ, Marlo JE, Osterman TJ, Gamazon ER, et al. Evaluating </w:t>
      </w:r>
      <w:r w:rsidR="008437A4">
        <w:t>PHECODEs</w:t>
      </w:r>
      <w:r w:rsidRPr="008C7A4E">
        <w:t>, clinical classification software, and ICD-9-CM codes for phenome-wide association studies in the electronic health record. PLOS ONE. 2017;12(7):e0175508.</w:t>
      </w:r>
    </w:p>
    <w:p w14:paraId="1A9B370A" w14:textId="21EA780C" w:rsidR="008C7A4E" w:rsidRPr="008C7A4E" w:rsidRDefault="008C7A4E" w:rsidP="00C750C1">
      <w:pPr>
        <w:pStyle w:val="EndNoteBibliography"/>
      </w:pPr>
      <w:r w:rsidRPr="008C7A4E">
        <w:lastRenderedPageBreak/>
        <w:t>40.</w:t>
      </w:r>
      <w:r w:rsidRPr="008C7A4E">
        <w:tab/>
        <w:t xml:space="preserve">Wu P, Gifford A, Meng X, Li X, Campbell H, Varley T, et al. Developing and Evaluating Mappings of ICD-10 and ICD-10-CM codes to </w:t>
      </w:r>
      <w:r w:rsidR="008437A4">
        <w:t>PHECODEs</w:t>
      </w:r>
      <w:r w:rsidRPr="008C7A4E">
        <w:t>.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t>41.</w:t>
      </w:r>
      <w:r w:rsidRPr="008C7A4E">
        <w:tab/>
        <w:t xml:space="preserve">World Health Organization. International Statistical Classification of Diseases and Related Health Problems (ICD) 2021 [Available from: </w:t>
      </w:r>
      <w:hyperlink r:id="rId71" w:history="1">
        <w:r w:rsidRPr="008C7A4E">
          <w:rPr>
            <w:rStyle w:val="Hyperlink"/>
          </w:rPr>
          <w:t>https://www.who.int/standards/classifications/classification-of-diseases</w:t>
        </w:r>
      </w:hyperlink>
      <w:r w:rsidRPr="008C7A4E">
        <w:t>.</w:t>
      </w:r>
    </w:p>
    <w:p w14:paraId="467B2BD6" w14:textId="5B14F1BD" w:rsidR="008C7A4E" w:rsidRPr="008C7A4E" w:rsidRDefault="008C7A4E" w:rsidP="00C750C1">
      <w:pPr>
        <w:pStyle w:val="EndNoteBibliography"/>
      </w:pPr>
      <w:r w:rsidRPr="008C7A4E">
        <w:t>42.</w:t>
      </w:r>
      <w:r w:rsidRPr="008C7A4E">
        <w:tab/>
        <w:t xml:space="preserve">Bastarache L. Using </w:t>
      </w:r>
      <w:r w:rsidR="008437A4">
        <w:t>PHECODEs</w:t>
      </w:r>
      <w:r w:rsidRPr="008C7A4E">
        <w:t xml:space="preserve">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72"/>
      <w:footerReference w:type="default" r:id="rId7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Author" w:initials="A">
    <w:p w14:paraId="50030A21" w14:textId="5A919B21" w:rsidR="004B005C" w:rsidRDefault="004B005C" w:rsidP="00C750C1">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D2FEA3A" w14:textId="41D4B42E" w:rsidR="004B005C" w:rsidRDefault="005C19D5" w:rsidP="00C750C1">
      <w:pPr>
        <w:pStyle w:val="CommentText"/>
      </w:pPr>
      <w:hyperlink r:id="rId1" w:history="1">
        <w:r w:rsidR="004B005C" w:rsidRPr="005C25B4">
          <w:rPr>
            <w:rStyle w:val="Hyperlink"/>
          </w:rPr>
          <w:t>https://genelist.niehs.nih.gov/vla/about</w:t>
        </w:r>
      </w:hyperlink>
    </w:p>
    <w:p w14:paraId="3BCEBF7D" w14:textId="1820CB9C" w:rsidR="004B005C" w:rsidRDefault="004B005C" w:rsidP="00C750C1">
      <w:pPr>
        <w:pStyle w:val="CommentText"/>
      </w:pPr>
    </w:p>
  </w:comment>
  <w:comment w:id="11" w:author="Author" w:initials="A">
    <w:p w14:paraId="77C5695C" w14:textId="6B67D958" w:rsidR="00EA7A77" w:rsidRDefault="00EA7A77">
      <w:pPr>
        <w:pStyle w:val="CommentText"/>
      </w:pPr>
      <w:r>
        <w:rPr>
          <w:rStyle w:val="CommentReference"/>
        </w:rPr>
        <w:annotationRef/>
      </w:r>
    </w:p>
  </w:comment>
  <w:comment w:id="12"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13" w:author="Author" w:initials="A">
    <w:p w14:paraId="24E89B4C" w14:textId="77777777" w:rsidR="002A0CB9" w:rsidRDefault="002A0CB9" w:rsidP="00C750C1">
      <w:pPr>
        <w:pStyle w:val="CommentText"/>
      </w:pPr>
      <w:r>
        <w:rPr>
          <w:rStyle w:val="CommentReference"/>
        </w:rPr>
        <w:annotationRef/>
      </w:r>
      <w:r>
        <w:t>Need to grab details from the paper</w:t>
      </w:r>
    </w:p>
    <w:p w14:paraId="0A9A88A1" w14:textId="77777777" w:rsidR="002A0CB9" w:rsidRDefault="002A0CB9" w:rsidP="00C750C1">
      <w:pPr>
        <w:pStyle w:val="CommentText"/>
      </w:pPr>
      <w:r w:rsidRPr="00B65D8D">
        <w:t>https://www.ncbi.nlm.nih.gov/pmc/articles/PMC7840153/#SD3</w:t>
      </w:r>
    </w:p>
  </w:comment>
  <w:comment w:id="14" w:author="Author" w:initials="A">
    <w:p w14:paraId="6578500B" w14:textId="77777777" w:rsidR="002A0CB9" w:rsidRDefault="002A0CB9" w:rsidP="00C750C1">
      <w:pPr>
        <w:pStyle w:val="CommentText"/>
      </w:pPr>
      <w:r>
        <w:rPr>
          <w:rStyle w:val="CommentReference"/>
        </w:rPr>
        <w:annotationRef/>
      </w:r>
      <w:r>
        <w:t>Details added.</w:t>
      </w:r>
    </w:p>
  </w:comment>
  <w:comment w:id="23" w:author="Author" w:initials="A">
    <w:p w14:paraId="561A0A4E" w14:textId="3E58CF0C" w:rsidR="004B005C" w:rsidRDefault="004B005C" w:rsidP="00C750C1">
      <w:pPr>
        <w:pStyle w:val="CommentText"/>
      </w:pPr>
      <w:r>
        <w:rPr>
          <w:rStyle w:val="CommentReference"/>
        </w:rPr>
        <w:annotationRef/>
      </w:r>
      <w:r>
        <w:t>Please go ahead an</w:t>
      </w:r>
      <w:r w:rsidR="003E4323">
        <w:t>d</w:t>
      </w:r>
      <w:r>
        <w:t xml:space="preserve"> pull most of the material section into the supplement.  Need a short description here that references out to the supplement.</w:t>
      </w:r>
    </w:p>
  </w:comment>
  <w:comment w:id="26" w:author="Author" w:initials="A">
    <w:p w14:paraId="5A0F33D9" w14:textId="74C783CF" w:rsidR="004B005C" w:rsidRDefault="004B005C" w:rsidP="00C750C1">
      <w:pPr>
        <w:pStyle w:val="ListParagraph"/>
      </w:pPr>
      <w:r>
        <w:rPr>
          <w:rStyle w:val="CommentReference"/>
        </w:rPr>
        <w:annotationRef/>
      </w:r>
      <w:r>
        <w:t>Describe how the genotype array is identified in the material section.</w:t>
      </w:r>
    </w:p>
    <w:p w14:paraId="5713550A" w14:textId="1444FF13" w:rsidR="004B005C" w:rsidRDefault="004B005C" w:rsidP="00C750C1">
      <w:pPr>
        <w:pStyle w:val="CommentText"/>
      </w:pPr>
    </w:p>
  </w:comment>
  <w:comment w:id="27" w:author="Author" w:initials="A">
    <w:p w14:paraId="13E05C16" w14:textId="0F1638CE" w:rsidR="004B005C" w:rsidRDefault="004B005C" w:rsidP="00C750C1">
      <w:pPr>
        <w:pStyle w:val="CommentText"/>
      </w:pPr>
      <w:r>
        <w:rPr>
          <w:rStyle w:val="CommentReference"/>
        </w:rPr>
        <w:annotationRef/>
      </w:r>
      <w:r w:rsidR="00F9478D">
        <w:t>What is</w:t>
      </w:r>
      <w:r>
        <w:t xml:space="preserve"> compactness</w:t>
      </w:r>
      <w:r w:rsidR="00F9478D">
        <w:t>?</w:t>
      </w:r>
      <w:r>
        <w:t xml:space="preserve"> Does this mean the number of variants?</w:t>
      </w:r>
    </w:p>
  </w:comment>
  <w:comment w:id="28" w:author="Author" w:initials="A">
    <w:p w14:paraId="2ECCE758" w14:textId="44E1BA71" w:rsidR="004B005C" w:rsidRDefault="004B005C" w:rsidP="00C750C1">
      <w:pPr>
        <w:pStyle w:val="CommentText"/>
      </w:pPr>
      <w:r>
        <w:rPr>
          <w:rStyle w:val="CommentReference"/>
        </w:rPr>
        <w:annotationRef/>
      </w:r>
      <w:r>
        <w:t>More details here?</w:t>
      </w:r>
    </w:p>
  </w:comment>
  <w:comment w:id="29" w:author="Author" w:initials="A">
    <w:p w14:paraId="6C32CD69" w14:textId="18EE2E2D" w:rsidR="004B005C" w:rsidRDefault="004B005C" w:rsidP="00C750C1">
      <w:pPr>
        <w:pStyle w:val="CommentText"/>
      </w:pPr>
      <w:r>
        <w:rPr>
          <w:rStyle w:val="CommentReference"/>
        </w:rPr>
        <w:annotationRef/>
      </w:r>
      <w:r>
        <w:t>This is vague. Related how?</w:t>
      </w:r>
    </w:p>
  </w:comment>
  <w:comment w:id="30" w:author="Author" w:initials="A">
    <w:p w14:paraId="6C4D3274" w14:textId="6BDFD8E9" w:rsidR="004B005C" w:rsidRDefault="004B005C" w:rsidP="00C750C1">
      <w:pPr>
        <w:pStyle w:val="CommentText"/>
      </w:pPr>
      <w:r>
        <w:rPr>
          <w:rStyle w:val="CommentReference"/>
        </w:rPr>
        <w:annotationRef/>
      </w:r>
      <w:r>
        <w:t>What do high- and low-quality mean in this context?</w:t>
      </w:r>
    </w:p>
  </w:comment>
  <w:comment w:id="31" w:author="Author" w:initials="A">
    <w:p w14:paraId="6F6D4CB3" w14:textId="0D54C334" w:rsidR="004B005C" w:rsidRDefault="004B005C" w:rsidP="00C750C1">
      <w:pPr>
        <w:pStyle w:val="CommentText"/>
      </w:pPr>
      <w:r>
        <w:rPr>
          <w:rStyle w:val="CommentReference"/>
        </w:rPr>
        <w:annotationRef/>
      </w:r>
      <w:r>
        <w:t>What does perfect mean in this c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CEBF7D" w15:done="1"/>
  <w15:commentEx w15:paraId="77C5695C" w15:done="0"/>
  <w15:commentEx w15:paraId="152234E7" w15:done="0"/>
  <w15:commentEx w15:paraId="0A9A88A1" w15:done="1"/>
  <w15:commentEx w15:paraId="6578500B" w15:paraIdParent="0A9A88A1" w15:done="1"/>
  <w15:commentEx w15:paraId="561A0A4E" w15:done="1"/>
  <w15:commentEx w15:paraId="5713550A" w15:done="0"/>
  <w15:commentEx w15:paraId="13E05C16" w15:done="0"/>
  <w15:commentEx w15:paraId="2ECCE758" w15:done="0"/>
  <w15:commentEx w15:paraId="6C32CD69" w15:done="0"/>
  <w15:commentEx w15:paraId="6C4D3274" w15:done="0"/>
  <w15:commentEx w15:paraId="6F6D4C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CEBF7D" w16cid:durableId="258016F1"/>
  <w16cid:commentId w16cid:paraId="77C5695C" w16cid:durableId="261277D8"/>
  <w16cid:commentId w16cid:paraId="152234E7" w16cid:durableId="261277E2"/>
  <w16cid:commentId w16cid:paraId="0A9A88A1" w16cid:durableId="256986F7"/>
  <w16cid:commentId w16cid:paraId="6578500B" w16cid:durableId="256D78CE"/>
  <w16cid:commentId w16cid:paraId="561A0A4E" w16cid:durableId="25801737"/>
  <w16cid:commentId w16cid:paraId="5713550A" w16cid:durableId="2586B93D"/>
  <w16cid:commentId w16cid:paraId="13E05C16" w16cid:durableId="2576E44E"/>
  <w16cid:commentId w16cid:paraId="2ECCE758" w16cid:durableId="2576E5DC"/>
  <w16cid:commentId w16cid:paraId="6C32CD69" w16cid:durableId="2576EA69"/>
  <w16cid:commentId w16cid:paraId="6C4D3274" w16cid:durableId="2576EE4A"/>
  <w16cid:commentId w16cid:paraId="6F6D4CB3" w16cid:durableId="2576EE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740DD" w14:textId="77777777" w:rsidR="00094E56" w:rsidRDefault="00094E56" w:rsidP="00C750C1">
      <w:r>
        <w:separator/>
      </w:r>
    </w:p>
  </w:endnote>
  <w:endnote w:type="continuationSeparator" w:id="0">
    <w:p w14:paraId="29490B15" w14:textId="77777777" w:rsidR="00094E56" w:rsidRDefault="00094E56" w:rsidP="00C750C1">
      <w:r>
        <w:continuationSeparator/>
      </w:r>
    </w:p>
  </w:endnote>
  <w:endnote w:type="continuationNotice" w:id="1">
    <w:p w14:paraId="5964143E" w14:textId="77777777" w:rsidR="00094E56" w:rsidRDefault="00094E56"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8A7E0" w14:textId="77777777" w:rsidR="00094E56" w:rsidRDefault="00094E56" w:rsidP="00C750C1">
      <w:r>
        <w:separator/>
      </w:r>
    </w:p>
  </w:footnote>
  <w:footnote w:type="continuationSeparator" w:id="0">
    <w:p w14:paraId="140E1E19" w14:textId="77777777" w:rsidR="00094E56" w:rsidRDefault="00094E56" w:rsidP="00C750C1">
      <w:r>
        <w:continuationSeparator/>
      </w:r>
    </w:p>
  </w:footnote>
  <w:footnote w:type="continuationNotice" w:id="1">
    <w:p w14:paraId="6F4BABB8" w14:textId="77777777" w:rsidR="00094E56" w:rsidRDefault="00094E56"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C8D75B9"/>
    <w:multiLevelType w:val="hybridMultilevel"/>
    <w:tmpl w:val="39BA2132"/>
    <w:lvl w:ilvl="0" w:tplc="06680EFC">
      <w:start w:val="4"/>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0"/>
  </w:num>
  <w:num w:numId="4">
    <w:abstractNumId w:val="9"/>
  </w:num>
  <w:num w:numId="5">
    <w:abstractNumId w:val="6"/>
  </w:num>
  <w:num w:numId="6">
    <w:abstractNumId w:val="8"/>
  </w:num>
  <w:num w:numId="7">
    <w:abstractNumId w:val="1"/>
  </w:num>
  <w:num w:numId="8">
    <w:abstractNumId w:val="0"/>
  </w:num>
  <w:num w:numId="9">
    <w:abstractNumId w:val="5"/>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autoHyphenation/>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kFAKpkjk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ADA"/>
    <w:rsid w:val="000011D2"/>
    <w:rsid w:val="00001821"/>
    <w:rsid w:val="00001A8F"/>
    <w:rsid w:val="00001F8E"/>
    <w:rsid w:val="00002220"/>
    <w:rsid w:val="000026C9"/>
    <w:rsid w:val="0000320B"/>
    <w:rsid w:val="0000343E"/>
    <w:rsid w:val="0000358E"/>
    <w:rsid w:val="0000399B"/>
    <w:rsid w:val="00003DD5"/>
    <w:rsid w:val="00004618"/>
    <w:rsid w:val="00004D45"/>
    <w:rsid w:val="00004E98"/>
    <w:rsid w:val="00005224"/>
    <w:rsid w:val="00005699"/>
    <w:rsid w:val="000056AD"/>
    <w:rsid w:val="00005A25"/>
    <w:rsid w:val="000060EA"/>
    <w:rsid w:val="00006163"/>
    <w:rsid w:val="00006F9C"/>
    <w:rsid w:val="000070E8"/>
    <w:rsid w:val="0000779F"/>
    <w:rsid w:val="000079E3"/>
    <w:rsid w:val="00007D75"/>
    <w:rsid w:val="00010055"/>
    <w:rsid w:val="0001027F"/>
    <w:rsid w:val="00010850"/>
    <w:rsid w:val="00010B8C"/>
    <w:rsid w:val="0001115F"/>
    <w:rsid w:val="000130F8"/>
    <w:rsid w:val="000131BE"/>
    <w:rsid w:val="0001343B"/>
    <w:rsid w:val="00014B62"/>
    <w:rsid w:val="0001591C"/>
    <w:rsid w:val="00015F29"/>
    <w:rsid w:val="00016200"/>
    <w:rsid w:val="00016701"/>
    <w:rsid w:val="00016AE8"/>
    <w:rsid w:val="000172CC"/>
    <w:rsid w:val="00017826"/>
    <w:rsid w:val="00020686"/>
    <w:rsid w:val="000208BC"/>
    <w:rsid w:val="00020910"/>
    <w:rsid w:val="000216CC"/>
    <w:rsid w:val="0002180E"/>
    <w:rsid w:val="0002189B"/>
    <w:rsid w:val="00021D35"/>
    <w:rsid w:val="000256F0"/>
    <w:rsid w:val="00025E0C"/>
    <w:rsid w:val="00026429"/>
    <w:rsid w:val="00026A6E"/>
    <w:rsid w:val="0002743C"/>
    <w:rsid w:val="00027554"/>
    <w:rsid w:val="00027BD0"/>
    <w:rsid w:val="00030F90"/>
    <w:rsid w:val="00031150"/>
    <w:rsid w:val="00031469"/>
    <w:rsid w:val="000321CA"/>
    <w:rsid w:val="000327D4"/>
    <w:rsid w:val="00033356"/>
    <w:rsid w:val="000334E5"/>
    <w:rsid w:val="00033617"/>
    <w:rsid w:val="00034577"/>
    <w:rsid w:val="00034B09"/>
    <w:rsid w:val="00034D5E"/>
    <w:rsid w:val="00035E15"/>
    <w:rsid w:val="00035E6B"/>
    <w:rsid w:val="00036203"/>
    <w:rsid w:val="00036397"/>
    <w:rsid w:val="0003687B"/>
    <w:rsid w:val="00036F3E"/>
    <w:rsid w:val="000371F2"/>
    <w:rsid w:val="00037EC0"/>
    <w:rsid w:val="000400E3"/>
    <w:rsid w:val="00040A39"/>
    <w:rsid w:val="00040EDD"/>
    <w:rsid w:val="00040F58"/>
    <w:rsid w:val="00041BA8"/>
    <w:rsid w:val="00041DFC"/>
    <w:rsid w:val="00042640"/>
    <w:rsid w:val="000428C2"/>
    <w:rsid w:val="000438A1"/>
    <w:rsid w:val="00043C8C"/>
    <w:rsid w:val="000447BD"/>
    <w:rsid w:val="00044D7A"/>
    <w:rsid w:val="000462C0"/>
    <w:rsid w:val="00046BB6"/>
    <w:rsid w:val="00046D7C"/>
    <w:rsid w:val="00047562"/>
    <w:rsid w:val="00047E3F"/>
    <w:rsid w:val="00050E5B"/>
    <w:rsid w:val="00051A74"/>
    <w:rsid w:val="00051A91"/>
    <w:rsid w:val="00051D84"/>
    <w:rsid w:val="0005216B"/>
    <w:rsid w:val="000524B1"/>
    <w:rsid w:val="00052ADA"/>
    <w:rsid w:val="000533F5"/>
    <w:rsid w:val="000534CC"/>
    <w:rsid w:val="00053CD3"/>
    <w:rsid w:val="00053D92"/>
    <w:rsid w:val="0005421D"/>
    <w:rsid w:val="000549AA"/>
    <w:rsid w:val="00054B2B"/>
    <w:rsid w:val="00055028"/>
    <w:rsid w:val="000558D4"/>
    <w:rsid w:val="00055A07"/>
    <w:rsid w:val="00056809"/>
    <w:rsid w:val="00056D39"/>
    <w:rsid w:val="00057E94"/>
    <w:rsid w:val="00060038"/>
    <w:rsid w:val="00060079"/>
    <w:rsid w:val="00061342"/>
    <w:rsid w:val="00061F82"/>
    <w:rsid w:val="0006263D"/>
    <w:rsid w:val="000628DD"/>
    <w:rsid w:val="00062AF2"/>
    <w:rsid w:val="00062C7B"/>
    <w:rsid w:val="00062CCE"/>
    <w:rsid w:val="0006328B"/>
    <w:rsid w:val="00063483"/>
    <w:rsid w:val="00063900"/>
    <w:rsid w:val="00063A15"/>
    <w:rsid w:val="00063B9B"/>
    <w:rsid w:val="00063FA2"/>
    <w:rsid w:val="00064117"/>
    <w:rsid w:val="0006415D"/>
    <w:rsid w:val="00064542"/>
    <w:rsid w:val="00065801"/>
    <w:rsid w:val="00065A6C"/>
    <w:rsid w:val="00065EEC"/>
    <w:rsid w:val="00067572"/>
    <w:rsid w:val="00067D0D"/>
    <w:rsid w:val="000701BE"/>
    <w:rsid w:val="000702A0"/>
    <w:rsid w:val="000705A9"/>
    <w:rsid w:val="00070683"/>
    <w:rsid w:val="000711CF"/>
    <w:rsid w:val="000717EC"/>
    <w:rsid w:val="0007181D"/>
    <w:rsid w:val="00071B27"/>
    <w:rsid w:val="00072B02"/>
    <w:rsid w:val="00072F4A"/>
    <w:rsid w:val="0007400D"/>
    <w:rsid w:val="00074411"/>
    <w:rsid w:val="000747C9"/>
    <w:rsid w:val="00074D71"/>
    <w:rsid w:val="00074FFB"/>
    <w:rsid w:val="0007558A"/>
    <w:rsid w:val="00075B8F"/>
    <w:rsid w:val="00077405"/>
    <w:rsid w:val="00077634"/>
    <w:rsid w:val="00077A32"/>
    <w:rsid w:val="00080E01"/>
    <w:rsid w:val="00080E82"/>
    <w:rsid w:val="00081040"/>
    <w:rsid w:val="0008138C"/>
    <w:rsid w:val="00081C59"/>
    <w:rsid w:val="00081F64"/>
    <w:rsid w:val="00082F45"/>
    <w:rsid w:val="00083397"/>
    <w:rsid w:val="00084212"/>
    <w:rsid w:val="000844B5"/>
    <w:rsid w:val="0008465B"/>
    <w:rsid w:val="000846B2"/>
    <w:rsid w:val="000846CF"/>
    <w:rsid w:val="000846EE"/>
    <w:rsid w:val="000848B6"/>
    <w:rsid w:val="00084D2A"/>
    <w:rsid w:val="00084E36"/>
    <w:rsid w:val="000851EF"/>
    <w:rsid w:val="000853BF"/>
    <w:rsid w:val="00085779"/>
    <w:rsid w:val="00085A4A"/>
    <w:rsid w:val="000869C5"/>
    <w:rsid w:val="00087193"/>
    <w:rsid w:val="000876D1"/>
    <w:rsid w:val="0008778D"/>
    <w:rsid w:val="00087896"/>
    <w:rsid w:val="00087919"/>
    <w:rsid w:val="0008797A"/>
    <w:rsid w:val="000903D1"/>
    <w:rsid w:val="00090830"/>
    <w:rsid w:val="000917C5"/>
    <w:rsid w:val="00091925"/>
    <w:rsid w:val="00091A0B"/>
    <w:rsid w:val="00091AE5"/>
    <w:rsid w:val="00091C27"/>
    <w:rsid w:val="00091E23"/>
    <w:rsid w:val="0009211B"/>
    <w:rsid w:val="000928C9"/>
    <w:rsid w:val="00092967"/>
    <w:rsid w:val="00092B70"/>
    <w:rsid w:val="00092CF9"/>
    <w:rsid w:val="00092F84"/>
    <w:rsid w:val="00093880"/>
    <w:rsid w:val="00093911"/>
    <w:rsid w:val="00093BE2"/>
    <w:rsid w:val="000948BE"/>
    <w:rsid w:val="00094E56"/>
    <w:rsid w:val="00095736"/>
    <w:rsid w:val="00096060"/>
    <w:rsid w:val="0009669C"/>
    <w:rsid w:val="000968F6"/>
    <w:rsid w:val="00096B25"/>
    <w:rsid w:val="00097155"/>
    <w:rsid w:val="000A00DC"/>
    <w:rsid w:val="000A0114"/>
    <w:rsid w:val="000A0893"/>
    <w:rsid w:val="000A0D56"/>
    <w:rsid w:val="000A14D8"/>
    <w:rsid w:val="000A1799"/>
    <w:rsid w:val="000A1850"/>
    <w:rsid w:val="000A43E2"/>
    <w:rsid w:val="000A5514"/>
    <w:rsid w:val="000A5939"/>
    <w:rsid w:val="000A5951"/>
    <w:rsid w:val="000A59AB"/>
    <w:rsid w:val="000A5F8C"/>
    <w:rsid w:val="000A6176"/>
    <w:rsid w:val="000A69D9"/>
    <w:rsid w:val="000B032C"/>
    <w:rsid w:val="000B067D"/>
    <w:rsid w:val="000B070C"/>
    <w:rsid w:val="000B0B68"/>
    <w:rsid w:val="000B0C46"/>
    <w:rsid w:val="000B1368"/>
    <w:rsid w:val="000B1D2F"/>
    <w:rsid w:val="000B2C2D"/>
    <w:rsid w:val="000B30A1"/>
    <w:rsid w:val="000B41F1"/>
    <w:rsid w:val="000B44BE"/>
    <w:rsid w:val="000B4B69"/>
    <w:rsid w:val="000B55D1"/>
    <w:rsid w:val="000B5894"/>
    <w:rsid w:val="000B5D6F"/>
    <w:rsid w:val="000B5FE0"/>
    <w:rsid w:val="000B695B"/>
    <w:rsid w:val="000B6990"/>
    <w:rsid w:val="000B7E60"/>
    <w:rsid w:val="000C0618"/>
    <w:rsid w:val="000C08A3"/>
    <w:rsid w:val="000C0C26"/>
    <w:rsid w:val="000C0C42"/>
    <w:rsid w:val="000C1C8A"/>
    <w:rsid w:val="000C2225"/>
    <w:rsid w:val="000C22F5"/>
    <w:rsid w:val="000C25F8"/>
    <w:rsid w:val="000C2645"/>
    <w:rsid w:val="000C3D6C"/>
    <w:rsid w:val="000C41B7"/>
    <w:rsid w:val="000C471F"/>
    <w:rsid w:val="000C4EA1"/>
    <w:rsid w:val="000C5038"/>
    <w:rsid w:val="000C558C"/>
    <w:rsid w:val="000C59ED"/>
    <w:rsid w:val="000C5A40"/>
    <w:rsid w:val="000C5DAE"/>
    <w:rsid w:val="000C65D5"/>
    <w:rsid w:val="000C6605"/>
    <w:rsid w:val="000C6A7F"/>
    <w:rsid w:val="000C761C"/>
    <w:rsid w:val="000D0E8E"/>
    <w:rsid w:val="000D0FFB"/>
    <w:rsid w:val="000D1940"/>
    <w:rsid w:val="000D2083"/>
    <w:rsid w:val="000D2621"/>
    <w:rsid w:val="000D3410"/>
    <w:rsid w:val="000D370C"/>
    <w:rsid w:val="000D4036"/>
    <w:rsid w:val="000D40B9"/>
    <w:rsid w:val="000D4204"/>
    <w:rsid w:val="000D4A2B"/>
    <w:rsid w:val="000D5061"/>
    <w:rsid w:val="000D60FD"/>
    <w:rsid w:val="000D6A07"/>
    <w:rsid w:val="000D7DB0"/>
    <w:rsid w:val="000E07F3"/>
    <w:rsid w:val="000E0E62"/>
    <w:rsid w:val="000E0EFB"/>
    <w:rsid w:val="000E1265"/>
    <w:rsid w:val="000E162F"/>
    <w:rsid w:val="000E1976"/>
    <w:rsid w:val="000E1ECE"/>
    <w:rsid w:val="000E24D4"/>
    <w:rsid w:val="000E3CA6"/>
    <w:rsid w:val="000E431C"/>
    <w:rsid w:val="000E4340"/>
    <w:rsid w:val="000E436A"/>
    <w:rsid w:val="000E4372"/>
    <w:rsid w:val="000E437C"/>
    <w:rsid w:val="000E452B"/>
    <w:rsid w:val="000E46C3"/>
    <w:rsid w:val="000E48FA"/>
    <w:rsid w:val="000E4C59"/>
    <w:rsid w:val="000E53C7"/>
    <w:rsid w:val="000E5B08"/>
    <w:rsid w:val="000E5E86"/>
    <w:rsid w:val="000E5EF7"/>
    <w:rsid w:val="000E6853"/>
    <w:rsid w:val="000E6DF3"/>
    <w:rsid w:val="000E7497"/>
    <w:rsid w:val="000E7730"/>
    <w:rsid w:val="000E78B7"/>
    <w:rsid w:val="000E7ABF"/>
    <w:rsid w:val="000E7AF0"/>
    <w:rsid w:val="000E7ED0"/>
    <w:rsid w:val="000E7EDB"/>
    <w:rsid w:val="000F0664"/>
    <w:rsid w:val="000F0701"/>
    <w:rsid w:val="000F1572"/>
    <w:rsid w:val="000F1D88"/>
    <w:rsid w:val="000F1F8B"/>
    <w:rsid w:val="000F2549"/>
    <w:rsid w:val="000F397A"/>
    <w:rsid w:val="000F407F"/>
    <w:rsid w:val="000F43E1"/>
    <w:rsid w:val="000F50C2"/>
    <w:rsid w:val="000F5B36"/>
    <w:rsid w:val="000F647A"/>
    <w:rsid w:val="000F7251"/>
    <w:rsid w:val="000F74DB"/>
    <w:rsid w:val="000F783A"/>
    <w:rsid w:val="000F7968"/>
    <w:rsid w:val="000F7F34"/>
    <w:rsid w:val="00100B06"/>
    <w:rsid w:val="00100D23"/>
    <w:rsid w:val="00101034"/>
    <w:rsid w:val="0010174C"/>
    <w:rsid w:val="001024AA"/>
    <w:rsid w:val="00102565"/>
    <w:rsid w:val="001035DF"/>
    <w:rsid w:val="001036EF"/>
    <w:rsid w:val="001038BB"/>
    <w:rsid w:val="00103E98"/>
    <w:rsid w:val="001051B3"/>
    <w:rsid w:val="00105894"/>
    <w:rsid w:val="00106184"/>
    <w:rsid w:val="0010622A"/>
    <w:rsid w:val="00106CB1"/>
    <w:rsid w:val="00106D5E"/>
    <w:rsid w:val="00107F96"/>
    <w:rsid w:val="00107FEB"/>
    <w:rsid w:val="0011064F"/>
    <w:rsid w:val="00110848"/>
    <w:rsid w:val="00110883"/>
    <w:rsid w:val="00111157"/>
    <w:rsid w:val="0011136E"/>
    <w:rsid w:val="00111393"/>
    <w:rsid w:val="00111694"/>
    <w:rsid w:val="00111DE8"/>
    <w:rsid w:val="00111E08"/>
    <w:rsid w:val="00111EBA"/>
    <w:rsid w:val="00112752"/>
    <w:rsid w:val="00112A35"/>
    <w:rsid w:val="00112E19"/>
    <w:rsid w:val="00113C64"/>
    <w:rsid w:val="00113E96"/>
    <w:rsid w:val="00114047"/>
    <w:rsid w:val="00115222"/>
    <w:rsid w:val="001157AD"/>
    <w:rsid w:val="00116B1B"/>
    <w:rsid w:val="00116C84"/>
    <w:rsid w:val="0011752A"/>
    <w:rsid w:val="001178A5"/>
    <w:rsid w:val="00120340"/>
    <w:rsid w:val="001205F9"/>
    <w:rsid w:val="00120AA7"/>
    <w:rsid w:val="00120D4B"/>
    <w:rsid w:val="001210BA"/>
    <w:rsid w:val="0012122C"/>
    <w:rsid w:val="0012144E"/>
    <w:rsid w:val="00121EF6"/>
    <w:rsid w:val="001221B3"/>
    <w:rsid w:val="00122F40"/>
    <w:rsid w:val="00123331"/>
    <w:rsid w:val="00123559"/>
    <w:rsid w:val="00123A24"/>
    <w:rsid w:val="001243FD"/>
    <w:rsid w:val="0012446F"/>
    <w:rsid w:val="001245E4"/>
    <w:rsid w:val="00124795"/>
    <w:rsid w:val="00125B32"/>
    <w:rsid w:val="00125D0F"/>
    <w:rsid w:val="00126E9E"/>
    <w:rsid w:val="001272C4"/>
    <w:rsid w:val="00127AA0"/>
    <w:rsid w:val="0013150B"/>
    <w:rsid w:val="00131F72"/>
    <w:rsid w:val="0013207D"/>
    <w:rsid w:val="00132580"/>
    <w:rsid w:val="00133179"/>
    <w:rsid w:val="0013319C"/>
    <w:rsid w:val="001334CE"/>
    <w:rsid w:val="001339E8"/>
    <w:rsid w:val="00134086"/>
    <w:rsid w:val="001348C5"/>
    <w:rsid w:val="00134C35"/>
    <w:rsid w:val="00134FFE"/>
    <w:rsid w:val="001356E9"/>
    <w:rsid w:val="00135C79"/>
    <w:rsid w:val="001366B2"/>
    <w:rsid w:val="00136CF1"/>
    <w:rsid w:val="00136D39"/>
    <w:rsid w:val="0013707C"/>
    <w:rsid w:val="001372BA"/>
    <w:rsid w:val="00137E34"/>
    <w:rsid w:val="00137E51"/>
    <w:rsid w:val="00137FBF"/>
    <w:rsid w:val="00140A78"/>
    <w:rsid w:val="0014221C"/>
    <w:rsid w:val="00142702"/>
    <w:rsid w:val="0014292B"/>
    <w:rsid w:val="00142FE8"/>
    <w:rsid w:val="001431C2"/>
    <w:rsid w:val="001433E2"/>
    <w:rsid w:val="0014369D"/>
    <w:rsid w:val="00143C51"/>
    <w:rsid w:val="0014498A"/>
    <w:rsid w:val="00145072"/>
    <w:rsid w:val="001451B6"/>
    <w:rsid w:val="0014538A"/>
    <w:rsid w:val="001456B4"/>
    <w:rsid w:val="00145D7E"/>
    <w:rsid w:val="00146D06"/>
    <w:rsid w:val="00147CC7"/>
    <w:rsid w:val="00150252"/>
    <w:rsid w:val="00150296"/>
    <w:rsid w:val="0015132C"/>
    <w:rsid w:val="001514D7"/>
    <w:rsid w:val="00151954"/>
    <w:rsid w:val="00151B98"/>
    <w:rsid w:val="00151E27"/>
    <w:rsid w:val="001522EA"/>
    <w:rsid w:val="00152473"/>
    <w:rsid w:val="00152828"/>
    <w:rsid w:val="00152B7E"/>
    <w:rsid w:val="00152BC6"/>
    <w:rsid w:val="00153984"/>
    <w:rsid w:val="00153E95"/>
    <w:rsid w:val="00153FE8"/>
    <w:rsid w:val="001546A4"/>
    <w:rsid w:val="00154710"/>
    <w:rsid w:val="0015572B"/>
    <w:rsid w:val="00157DDD"/>
    <w:rsid w:val="00157E10"/>
    <w:rsid w:val="0016022C"/>
    <w:rsid w:val="001605B1"/>
    <w:rsid w:val="0016070D"/>
    <w:rsid w:val="001607E3"/>
    <w:rsid w:val="001609CE"/>
    <w:rsid w:val="00161561"/>
    <w:rsid w:val="00161F0B"/>
    <w:rsid w:val="00162134"/>
    <w:rsid w:val="0016284C"/>
    <w:rsid w:val="00162966"/>
    <w:rsid w:val="00162C84"/>
    <w:rsid w:val="00162CFA"/>
    <w:rsid w:val="00163121"/>
    <w:rsid w:val="001631F7"/>
    <w:rsid w:val="00163289"/>
    <w:rsid w:val="00163386"/>
    <w:rsid w:val="001637A0"/>
    <w:rsid w:val="001638CA"/>
    <w:rsid w:val="00165E35"/>
    <w:rsid w:val="00165F15"/>
    <w:rsid w:val="0016615E"/>
    <w:rsid w:val="00166A8A"/>
    <w:rsid w:val="00167247"/>
    <w:rsid w:val="00167910"/>
    <w:rsid w:val="001679E6"/>
    <w:rsid w:val="00167A16"/>
    <w:rsid w:val="00170226"/>
    <w:rsid w:val="001727CA"/>
    <w:rsid w:val="00172B45"/>
    <w:rsid w:val="0017326E"/>
    <w:rsid w:val="001739BB"/>
    <w:rsid w:val="00173B43"/>
    <w:rsid w:val="001758E7"/>
    <w:rsid w:val="001764D2"/>
    <w:rsid w:val="00176600"/>
    <w:rsid w:val="00176D67"/>
    <w:rsid w:val="001770E5"/>
    <w:rsid w:val="001778F3"/>
    <w:rsid w:val="00177C87"/>
    <w:rsid w:val="001807D5"/>
    <w:rsid w:val="00180E00"/>
    <w:rsid w:val="001813DD"/>
    <w:rsid w:val="0018212E"/>
    <w:rsid w:val="0018225C"/>
    <w:rsid w:val="001825B9"/>
    <w:rsid w:val="001826BD"/>
    <w:rsid w:val="00182EE6"/>
    <w:rsid w:val="00183B91"/>
    <w:rsid w:val="00183F3D"/>
    <w:rsid w:val="001840A5"/>
    <w:rsid w:val="00184194"/>
    <w:rsid w:val="00184565"/>
    <w:rsid w:val="0018459C"/>
    <w:rsid w:val="00184FD0"/>
    <w:rsid w:val="00185344"/>
    <w:rsid w:val="0018578E"/>
    <w:rsid w:val="00185E36"/>
    <w:rsid w:val="00186489"/>
    <w:rsid w:val="00186EA6"/>
    <w:rsid w:val="001878C6"/>
    <w:rsid w:val="00190795"/>
    <w:rsid w:val="00190E9D"/>
    <w:rsid w:val="001911C8"/>
    <w:rsid w:val="00191470"/>
    <w:rsid w:val="001916BA"/>
    <w:rsid w:val="0019173B"/>
    <w:rsid w:val="00191970"/>
    <w:rsid w:val="00191E68"/>
    <w:rsid w:val="00191E90"/>
    <w:rsid w:val="001924B2"/>
    <w:rsid w:val="00192552"/>
    <w:rsid w:val="00192A74"/>
    <w:rsid w:val="00192AAC"/>
    <w:rsid w:val="00192F1A"/>
    <w:rsid w:val="00193077"/>
    <w:rsid w:val="0019314F"/>
    <w:rsid w:val="00193B72"/>
    <w:rsid w:val="00194276"/>
    <w:rsid w:val="00194421"/>
    <w:rsid w:val="00194B8B"/>
    <w:rsid w:val="00194E89"/>
    <w:rsid w:val="001957C3"/>
    <w:rsid w:val="00196065"/>
    <w:rsid w:val="00197717"/>
    <w:rsid w:val="00197839"/>
    <w:rsid w:val="001978EF"/>
    <w:rsid w:val="00197FC5"/>
    <w:rsid w:val="001A0212"/>
    <w:rsid w:val="001A07C4"/>
    <w:rsid w:val="001A0E22"/>
    <w:rsid w:val="001A16A3"/>
    <w:rsid w:val="001A1915"/>
    <w:rsid w:val="001A1D64"/>
    <w:rsid w:val="001A2000"/>
    <w:rsid w:val="001A2856"/>
    <w:rsid w:val="001A322E"/>
    <w:rsid w:val="001A35FB"/>
    <w:rsid w:val="001A3A8D"/>
    <w:rsid w:val="001A3B36"/>
    <w:rsid w:val="001A3B6D"/>
    <w:rsid w:val="001A3D39"/>
    <w:rsid w:val="001A3E0A"/>
    <w:rsid w:val="001A4484"/>
    <w:rsid w:val="001A4912"/>
    <w:rsid w:val="001A4C99"/>
    <w:rsid w:val="001A4F12"/>
    <w:rsid w:val="001A4F98"/>
    <w:rsid w:val="001A53C4"/>
    <w:rsid w:val="001A5C5B"/>
    <w:rsid w:val="001A5C6B"/>
    <w:rsid w:val="001A6394"/>
    <w:rsid w:val="001A7AF3"/>
    <w:rsid w:val="001A7FCA"/>
    <w:rsid w:val="001B0226"/>
    <w:rsid w:val="001B0E17"/>
    <w:rsid w:val="001B1A30"/>
    <w:rsid w:val="001B1BDF"/>
    <w:rsid w:val="001B2063"/>
    <w:rsid w:val="001B20AA"/>
    <w:rsid w:val="001B2446"/>
    <w:rsid w:val="001B2468"/>
    <w:rsid w:val="001B31EB"/>
    <w:rsid w:val="001B3242"/>
    <w:rsid w:val="001B32AE"/>
    <w:rsid w:val="001B33EC"/>
    <w:rsid w:val="001B4296"/>
    <w:rsid w:val="001B4492"/>
    <w:rsid w:val="001B52AD"/>
    <w:rsid w:val="001B5CC8"/>
    <w:rsid w:val="001B6506"/>
    <w:rsid w:val="001B6F56"/>
    <w:rsid w:val="001B73B2"/>
    <w:rsid w:val="001B786B"/>
    <w:rsid w:val="001B7C3A"/>
    <w:rsid w:val="001B7CD3"/>
    <w:rsid w:val="001B7E28"/>
    <w:rsid w:val="001C0BA7"/>
    <w:rsid w:val="001C0DDC"/>
    <w:rsid w:val="001C148C"/>
    <w:rsid w:val="001C20C1"/>
    <w:rsid w:val="001C2645"/>
    <w:rsid w:val="001C2894"/>
    <w:rsid w:val="001C2A72"/>
    <w:rsid w:val="001C3319"/>
    <w:rsid w:val="001C3434"/>
    <w:rsid w:val="001C383D"/>
    <w:rsid w:val="001C4957"/>
    <w:rsid w:val="001C4AF8"/>
    <w:rsid w:val="001C5B06"/>
    <w:rsid w:val="001C5CB3"/>
    <w:rsid w:val="001C5D58"/>
    <w:rsid w:val="001C6085"/>
    <w:rsid w:val="001C70A1"/>
    <w:rsid w:val="001C71C2"/>
    <w:rsid w:val="001C7A3F"/>
    <w:rsid w:val="001C7CD7"/>
    <w:rsid w:val="001C7FA2"/>
    <w:rsid w:val="001D0500"/>
    <w:rsid w:val="001D0E79"/>
    <w:rsid w:val="001D10EE"/>
    <w:rsid w:val="001D25DB"/>
    <w:rsid w:val="001D302E"/>
    <w:rsid w:val="001D461D"/>
    <w:rsid w:val="001D4AD4"/>
    <w:rsid w:val="001D4C22"/>
    <w:rsid w:val="001D5CC6"/>
    <w:rsid w:val="001D5E3A"/>
    <w:rsid w:val="001D6067"/>
    <w:rsid w:val="001D6BE6"/>
    <w:rsid w:val="001D6EC3"/>
    <w:rsid w:val="001D6F18"/>
    <w:rsid w:val="001D7696"/>
    <w:rsid w:val="001E011F"/>
    <w:rsid w:val="001E03E4"/>
    <w:rsid w:val="001E05E9"/>
    <w:rsid w:val="001E085A"/>
    <w:rsid w:val="001E0A2D"/>
    <w:rsid w:val="001E0A95"/>
    <w:rsid w:val="001E0C0D"/>
    <w:rsid w:val="001E0C5C"/>
    <w:rsid w:val="001E12F4"/>
    <w:rsid w:val="001E1F46"/>
    <w:rsid w:val="001E26E6"/>
    <w:rsid w:val="001E2970"/>
    <w:rsid w:val="001E396A"/>
    <w:rsid w:val="001E4E27"/>
    <w:rsid w:val="001E500D"/>
    <w:rsid w:val="001E53CB"/>
    <w:rsid w:val="001E5AEA"/>
    <w:rsid w:val="001E6376"/>
    <w:rsid w:val="001E65A9"/>
    <w:rsid w:val="001E692D"/>
    <w:rsid w:val="001E767A"/>
    <w:rsid w:val="001F0457"/>
    <w:rsid w:val="001F102D"/>
    <w:rsid w:val="001F21FF"/>
    <w:rsid w:val="001F2299"/>
    <w:rsid w:val="001F2CD0"/>
    <w:rsid w:val="001F3D0F"/>
    <w:rsid w:val="001F45E2"/>
    <w:rsid w:val="001F513A"/>
    <w:rsid w:val="001F51E3"/>
    <w:rsid w:val="001F5D3B"/>
    <w:rsid w:val="001F70F7"/>
    <w:rsid w:val="001F7B44"/>
    <w:rsid w:val="001F7D5F"/>
    <w:rsid w:val="002009FB"/>
    <w:rsid w:val="00200C8C"/>
    <w:rsid w:val="0020128B"/>
    <w:rsid w:val="00201835"/>
    <w:rsid w:val="00203152"/>
    <w:rsid w:val="002037A0"/>
    <w:rsid w:val="002038F9"/>
    <w:rsid w:val="00203A56"/>
    <w:rsid w:val="00203D34"/>
    <w:rsid w:val="002048A3"/>
    <w:rsid w:val="00204CD4"/>
    <w:rsid w:val="002051D9"/>
    <w:rsid w:val="00205417"/>
    <w:rsid w:val="00205C18"/>
    <w:rsid w:val="0020637B"/>
    <w:rsid w:val="0020638D"/>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E88"/>
    <w:rsid w:val="00214515"/>
    <w:rsid w:val="0021464B"/>
    <w:rsid w:val="00214DFF"/>
    <w:rsid w:val="00216276"/>
    <w:rsid w:val="00216987"/>
    <w:rsid w:val="0021705B"/>
    <w:rsid w:val="002174DB"/>
    <w:rsid w:val="00217798"/>
    <w:rsid w:val="00217C9A"/>
    <w:rsid w:val="00217F69"/>
    <w:rsid w:val="002200CC"/>
    <w:rsid w:val="00220A77"/>
    <w:rsid w:val="00220B4A"/>
    <w:rsid w:val="00220C38"/>
    <w:rsid w:val="00220DBA"/>
    <w:rsid w:val="00221724"/>
    <w:rsid w:val="00221C43"/>
    <w:rsid w:val="0022355F"/>
    <w:rsid w:val="002236E2"/>
    <w:rsid w:val="0022373D"/>
    <w:rsid w:val="0022448B"/>
    <w:rsid w:val="002248BE"/>
    <w:rsid w:val="00224A4A"/>
    <w:rsid w:val="00224A63"/>
    <w:rsid w:val="00225C49"/>
    <w:rsid w:val="00226396"/>
    <w:rsid w:val="00226B71"/>
    <w:rsid w:val="00227785"/>
    <w:rsid w:val="002303E3"/>
    <w:rsid w:val="0023053C"/>
    <w:rsid w:val="0023069A"/>
    <w:rsid w:val="002309B1"/>
    <w:rsid w:val="00230B5D"/>
    <w:rsid w:val="0023105C"/>
    <w:rsid w:val="0023120A"/>
    <w:rsid w:val="00231262"/>
    <w:rsid w:val="0023161F"/>
    <w:rsid w:val="002316F6"/>
    <w:rsid w:val="00231B34"/>
    <w:rsid w:val="00231C73"/>
    <w:rsid w:val="00231EC5"/>
    <w:rsid w:val="0023332F"/>
    <w:rsid w:val="002336E9"/>
    <w:rsid w:val="002338DD"/>
    <w:rsid w:val="00234DBA"/>
    <w:rsid w:val="0023572F"/>
    <w:rsid w:val="00235F05"/>
    <w:rsid w:val="00236365"/>
    <w:rsid w:val="002368F0"/>
    <w:rsid w:val="002379F0"/>
    <w:rsid w:val="002405B9"/>
    <w:rsid w:val="00240CE7"/>
    <w:rsid w:val="00241535"/>
    <w:rsid w:val="00241B62"/>
    <w:rsid w:val="00242069"/>
    <w:rsid w:val="002420EA"/>
    <w:rsid w:val="0024309E"/>
    <w:rsid w:val="0024399B"/>
    <w:rsid w:val="00243B97"/>
    <w:rsid w:val="0024439F"/>
    <w:rsid w:val="002444AE"/>
    <w:rsid w:val="00244E2D"/>
    <w:rsid w:val="0024549B"/>
    <w:rsid w:val="00245C82"/>
    <w:rsid w:val="002476DE"/>
    <w:rsid w:val="00247EC0"/>
    <w:rsid w:val="00250119"/>
    <w:rsid w:val="00250825"/>
    <w:rsid w:val="00250D05"/>
    <w:rsid w:val="00250EF4"/>
    <w:rsid w:val="002511F5"/>
    <w:rsid w:val="002512E6"/>
    <w:rsid w:val="00251AF1"/>
    <w:rsid w:val="00252044"/>
    <w:rsid w:val="00253068"/>
    <w:rsid w:val="00253665"/>
    <w:rsid w:val="002537D2"/>
    <w:rsid w:val="00254580"/>
    <w:rsid w:val="002552DD"/>
    <w:rsid w:val="0025583D"/>
    <w:rsid w:val="002558EF"/>
    <w:rsid w:val="00256969"/>
    <w:rsid w:val="00257EFC"/>
    <w:rsid w:val="002601F6"/>
    <w:rsid w:val="002609A4"/>
    <w:rsid w:val="00260C3E"/>
    <w:rsid w:val="00260FD0"/>
    <w:rsid w:val="002611BE"/>
    <w:rsid w:val="00261F4C"/>
    <w:rsid w:val="00262327"/>
    <w:rsid w:val="002626BB"/>
    <w:rsid w:val="00262D9B"/>
    <w:rsid w:val="00262EEC"/>
    <w:rsid w:val="00262FDD"/>
    <w:rsid w:val="00263413"/>
    <w:rsid w:val="00264225"/>
    <w:rsid w:val="0026463C"/>
    <w:rsid w:val="002651E5"/>
    <w:rsid w:val="002656B0"/>
    <w:rsid w:val="0026572D"/>
    <w:rsid w:val="002661C8"/>
    <w:rsid w:val="00266238"/>
    <w:rsid w:val="002704AA"/>
    <w:rsid w:val="00271080"/>
    <w:rsid w:val="00271767"/>
    <w:rsid w:val="00271DE9"/>
    <w:rsid w:val="00271F31"/>
    <w:rsid w:val="00272C0E"/>
    <w:rsid w:val="00272E81"/>
    <w:rsid w:val="00272ED1"/>
    <w:rsid w:val="00273A8F"/>
    <w:rsid w:val="00274210"/>
    <w:rsid w:val="00274474"/>
    <w:rsid w:val="00274E6B"/>
    <w:rsid w:val="0027591B"/>
    <w:rsid w:val="002759A7"/>
    <w:rsid w:val="00275DB1"/>
    <w:rsid w:val="00275FDA"/>
    <w:rsid w:val="00276239"/>
    <w:rsid w:val="0027633B"/>
    <w:rsid w:val="00276578"/>
    <w:rsid w:val="002765A2"/>
    <w:rsid w:val="002767BD"/>
    <w:rsid w:val="0027713D"/>
    <w:rsid w:val="00277174"/>
    <w:rsid w:val="0027773F"/>
    <w:rsid w:val="002808DF"/>
    <w:rsid w:val="00280A14"/>
    <w:rsid w:val="00282057"/>
    <w:rsid w:val="002822C8"/>
    <w:rsid w:val="002823A5"/>
    <w:rsid w:val="002823C2"/>
    <w:rsid w:val="002829FC"/>
    <w:rsid w:val="00282C7F"/>
    <w:rsid w:val="00282D54"/>
    <w:rsid w:val="00282F96"/>
    <w:rsid w:val="00284003"/>
    <w:rsid w:val="00285DC3"/>
    <w:rsid w:val="00286A1C"/>
    <w:rsid w:val="00286CF4"/>
    <w:rsid w:val="0028798C"/>
    <w:rsid w:val="00287A73"/>
    <w:rsid w:val="0029027B"/>
    <w:rsid w:val="00290F26"/>
    <w:rsid w:val="002911E0"/>
    <w:rsid w:val="00292795"/>
    <w:rsid w:val="00292B24"/>
    <w:rsid w:val="00292C12"/>
    <w:rsid w:val="00292E05"/>
    <w:rsid w:val="00292E3A"/>
    <w:rsid w:val="00292E7E"/>
    <w:rsid w:val="0029366E"/>
    <w:rsid w:val="002938A6"/>
    <w:rsid w:val="00293A02"/>
    <w:rsid w:val="00294729"/>
    <w:rsid w:val="00294859"/>
    <w:rsid w:val="00294A92"/>
    <w:rsid w:val="00294D49"/>
    <w:rsid w:val="0029503F"/>
    <w:rsid w:val="002952A5"/>
    <w:rsid w:val="002957E3"/>
    <w:rsid w:val="00295CC0"/>
    <w:rsid w:val="00295E55"/>
    <w:rsid w:val="00295F2C"/>
    <w:rsid w:val="002960DE"/>
    <w:rsid w:val="002966E5"/>
    <w:rsid w:val="00296F72"/>
    <w:rsid w:val="002977C9"/>
    <w:rsid w:val="002A03F0"/>
    <w:rsid w:val="002A059B"/>
    <w:rsid w:val="002A0CB9"/>
    <w:rsid w:val="002A1204"/>
    <w:rsid w:val="002A1669"/>
    <w:rsid w:val="002A1682"/>
    <w:rsid w:val="002A1B93"/>
    <w:rsid w:val="002A2077"/>
    <w:rsid w:val="002A24F6"/>
    <w:rsid w:val="002A34C7"/>
    <w:rsid w:val="002A3D22"/>
    <w:rsid w:val="002A4600"/>
    <w:rsid w:val="002A46FD"/>
    <w:rsid w:val="002A48B7"/>
    <w:rsid w:val="002A4CE5"/>
    <w:rsid w:val="002A51AF"/>
    <w:rsid w:val="002A54F7"/>
    <w:rsid w:val="002A57BE"/>
    <w:rsid w:val="002A5A15"/>
    <w:rsid w:val="002A61C6"/>
    <w:rsid w:val="002A6522"/>
    <w:rsid w:val="002A6A0A"/>
    <w:rsid w:val="002A7861"/>
    <w:rsid w:val="002B03DD"/>
    <w:rsid w:val="002B0F8E"/>
    <w:rsid w:val="002B1197"/>
    <w:rsid w:val="002B14BC"/>
    <w:rsid w:val="002B1B90"/>
    <w:rsid w:val="002B2683"/>
    <w:rsid w:val="002B2739"/>
    <w:rsid w:val="002B2902"/>
    <w:rsid w:val="002B2B27"/>
    <w:rsid w:val="002B35E4"/>
    <w:rsid w:val="002B3F65"/>
    <w:rsid w:val="002B405A"/>
    <w:rsid w:val="002B40E8"/>
    <w:rsid w:val="002B427E"/>
    <w:rsid w:val="002B4A7B"/>
    <w:rsid w:val="002B4A87"/>
    <w:rsid w:val="002B4EEE"/>
    <w:rsid w:val="002B538F"/>
    <w:rsid w:val="002B55A1"/>
    <w:rsid w:val="002B5EEE"/>
    <w:rsid w:val="002B604E"/>
    <w:rsid w:val="002B610B"/>
    <w:rsid w:val="002B6265"/>
    <w:rsid w:val="002B63BF"/>
    <w:rsid w:val="002C09D4"/>
    <w:rsid w:val="002C0B1C"/>
    <w:rsid w:val="002C0C8B"/>
    <w:rsid w:val="002C0DB9"/>
    <w:rsid w:val="002C1473"/>
    <w:rsid w:val="002C1515"/>
    <w:rsid w:val="002C197C"/>
    <w:rsid w:val="002C1BA5"/>
    <w:rsid w:val="002C1C78"/>
    <w:rsid w:val="002C1DBC"/>
    <w:rsid w:val="002C2485"/>
    <w:rsid w:val="002C2731"/>
    <w:rsid w:val="002C2972"/>
    <w:rsid w:val="002C2B1C"/>
    <w:rsid w:val="002C3423"/>
    <w:rsid w:val="002C3D61"/>
    <w:rsid w:val="002C4808"/>
    <w:rsid w:val="002C4A2B"/>
    <w:rsid w:val="002C55D7"/>
    <w:rsid w:val="002C5834"/>
    <w:rsid w:val="002C684F"/>
    <w:rsid w:val="002C6879"/>
    <w:rsid w:val="002C68FD"/>
    <w:rsid w:val="002C6C9F"/>
    <w:rsid w:val="002C7194"/>
    <w:rsid w:val="002C7936"/>
    <w:rsid w:val="002C7CB5"/>
    <w:rsid w:val="002C7FE4"/>
    <w:rsid w:val="002D04FC"/>
    <w:rsid w:val="002D0B47"/>
    <w:rsid w:val="002D0B4D"/>
    <w:rsid w:val="002D17FE"/>
    <w:rsid w:val="002D1883"/>
    <w:rsid w:val="002D1A3D"/>
    <w:rsid w:val="002D1FD2"/>
    <w:rsid w:val="002D2330"/>
    <w:rsid w:val="002D23DE"/>
    <w:rsid w:val="002D24B0"/>
    <w:rsid w:val="002D2779"/>
    <w:rsid w:val="002D2996"/>
    <w:rsid w:val="002D29F7"/>
    <w:rsid w:val="002D2AA6"/>
    <w:rsid w:val="002D30B8"/>
    <w:rsid w:val="002D3116"/>
    <w:rsid w:val="002D3985"/>
    <w:rsid w:val="002D455F"/>
    <w:rsid w:val="002D47D9"/>
    <w:rsid w:val="002D577C"/>
    <w:rsid w:val="002D5FCB"/>
    <w:rsid w:val="002D65CA"/>
    <w:rsid w:val="002D676C"/>
    <w:rsid w:val="002D6820"/>
    <w:rsid w:val="002D6A5A"/>
    <w:rsid w:val="002D7621"/>
    <w:rsid w:val="002D7813"/>
    <w:rsid w:val="002E0132"/>
    <w:rsid w:val="002E0353"/>
    <w:rsid w:val="002E0957"/>
    <w:rsid w:val="002E10E0"/>
    <w:rsid w:val="002E1DD9"/>
    <w:rsid w:val="002E261A"/>
    <w:rsid w:val="002E26C0"/>
    <w:rsid w:val="002E26D0"/>
    <w:rsid w:val="002E26F6"/>
    <w:rsid w:val="002E2846"/>
    <w:rsid w:val="002E2B0E"/>
    <w:rsid w:val="002E2E1B"/>
    <w:rsid w:val="002E36E0"/>
    <w:rsid w:val="002E3C23"/>
    <w:rsid w:val="002E3D25"/>
    <w:rsid w:val="002E3F53"/>
    <w:rsid w:val="002E41E5"/>
    <w:rsid w:val="002E4C23"/>
    <w:rsid w:val="002E53FB"/>
    <w:rsid w:val="002E56E2"/>
    <w:rsid w:val="002E576D"/>
    <w:rsid w:val="002E61BF"/>
    <w:rsid w:val="002E666A"/>
    <w:rsid w:val="002E6B99"/>
    <w:rsid w:val="002E6C64"/>
    <w:rsid w:val="002E6DB8"/>
    <w:rsid w:val="002E6EE5"/>
    <w:rsid w:val="002E755A"/>
    <w:rsid w:val="002E7601"/>
    <w:rsid w:val="002E7966"/>
    <w:rsid w:val="002E7A7A"/>
    <w:rsid w:val="002E7CB1"/>
    <w:rsid w:val="002F26A4"/>
    <w:rsid w:val="002F2AF0"/>
    <w:rsid w:val="002F33BB"/>
    <w:rsid w:val="002F3429"/>
    <w:rsid w:val="002F3C87"/>
    <w:rsid w:val="002F4162"/>
    <w:rsid w:val="002F4477"/>
    <w:rsid w:val="002F4E88"/>
    <w:rsid w:val="002F4F04"/>
    <w:rsid w:val="002F5265"/>
    <w:rsid w:val="002F612B"/>
    <w:rsid w:val="002F65E0"/>
    <w:rsid w:val="002F6C64"/>
    <w:rsid w:val="002F7277"/>
    <w:rsid w:val="002F7868"/>
    <w:rsid w:val="003003F1"/>
    <w:rsid w:val="00300A91"/>
    <w:rsid w:val="0030184A"/>
    <w:rsid w:val="00301D49"/>
    <w:rsid w:val="003026EE"/>
    <w:rsid w:val="0030278C"/>
    <w:rsid w:val="003037A0"/>
    <w:rsid w:val="00303C2A"/>
    <w:rsid w:val="00304598"/>
    <w:rsid w:val="0030462D"/>
    <w:rsid w:val="00304C70"/>
    <w:rsid w:val="0030575A"/>
    <w:rsid w:val="00305D64"/>
    <w:rsid w:val="00305F8D"/>
    <w:rsid w:val="00306432"/>
    <w:rsid w:val="00306AE3"/>
    <w:rsid w:val="00306B07"/>
    <w:rsid w:val="00306BC0"/>
    <w:rsid w:val="00306E1C"/>
    <w:rsid w:val="00306EF1"/>
    <w:rsid w:val="0030723E"/>
    <w:rsid w:val="003078DF"/>
    <w:rsid w:val="00307938"/>
    <w:rsid w:val="00307B4C"/>
    <w:rsid w:val="00307C7F"/>
    <w:rsid w:val="0031008F"/>
    <w:rsid w:val="00310D50"/>
    <w:rsid w:val="003120E7"/>
    <w:rsid w:val="00313891"/>
    <w:rsid w:val="003144E1"/>
    <w:rsid w:val="003146CB"/>
    <w:rsid w:val="0031533B"/>
    <w:rsid w:val="003158F1"/>
    <w:rsid w:val="0031625B"/>
    <w:rsid w:val="00317662"/>
    <w:rsid w:val="00317726"/>
    <w:rsid w:val="0031795C"/>
    <w:rsid w:val="00317EF5"/>
    <w:rsid w:val="00320CA5"/>
    <w:rsid w:val="003212A4"/>
    <w:rsid w:val="003216C3"/>
    <w:rsid w:val="00321817"/>
    <w:rsid w:val="0032213F"/>
    <w:rsid w:val="003227FD"/>
    <w:rsid w:val="00322987"/>
    <w:rsid w:val="00322FAA"/>
    <w:rsid w:val="003238C5"/>
    <w:rsid w:val="003239C5"/>
    <w:rsid w:val="00323BB6"/>
    <w:rsid w:val="00324AAF"/>
    <w:rsid w:val="00324F38"/>
    <w:rsid w:val="003250C1"/>
    <w:rsid w:val="003253A6"/>
    <w:rsid w:val="0032575F"/>
    <w:rsid w:val="003259E7"/>
    <w:rsid w:val="00325ABA"/>
    <w:rsid w:val="00326F6A"/>
    <w:rsid w:val="003270A0"/>
    <w:rsid w:val="0032734B"/>
    <w:rsid w:val="0033007A"/>
    <w:rsid w:val="0033029C"/>
    <w:rsid w:val="003303A3"/>
    <w:rsid w:val="003306F6"/>
    <w:rsid w:val="00331042"/>
    <w:rsid w:val="00331310"/>
    <w:rsid w:val="00331463"/>
    <w:rsid w:val="003314C3"/>
    <w:rsid w:val="0033157D"/>
    <w:rsid w:val="00331647"/>
    <w:rsid w:val="0033267B"/>
    <w:rsid w:val="00332764"/>
    <w:rsid w:val="00332A74"/>
    <w:rsid w:val="00332D66"/>
    <w:rsid w:val="00332FD5"/>
    <w:rsid w:val="00333279"/>
    <w:rsid w:val="00333AC7"/>
    <w:rsid w:val="00333C1A"/>
    <w:rsid w:val="00334053"/>
    <w:rsid w:val="00334229"/>
    <w:rsid w:val="00334305"/>
    <w:rsid w:val="00334965"/>
    <w:rsid w:val="003359DA"/>
    <w:rsid w:val="00336639"/>
    <w:rsid w:val="00336C27"/>
    <w:rsid w:val="00336D90"/>
    <w:rsid w:val="0033705E"/>
    <w:rsid w:val="003370F1"/>
    <w:rsid w:val="003371A9"/>
    <w:rsid w:val="0033764D"/>
    <w:rsid w:val="0033780E"/>
    <w:rsid w:val="003379E2"/>
    <w:rsid w:val="003407C5"/>
    <w:rsid w:val="00340D34"/>
    <w:rsid w:val="003415C4"/>
    <w:rsid w:val="00341C9D"/>
    <w:rsid w:val="00341E27"/>
    <w:rsid w:val="003424EC"/>
    <w:rsid w:val="00343182"/>
    <w:rsid w:val="0034392B"/>
    <w:rsid w:val="0034429A"/>
    <w:rsid w:val="00344420"/>
    <w:rsid w:val="00344551"/>
    <w:rsid w:val="003449EE"/>
    <w:rsid w:val="00344ADF"/>
    <w:rsid w:val="00344D77"/>
    <w:rsid w:val="00345150"/>
    <w:rsid w:val="003451F7"/>
    <w:rsid w:val="00345833"/>
    <w:rsid w:val="00346735"/>
    <w:rsid w:val="00346A9B"/>
    <w:rsid w:val="00346BAF"/>
    <w:rsid w:val="00346BC2"/>
    <w:rsid w:val="003479B3"/>
    <w:rsid w:val="00347F72"/>
    <w:rsid w:val="00350507"/>
    <w:rsid w:val="00350582"/>
    <w:rsid w:val="003505D3"/>
    <w:rsid w:val="00350BCE"/>
    <w:rsid w:val="00350EB2"/>
    <w:rsid w:val="00350F85"/>
    <w:rsid w:val="0035103F"/>
    <w:rsid w:val="00351047"/>
    <w:rsid w:val="00351492"/>
    <w:rsid w:val="00351550"/>
    <w:rsid w:val="003517D4"/>
    <w:rsid w:val="00351BEB"/>
    <w:rsid w:val="003527AB"/>
    <w:rsid w:val="00352910"/>
    <w:rsid w:val="00352B3B"/>
    <w:rsid w:val="003539FC"/>
    <w:rsid w:val="00353DEC"/>
    <w:rsid w:val="003544B7"/>
    <w:rsid w:val="00354504"/>
    <w:rsid w:val="00354540"/>
    <w:rsid w:val="00354952"/>
    <w:rsid w:val="00354A4D"/>
    <w:rsid w:val="00355051"/>
    <w:rsid w:val="00356240"/>
    <w:rsid w:val="00356412"/>
    <w:rsid w:val="00356479"/>
    <w:rsid w:val="00357E3B"/>
    <w:rsid w:val="003605C1"/>
    <w:rsid w:val="003609EF"/>
    <w:rsid w:val="00360FFA"/>
    <w:rsid w:val="003620FE"/>
    <w:rsid w:val="0036227F"/>
    <w:rsid w:val="0036235E"/>
    <w:rsid w:val="00364847"/>
    <w:rsid w:val="00364AB7"/>
    <w:rsid w:val="00364BE7"/>
    <w:rsid w:val="00365D9F"/>
    <w:rsid w:val="003661A4"/>
    <w:rsid w:val="0036634B"/>
    <w:rsid w:val="00367650"/>
    <w:rsid w:val="00370C5E"/>
    <w:rsid w:val="00370DAC"/>
    <w:rsid w:val="00370E85"/>
    <w:rsid w:val="003715DC"/>
    <w:rsid w:val="00371731"/>
    <w:rsid w:val="00371AAF"/>
    <w:rsid w:val="00371F0E"/>
    <w:rsid w:val="00372277"/>
    <w:rsid w:val="0037231B"/>
    <w:rsid w:val="00372DD1"/>
    <w:rsid w:val="00372F94"/>
    <w:rsid w:val="00374A02"/>
    <w:rsid w:val="00375291"/>
    <w:rsid w:val="003757FD"/>
    <w:rsid w:val="00375E01"/>
    <w:rsid w:val="003765F7"/>
    <w:rsid w:val="00377115"/>
    <w:rsid w:val="003772FA"/>
    <w:rsid w:val="00377367"/>
    <w:rsid w:val="0037786B"/>
    <w:rsid w:val="00377C76"/>
    <w:rsid w:val="003800B8"/>
    <w:rsid w:val="00380594"/>
    <w:rsid w:val="00380B24"/>
    <w:rsid w:val="00380EB0"/>
    <w:rsid w:val="0038115D"/>
    <w:rsid w:val="00381171"/>
    <w:rsid w:val="003818A5"/>
    <w:rsid w:val="00382295"/>
    <w:rsid w:val="0038235C"/>
    <w:rsid w:val="00382C4F"/>
    <w:rsid w:val="003831A7"/>
    <w:rsid w:val="0038376E"/>
    <w:rsid w:val="00383B9B"/>
    <w:rsid w:val="00383BF0"/>
    <w:rsid w:val="00385255"/>
    <w:rsid w:val="003852C7"/>
    <w:rsid w:val="003861F7"/>
    <w:rsid w:val="00386280"/>
    <w:rsid w:val="003868DF"/>
    <w:rsid w:val="003870DD"/>
    <w:rsid w:val="003876BF"/>
    <w:rsid w:val="00387774"/>
    <w:rsid w:val="0038781D"/>
    <w:rsid w:val="00390461"/>
    <w:rsid w:val="00390785"/>
    <w:rsid w:val="003909AD"/>
    <w:rsid w:val="003913C6"/>
    <w:rsid w:val="00391544"/>
    <w:rsid w:val="00391A2B"/>
    <w:rsid w:val="00392D2F"/>
    <w:rsid w:val="00392FEC"/>
    <w:rsid w:val="003930C0"/>
    <w:rsid w:val="00393AFD"/>
    <w:rsid w:val="00393B33"/>
    <w:rsid w:val="0039465C"/>
    <w:rsid w:val="003949DF"/>
    <w:rsid w:val="003949ED"/>
    <w:rsid w:val="00395309"/>
    <w:rsid w:val="00395379"/>
    <w:rsid w:val="0039541A"/>
    <w:rsid w:val="00396864"/>
    <w:rsid w:val="0039719A"/>
    <w:rsid w:val="003973C8"/>
    <w:rsid w:val="00397FCC"/>
    <w:rsid w:val="003A0333"/>
    <w:rsid w:val="003A0F07"/>
    <w:rsid w:val="003A14F8"/>
    <w:rsid w:val="003A1B1D"/>
    <w:rsid w:val="003A1BA5"/>
    <w:rsid w:val="003A20F4"/>
    <w:rsid w:val="003A2CD2"/>
    <w:rsid w:val="003A338F"/>
    <w:rsid w:val="003A35E0"/>
    <w:rsid w:val="003A3766"/>
    <w:rsid w:val="003A3B00"/>
    <w:rsid w:val="003A3B72"/>
    <w:rsid w:val="003A3C0B"/>
    <w:rsid w:val="003A3FD9"/>
    <w:rsid w:val="003A4116"/>
    <w:rsid w:val="003A5929"/>
    <w:rsid w:val="003A5D58"/>
    <w:rsid w:val="003A6471"/>
    <w:rsid w:val="003A679B"/>
    <w:rsid w:val="003A6A5B"/>
    <w:rsid w:val="003A6B35"/>
    <w:rsid w:val="003A6D90"/>
    <w:rsid w:val="003A7A41"/>
    <w:rsid w:val="003A7AFD"/>
    <w:rsid w:val="003B0478"/>
    <w:rsid w:val="003B0FE4"/>
    <w:rsid w:val="003B1140"/>
    <w:rsid w:val="003B147E"/>
    <w:rsid w:val="003B19CF"/>
    <w:rsid w:val="003B2C87"/>
    <w:rsid w:val="003B2D42"/>
    <w:rsid w:val="003B3039"/>
    <w:rsid w:val="003B310A"/>
    <w:rsid w:val="003B3130"/>
    <w:rsid w:val="003B319C"/>
    <w:rsid w:val="003B3AB1"/>
    <w:rsid w:val="003B3C4A"/>
    <w:rsid w:val="003B3F4C"/>
    <w:rsid w:val="003B402F"/>
    <w:rsid w:val="003B4163"/>
    <w:rsid w:val="003B4A6F"/>
    <w:rsid w:val="003B5600"/>
    <w:rsid w:val="003B5683"/>
    <w:rsid w:val="003B57E4"/>
    <w:rsid w:val="003B5F42"/>
    <w:rsid w:val="003B61C3"/>
    <w:rsid w:val="003B6776"/>
    <w:rsid w:val="003B67B1"/>
    <w:rsid w:val="003B7176"/>
    <w:rsid w:val="003B7315"/>
    <w:rsid w:val="003B7C05"/>
    <w:rsid w:val="003C051A"/>
    <w:rsid w:val="003C0CC0"/>
    <w:rsid w:val="003C0F81"/>
    <w:rsid w:val="003C1018"/>
    <w:rsid w:val="003C1627"/>
    <w:rsid w:val="003C1B1B"/>
    <w:rsid w:val="003C1ED8"/>
    <w:rsid w:val="003C2CCC"/>
    <w:rsid w:val="003C34EC"/>
    <w:rsid w:val="003C34F8"/>
    <w:rsid w:val="003C3844"/>
    <w:rsid w:val="003C384B"/>
    <w:rsid w:val="003C46ED"/>
    <w:rsid w:val="003C5CE7"/>
    <w:rsid w:val="003C5DA6"/>
    <w:rsid w:val="003C6103"/>
    <w:rsid w:val="003C6D43"/>
    <w:rsid w:val="003C6E84"/>
    <w:rsid w:val="003C6F64"/>
    <w:rsid w:val="003C7C0A"/>
    <w:rsid w:val="003D08F1"/>
    <w:rsid w:val="003D0FC6"/>
    <w:rsid w:val="003D22AB"/>
    <w:rsid w:val="003D23AD"/>
    <w:rsid w:val="003D245F"/>
    <w:rsid w:val="003D3AED"/>
    <w:rsid w:val="003D489C"/>
    <w:rsid w:val="003D5085"/>
    <w:rsid w:val="003D510D"/>
    <w:rsid w:val="003D511D"/>
    <w:rsid w:val="003D51D8"/>
    <w:rsid w:val="003D60C0"/>
    <w:rsid w:val="003D6192"/>
    <w:rsid w:val="003D6471"/>
    <w:rsid w:val="003D651C"/>
    <w:rsid w:val="003D6661"/>
    <w:rsid w:val="003D67E3"/>
    <w:rsid w:val="003D6C3C"/>
    <w:rsid w:val="003D72FC"/>
    <w:rsid w:val="003D73FA"/>
    <w:rsid w:val="003D75B7"/>
    <w:rsid w:val="003D7650"/>
    <w:rsid w:val="003D77B2"/>
    <w:rsid w:val="003D7E7C"/>
    <w:rsid w:val="003D7F37"/>
    <w:rsid w:val="003E054E"/>
    <w:rsid w:val="003E05FE"/>
    <w:rsid w:val="003E0F7D"/>
    <w:rsid w:val="003E1135"/>
    <w:rsid w:val="003E12E6"/>
    <w:rsid w:val="003E1365"/>
    <w:rsid w:val="003E16D4"/>
    <w:rsid w:val="003E21D9"/>
    <w:rsid w:val="003E292D"/>
    <w:rsid w:val="003E2A93"/>
    <w:rsid w:val="003E3050"/>
    <w:rsid w:val="003E32C2"/>
    <w:rsid w:val="003E3566"/>
    <w:rsid w:val="003E3CB6"/>
    <w:rsid w:val="003E4323"/>
    <w:rsid w:val="003E4AF7"/>
    <w:rsid w:val="003E4E4B"/>
    <w:rsid w:val="003E65EE"/>
    <w:rsid w:val="003E6714"/>
    <w:rsid w:val="003E6AE4"/>
    <w:rsid w:val="003E6C59"/>
    <w:rsid w:val="003E6CB4"/>
    <w:rsid w:val="003E7999"/>
    <w:rsid w:val="003F09D0"/>
    <w:rsid w:val="003F0B1F"/>
    <w:rsid w:val="003F0FCE"/>
    <w:rsid w:val="003F16D1"/>
    <w:rsid w:val="003F1836"/>
    <w:rsid w:val="003F1BB7"/>
    <w:rsid w:val="003F3DB6"/>
    <w:rsid w:val="003F4785"/>
    <w:rsid w:val="003F49F3"/>
    <w:rsid w:val="003F4B66"/>
    <w:rsid w:val="003F5977"/>
    <w:rsid w:val="003F711B"/>
    <w:rsid w:val="003F72A2"/>
    <w:rsid w:val="003F784C"/>
    <w:rsid w:val="00400568"/>
    <w:rsid w:val="00400A7B"/>
    <w:rsid w:val="004011BD"/>
    <w:rsid w:val="004013E1"/>
    <w:rsid w:val="00401D94"/>
    <w:rsid w:val="0040272C"/>
    <w:rsid w:val="0040319D"/>
    <w:rsid w:val="00403616"/>
    <w:rsid w:val="00403DA7"/>
    <w:rsid w:val="00403DE3"/>
    <w:rsid w:val="004040A3"/>
    <w:rsid w:val="004040A7"/>
    <w:rsid w:val="0040500A"/>
    <w:rsid w:val="00406CDA"/>
    <w:rsid w:val="004076C4"/>
    <w:rsid w:val="00410394"/>
    <w:rsid w:val="004103C3"/>
    <w:rsid w:val="00410821"/>
    <w:rsid w:val="0041099B"/>
    <w:rsid w:val="00411020"/>
    <w:rsid w:val="00411C27"/>
    <w:rsid w:val="00411C71"/>
    <w:rsid w:val="00411E8B"/>
    <w:rsid w:val="004130A1"/>
    <w:rsid w:val="00413129"/>
    <w:rsid w:val="004138C9"/>
    <w:rsid w:val="0041424F"/>
    <w:rsid w:val="00414DB4"/>
    <w:rsid w:val="0041513F"/>
    <w:rsid w:val="004159BE"/>
    <w:rsid w:val="00415CBF"/>
    <w:rsid w:val="00415FA2"/>
    <w:rsid w:val="004171D2"/>
    <w:rsid w:val="004202FA"/>
    <w:rsid w:val="004208F9"/>
    <w:rsid w:val="00420F3D"/>
    <w:rsid w:val="004210EF"/>
    <w:rsid w:val="00421A54"/>
    <w:rsid w:val="00421D3B"/>
    <w:rsid w:val="00422550"/>
    <w:rsid w:val="0042279F"/>
    <w:rsid w:val="004227BB"/>
    <w:rsid w:val="004232CD"/>
    <w:rsid w:val="00423328"/>
    <w:rsid w:val="00423364"/>
    <w:rsid w:val="00423482"/>
    <w:rsid w:val="00423A31"/>
    <w:rsid w:val="00423AE3"/>
    <w:rsid w:val="00423F38"/>
    <w:rsid w:val="00424331"/>
    <w:rsid w:val="0042479D"/>
    <w:rsid w:val="00425BE4"/>
    <w:rsid w:val="00425D9C"/>
    <w:rsid w:val="0042605C"/>
    <w:rsid w:val="00426DDF"/>
    <w:rsid w:val="004273BD"/>
    <w:rsid w:val="00427A53"/>
    <w:rsid w:val="00427ACE"/>
    <w:rsid w:val="00430207"/>
    <w:rsid w:val="004306F2"/>
    <w:rsid w:val="0043113F"/>
    <w:rsid w:val="00431492"/>
    <w:rsid w:val="00431F6C"/>
    <w:rsid w:val="00432484"/>
    <w:rsid w:val="004324C6"/>
    <w:rsid w:val="00432FC7"/>
    <w:rsid w:val="0043305B"/>
    <w:rsid w:val="004331E6"/>
    <w:rsid w:val="0043342F"/>
    <w:rsid w:val="00433881"/>
    <w:rsid w:val="00433A7A"/>
    <w:rsid w:val="00433BE9"/>
    <w:rsid w:val="004349F5"/>
    <w:rsid w:val="00434B4C"/>
    <w:rsid w:val="00434E5A"/>
    <w:rsid w:val="004351DE"/>
    <w:rsid w:val="00436318"/>
    <w:rsid w:val="00436F95"/>
    <w:rsid w:val="00436FDC"/>
    <w:rsid w:val="00437131"/>
    <w:rsid w:val="00437352"/>
    <w:rsid w:val="0043740D"/>
    <w:rsid w:val="004375B6"/>
    <w:rsid w:val="00437B4A"/>
    <w:rsid w:val="00437CA7"/>
    <w:rsid w:val="00437ED2"/>
    <w:rsid w:val="00441190"/>
    <w:rsid w:val="00441674"/>
    <w:rsid w:val="004416CE"/>
    <w:rsid w:val="0044311A"/>
    <w:rsid w:val="00444CCA"/>
    <w:rsid w:val="004456FB"/>
    <w:rsid w:val="0044574F"/>
    <w:rsid w:val="00445F54"/>
    <w:rsid w:val="0044661B"/>
    <w:rsid w:val="00446CDC"/>
    <w:rsid w:val="00446D9D"/>
    <w:rsid w:val="00447556"/>
    <w:rsid w:val="004500CA"/>
    <w:rsid w:val="0045040B"/>
    <w:rsid w:val="004507A6"/>
    <w:rsid w:val="00450ADD"/>
    <w:rsid w:val="0045156C"/>
    <w:rsid w:val="00451673"/>
    <w:rsid w:val="004520B0"/>
    <w:rsid w:val="004527AE"/>
    <w:rsid w:val="00452D6E"/>
    <w:rsid w:val="004531EB"/>
    <w:rsid w:val="00453C12"/>
    <w:rsid w:val="00453D4B"/>
    <w:rsid w:val="004542C1"/>
    <w:rsid w:val="00455D75"/>
    <w:rsid w:val="00455D7D"/>
    <w:rsid w:val="00456133"/>
    <w:rsid w:val="00456981"/>
    <w:rsid w:val="00457115"/>
    <w:rsid w:val="00460032"/>
    <w:rsid w:val="004601CF"/>
    <w:rsid w:val="004605B9"/>
    <w:rsid w:val="00461A25"/>
    <w:rsid w:val="00461C51"/>
    <w:rsid w:val="00461EF5"/>
    <w:rsid w:val="004631F7"/>
    <w:rsid w:val="004634F5"/>
    <w:rsid w:val="00463D05"/>
    <w:rsid w:val="00464377"/>
    <w:rsid w:val="00464DC7"/>
    <w:rsid w:val="00465CAE"/>
    <w:rsid w:val="0046602B"/>
    <w:rsid w:val="00466091"/>
    <w:rsid w:val="0046686E"/>
    <w:rsid w:val="00466BA8"/>
    <w:rsid w:val="00467C51"/>
    <w:rsid w:val="00467D69"/>
    <w:rsid w:val="0047059D"/>
    <w:rsid w:val="004706CA"/>
    <w:rsid w:val="004707E7"/>
    <w:rsid w:val="00470B73"/>
    <w:rsid w:val="00470EC2"/>
    <w:rsid w:val="00470F3E"/>
    <w:rsid w:val="00470F70"/>
    <w:rsid w:val="0047265E"/>
    <w:rsid w:val="00472C7A"/>
    <w:rsid w:val="00472C93"/>
    <w:rsid w:val="004736B2"/>
    <w:rsid w:val="00473988"/>
    <w:rsid w:val="00473E7B"/>
    <w:rsid w:val="004743D5"/>
    <w:rsid w:val="0047448F"/>
    <w:rsid w:val="004745FD"/>
    <w:rsid w:val="0047465D"/>
    <w:rsid w:val="00474857"/>
    <w:rsid w:val="0047499C"/>
    <w:rsid w:val="00474BC0"/>
    <w:rsid w:val="00474C36"/>
    <w:rsid w:val="004750BF"/>
    <w:rsid w:val="00475375"/>
    <w:rsid w:val="00475555"/>
    <w:rsid w:val="0047580C"/>
    <w:rsid w:val="004759CF"/>
    <w:rsid w:val="00475D7B"/>
    <w:rsid w:val="004768A2"/>
    <w:rsid w:val="00476EDE"/>
    <w:rsid w:val="004773C0"/>
    <w:rsid w:val="00480BD2"/>
    <w:rsid w:val="00480C4E"/>
    <w:rsid w:val="00480F33"/>
    <w:rsid w:val="0048148C"/>
    <w:rsid w:val="00481B43"/>
    <w:rsid w:val="00482D6C"/>
    <w:rsid w:val="0048408B"/>
    <w:rsid w:val="00484139"/>
    <w:rsid w:val="004841B5"/>
    <w:rsid w:val="00484943"/>
    <w:rsid w:val="00484C73"/>
    <w:rsid w:val="00485478"/>
    <w:rsid w:val="00485D55"/>
    <w:rsid w:val="00486122"/>
    <w:rsid w:val="00487B82"/>
    <w:rsid w:val="00490357"/>
    <w:rsid w:val="0049054E"/>
    <w:rsid w:val="004919CD"/>
    <w:rsid w:val="00492166"/>
    <w:rsid w:val="004921EC"/>
    <w:rsid w:val="004926A5"/>
    <w:rsid w:val="004926F5"/>
    <w:rsid w:val="00492AE7"/>
    <w:rsid w:val="0049387B"/>
    <w:rsid w:val="00493A54"/>
    <w:rsid w:val="00493D73"/>
    <w:rsid w:val="00493F89"/>
    <w:rsid w:val="00493FF9"/>
    <w:rsid w:val="00494845"/>
    <w:rsid w:val="00494AD4"/>
    <w:rsid w:val="00494C0B"/>
    <w:rsid w:val="00495918"/>
    <w:rsid w:val="00496141"/>
    <w:rsid w:val="0049628B"/>
    <w:rsid w:val="00496EB3"/>
    <w:rsid w:val="0049727D"/>
    <w:rsid w:val="004A06C1"/>
    <w:rsid w:val="004A0EC7"/>
    <w:rsid w:val="004A1048"/>
    <w:rsid w:val="004A14BF"/>
    <w:rsid w:val="004A19B0"/>
    <w:rsid w:val="004A22F0"/>
    <w:rsid w:val="004A26BB"/>
    <w:rsid w:val="004A30D8"/>
    <w:rsid w:val="004A36AF"/>
    <w:rsid w:val="004A4745"/>
    <w:rsid w:val="004A648E"/>
    <w:rsid w:val="004B005C"/>
    <w:rsid w:val="004B057A"/>
    <w:rsid w:val="004B17B6"/>
    <w:rsid w:val="004B1938"/>
    <w:rsid w:val="004B197A"/>
    <w:rsid w:val="004B3203"/>
    <w:rsid w:val="004B36BB"/>
    <w:rsid w:val="004B4076"/>
    <w:rsid w:val="004B4121"/>
    <w:rsid w:val="004B424D"/>
    <w:rsid w:val="004B4DFE"/>
    <w:rsid w:val="004B52DC"/>
    <w:rsid w:val="004B5529"/>
    <w:rsid w:val="004B5B13"/>
    <w:rsid w:val="004B5DF0"/>
    <w:rsid w:val="004B5F18"/>
    <w:rsid w:val="004B5F4C"/>
    <w:rsid w:val="004B67BD"/>
    <w:rsid w:val="004B6930"/>
    <w:rsid w:val="004B6A7D"/>
    <w:rsid w:val="004B6B16"/>
    <w:rsid w:val="004B719C"/>
    <w:rsid w:val="004B72EB"/>
    <w:rsid w:val="004B78BF"/>
    <w:rsid w:val="004C09FE"/>
    <w:rsid w:val="004C1762"/>
    <w:rsid w:val="004C1A6E"/>
    <w:rsid w:val="004C3088"/>
    <w:rsid w:val="004C349D"/>
    <w:rsid w:val="004C3570"/>
    <w:rsid w:val="004C388A"/>
    <w:rsid w:val="004C3C6B"/>
    <w:rsid w:val="004C41FA"/>
    <w:rsid w:val="004C4809"/>
    <w:rsid w:val="004C546A"/>
    <w:rsid w:val="004C57A1"/>
    <w:rsid w:val="004C673B"/>
    <w:rsid w:val="004C777F"/>
    <w:rsid w:val="004C7D52"/>
    <w:rsid w:val="004D01F3"/>
    <w:rsid w:val="004D061D"/>
    <w:rsid w:val="004D0D61"/>
    <w:rsid w:val="004D10E7"/>
    <w:rsid w:val="004D1AF5"/>
    <w:rsid w:val="004D2681"/>
    <w:rsid w:val="004D3AD0"/>
    <w:rsid w:val="004D3B11"/>
    <w:rsid w:val="004D3C9B"/>
    <w:rsid w:val="004D4312"/>
    <w:rsid w:val="004D446A"/>
    <w:rsid w:val="004D456D"/>
    <w:rsid w:val="004D5951"/>
    <w:rsid w:val="004D6DBB"/>
    <w:rsid w:val="004D6DFB"/>
    <w:rsid w:val="004D7906"/>
    <w:rsid w:val="004D7D16"/>
    <w:rsid w:val="004E016F"/>
    <w:rsid w:val="004E18AB"/>
    <w:rsid w:val="004E2FBE"/>
    <w:rsid w:val="004E3682"/>
    <w:rsid w:val="004E41A4"/>
    <w:rsid w:val="004E4EB2"/>
    <w:rsid w:val="004E4F72"/>
    <w:rsid w:val="004E4FD5"/>
    <w:rsid w:val="004E5468"/>
    <w:rsid w:val="004E5C12"/>
    <w:rsid w:val="004E5CC5"/>
    <w:rsid w:val="004E6069"/>
    <w:rsid w:val="004E62FA"/>
    <w:rsid w:val="004E65E3"/>
    <w:rsid w:val="004E68C0"/>
    <w:rsid w:val="004E79B8"/>
    <w:rsid w:val="004F00F2"/>
    <w:rsid w:val="004F0755"/>
    <w:rsid w:val="004F0F7F"/>
    <w:rsid w:val="004F0F86"/>
    <w:rsid w:val="004F1CD7"/>
    <w:rsid w:val="004F2444"/>
    <w:rsid w:val="004F27E9"/>
    <w:rsid w:val="004F37B3"/>
    <w:rsid w:val="004F38E6"/>
    <w:rsid w:val="004F3A2C"/>
    <w:rsid w:val="004F3C10"/>
    <w:rsid w:val="004F4249"/>
    <w:rsid w:val="004F4AC5"/>
    <w:rsid w:val="004F4C12"/>
    <w:rsid w:val="004F510F"/>
    <w:rsid w:val="004F60E5"/>
    <w:rsid w:val="004F6127"/>
    <w:rsid w:val="004F68DB"/>
    <w:rsid w:val="004F6CAB"/>
    <w:rsid w:val="005005A4"/>
    <w:rsid w:val="005007D3"/>
    <w:rsid w:val="00500A6A"/>
    <w:rsid w:val="00500D8A"/>
    <w:rsid w:val="00501804"/>
    <w:rsid w:val="00501EE0"/>
    <w:rsid w:val="00501F1E"/>
    <w:rsid w:val="00502006"/>
    <w:rsid w:val="00502365"/>
    <w:rsid w:val="00502417"/>
    <w:rsid w:val="00502570"/>
    <w:rsid w:val="005027A3"/>
    <w:rsid w:val="00502B88"/>
    <w:rsid w:val="00502E53"/>
    <w:rsid w:val="00503192"/>
    <w:rsid w:val="00503BC0"/>
    <w:rsid w:val="00503FCD"/>
    <w:rsid w:val="00504100"/>
    <w:rsid w:val="0050486B"/>
    <w:rsid w:val="00505356"/>
    <w:rsid w:val="005056C0"/>
    <w:rsid w:val="005056D0"/>
    <w:rsid w:val="00505727"/>
    <w:rsid w:val="00505924"/>
    <w:rsid w:val="00505E45"/>
    <w:rsid w:val="00505EAE"/>
    <w:rsid w:val="005060A5"/>
    <w:rsid w:val="005060BF"/>
    <w:rsid w:val="0050660F"/>
    <w:rsid w:val="0050681E"/>
    <w:rsid w:val="00506A50"/>
    <w:rsid w:val="005076FC"/>
    <w:rsid w:val="0050784B"/>
    <w:rsid w:val="00507B20"/>
    <w:rsid w:val="00507CA0"/>
    <w:rsid w:val="00510E24"/>
    <w:rsid w:val="00510E88"/>
    <w:rsid w:val="0051173D"/>
    <w:rsid w:val="00511884"/>
    <w:rsid w:val="00511BE6"/>
    <w:rsid w:val="0051287F"/>
    <w:rsid w:val="00512A04"/>
    <w:rsid w:val="005144BE"/>
    <w:rsid w:val="005146A7"/>
    <w:rsid w:val="00514707"/>
    <w:rsid w:val="00514EA6"/>
    <w:rsid w:val="005156E7"/>
    <w:rsid w:val="00515C4C"/>
    <w:rsid w:val="0051778B"/>
    <w:rsid w:val="0051781A"/>
    <w:rsid w:val="0052046D"/>
    <w:rsid w:val="00520C5D"/>
    <w:rsid w:val="00520D63"/>
    <w:rsid w:val="00521B71"/>
    <w:rsid w:val="005223F8"/>
    <w:rsid w:val="005224B7"/>
    <w:rsid w:val="005225DF"/>
    <w:rsid w:val="00522C25"/>
    <w:rsid w:val="00522DA9"/>
    <w:rsid w:val="0052334D"/>
    <w:rsid w:val="0052371F"/>
    <w:rsid w:val="00523A95"/>
    <w:rsid w:val="00523B66"/>
    <w:rsid w:val="0052432F"/>
    <w:rsid w:val="00525C01"/>
    <w:rsid w:val="00525F3D"/>
    <w:rsid w:val="005306E5"/>
    <w:rsid w:val="005311C6"/>
    <w:rsid w:val="005313AE"/>
    <w:rsid w:val="00531DA8"/>
    <w:rsid w:val="005338AE"/>
    <w:rsid w:val="00533907"/>
    <w:rsid w:val="00533E21"/>
    <w:rsid w:val="0053402F"/>
    <w:rsid w:val="00534BC0"/>
    <w:rsid w:val="00534FA3"/>
    <w:rsid w:val="00535172"/>
    <w:rsid w:val="00535699"/>
    <w:rsid w:val="00535753"/>
    <w:rsid w:val="00535E45"/>
    <w:rsid w:val="00535F7B"/>
    <w:rsid w:val="00536665"/>
    <w:rsid w:val="0053761D"/>
    <w:rsid w:val="0054089C"/>
    <w:rsid w:val="00540CA1"/>
    <w:rsid w:val="005413F8"/>
    <w:rsid w:val="0054169E"/>
    <w:rsid w:val="00541BBE"/>
    <w:rsid w:val="00541CF4"/>
    <w:rsid w:val="00541DE0"/>
    <w:rsid w:val="00542A6B"/>
    <w:rsid w:val="00542D54"/>
    <w:rsid w:val="00542E36"/>
    <w:rsid w:val="00542EC9"/>
    <w:rsid w:val="0054336C"/>
    <w:rsid w:val="0054388D"/>
    <w:rsid w:val="00543B6D"/>
    <w:rsid w:val="005453AB"/>
    <w:rsid w:val="0054564E"/>
    <w:rsid w:val="0054643B"/>
    <w:rsid w:val="00546DD5"/>
    <w:rsid w:val="00547295"/>
    <w:rsid w:val="00547BA5"/>
    <w:rsid w:val="00547EEB"/>
    <w:rsid w:val="00550347"/>
    <w:rsid w:val="0055034B"/>
    <w:rsid w:val="00550DF8"/>
    <w:rsid w:val="00551363"/>
    <w:rsid w:val="005514F4"/>
    <w:rsid w:val="00551DCE"/>
    <w:rsid w:val="00551F02"/>
    <w:rsid w:val="00552038"/>
    <w:rsid w:val="00552B1A"/>
    <w:rsid w:val="00552CA6"/>
    <w:rsid w:val="00553102"/>
    <w:rsid w:val="00553104"/>
    <w:rsid w:val="005533AA"/>
    <w:rsid w:val="00553911"/>
    <w:rsid w:val="005542BB"/>
    <w:rsid w:val="00554D7B"/>
    <w:rsid w:val="00555486"/>
    <w:rsid w:val="00556557"/>
    <w:rsid w:val="0055717B"/>
    <w:rsid w:val="0056003F"/>
    <w:rsid w:val="00560126"/>
    <w:rsid w:val="00560366"/>
    <w:rsid w:val="00560654"/>
    <w:rsid w:val="00560F6C"/>
    <w:rsid w:val="00561C6D"/>
    <w:rsid w:val="005623D4"/>
    <w:rsid w:val="00562816"/>
    <w:rsid w:val="00562943"/>
    <w:rsid w:val="00562CC9"/>
    <w:rsid w:val="00562DE1"/>
    <w:rsid w:val="0056336C"/>
    <w:rsid w:val="00563FC8"/>
    <w:rsid w:val="00564346"/>
    <w:rsid w:val="00564496"/>
    <w:rsid w:val="0056493B"/>
    <w:rsid w:val="00564964"/>
    <w:rsid w:val="00564AE0"/>
    <w:rsid w:val="00564B01"/>
    <w:rsid w:val="00565241"/>
    <w:rsid w:val="0056542D"/>
    <w:rsid w:val="0056563A"/>
    <w:rsid w:val="005660C1"/>
    <w:rsid w:val="00566FC0"/>
    <w:rsid w:val="005671F5"/>
    <w:rsid w:val="005674A5"/>
    <w:rsid w:val="00567D24"/>
    <w:rsid w:val="0057084A"/>
    <w:rsid w:val="00570D64"/>
    <w:rsid w:val="00571769"/>
    <w:rsid w:val="00571A9D"/>
    <w:rsid w:val="00571AC4"/>
    <w:rsid w:val="00571F8E"/>
    <w:rsid w:val="005722E7"/>
    <w:rsid w:val="005724A8"/>
    <w:rsid w:val="005729B6"/>
    <w:rsid w:val="00572D63"/>
    <w:rsid w:val="005741B7"/>
    <w:rsid w:val="005743A5"/>
    <w:rsid w:val="00574705"/>
    <w:rsid w:val="00574D21"/>
    <w:rsid w:val="00575974"/>
    <w:rsid w:val="00575E48"/>
    <w:rsid w:val="00575F03"/>
    <w:rsid w:val="00575FC9"/>
    <w:rsid w:val="005760FA"/>
    <w:rsid w:val="00576109"/>
    <w:rsid w:val="0057673D"/>
    <w:rsid w:val="00576B36"/>
    <w:rsid w:val="00576BFD"/>
    <w:rsid w:val="00576DED"/>
    <w:rsid w:val="00577231"/>
    <w:rsid w:val="0057734E"/>
    <w:rsid w:val="005773E6"/>
    <w:rsid w:val="00577503"/>
    <w:rsid w:val="00577B4A"/>
    <w:rsid w:val="00577DA6"/>
    <w:rsid w:val="005807A0"/>
    <w:rsid w:val="00581267"/>
    <w:rsid w:val="005816BD"/>
    <w:rsid w:val="005819AC"/>
    <w:rsid w:val="00581BC4"/>
    <w:rsid w:val="00581E71"/>
    <w:rsid w:val="00582B7F"/>
    <w:rsid w:val="00582D51"/>
    <w:rsid w:val="005838C2"/>
    <w:rsid w:val="0058399D"/>
    <w:rsid w:val="005841AB"/>
    <w:rsid w:val="005849FB"/>
    <w:rsid w:val="00584C9F"/>
    <w:rsid w:val="005851FF"/>
    <w:rsid w:val="005856D2"/>
    <w:rsid w:val="005858C2"/>
    <w:rsid w:val="00585E99"/>
    <w:rsid w:val="005861D9"/>
    <w:rsid w:val="0058646D"/>
    <w:rsid w:val="00586F25"/>
    <w:rsid w:val="00586FA0"/>
    <w:rsid w:val="00587893"/>
    <w:rsid w:val="00590025"/>
    <w:rsid w:val="00590183"/>
    <w:rsid w:val="005901B9"/>
    <w:rsid w:val="00591893"/>
    <w:rsid w:val="00591B19"/>
    <w:rsid w:val="00592EDF"/>
    <w:rsid w:val="00592F2B"/>
    <w:rsid w:val="005932FC"/>
    <w:rsid w:val="00593BF7"/>
    <w:rsid w:val="00593F0F"/>
    <w:rsid w:val="0059406E"/>
    <w:rsid w:val="00594A2A"/>
    <w:rsid w:val="00594B63"/>
    <w:rsid w:val="00594F4B"/>
    <w:rsid w:val="0059528E"/>
    <w:rsid w:val="00595EF9"/>
    <w:rsid w:val="00596A86"/>
    <w:rsid w:val="00596E4E"/>
    <w:rsid w:val="005A00BF"/>
    <w:rsid w:val="005A065B"/>
    <w:rsid w:val="005A08F0"/>
    <w:rsid w:val="005A092F"/>
    <w:rsid w:val="005A134F"/>
    <w:rsid w:val="005A19BB"/>
    <w:rsid w:val="005A1BCA"/>
    <w:rsid w:val="005A2D15"/>
    <w:rsid w:val="005A2DA4"/>
    <w:rsid w:val="005A2E1A"/>
    <w:rsid w:val="005A2F87"/>
    <w:rsid w:val="005A350F"/>
    <w:rsid w:val="005A390C"/>
    <w:rsid w:val="005A3D77"/>
    <w:rsid w:val="005A41AE"/>
    <w:rsid w:val="005A4296"/>
    <w:rsid w:val="005A4953"/>
    <w:rsid w:val="005A5300"/>
    <w:rsid w:val="005A5538"/>
    <w:rsid w:val="005A6233"/>
    <w:rsid w:val="005A798E"/>
    <w:rsid w:val="005A79DF"/>
    <w:rsid w:val="005A7AC8"/>
    <w:rsid w:val="005B02E5"/>
    <w:rsid w:val="005B034C"/>
    <w:rsid w:val="005B055F"/>
    <w:rsid w:val="005B18AF"/>
    <w:rsid w:val="005B2111"/>
    <w:rsid w:val="005B2525"/>
    <w:rsid w:val="005B2664"/>
    <w:rsid w:val="005B28A1"/>
    <w:rsid w:val="005B2F21"/>
    <w:rsid w:val="005B3B2F"/>
    <w:rsid w:val="005B3BD6"/>
    <w:rsid w:val="005B4060"/>
    <w:rsid w:val="005B40B4"/>
    <w:rsid w:val="005B5C77"/>
    <w:rsid w:val="005B6132"/>
    <w:rsid w:val="005B6A53"/>
    <w:rsid w:val="005B6B1F"/>
    <w:rsid w:val="005B6C1D"/>
    <w:rsid w:val="005B6F7A"/>
    <w:rsid w:val="005B76C4"/>
    <w:rsid w:val="005C00FB"/>
    <w:rsid w:val="005C06E5"/>
    <w:rsid w:val="005C0FAE"/>
    <w:rsid w:val="005C12AC"/>
    <w:rsid w:val="005C13C0"/>
    <w:rsid w:val="005C19D5"/>
    <w:rsid w:val="005C1CA3"/>
    <w:rsid w:val="005C305B"/>
    <w:rsid w:val="005C3F05"/>
    <w:rsid w:val="005C42FA"/>
    <w:rsid w:val="005C4969"/>
    <w:rsid w:val="005C4DE8"/>
    <w:rsid w:val="005C59FF"/>
    <w:rsid w:val="005C5E3E"/>
    <w:rsid w:val="005C607C"/>
    <w:rsid w:val="005C6456"/>
    <w:rsid w:val="005C6E98"/>
    <w:rsid w:val="005C72BE"/>
    <w:rsid w:val="005C77D3"/>
    <w:rsid w:val="005C7947"/>
    <w:rsid w:val="005C7D4C"/>
    <w:rsid w:val="005C7E34"/>
    <w:rsid w:val="005C7FEA"/>
    <w:rsid w:val="005D037E"/>
    <w:rsid w:val="005D0FCB"/>
    <w:rsid w:val="005D16D4"/>
    <w:rsid w:val="005D25C5"/>
    <w:rsid w:val="005D2819"/>
    <w:rsid w:val="005D2A7F"/>
    <w:rsid w:val="005D2BA7"/>
    <w:rsid w:val="005D2EEA"/>
    <w:rsid w:val="005D33DA"/>
    <w:rsid w:val="005D3518"/>
    <w:rsid w:val="005D372F"/>
    <w:rsid w:val="005D3F87"/>
    <w:rsid w:val="005D4DD4"/>
    <w:rsid w:val="005D567C"/>
    <w:rsid w:val="005D584F"/>
    <w:rsid w:val="005D60AF"/>
    <w:rsid w:val="005D6A98"/>
    <w:rsid w:val="005D6F52"/>
    <w:rsid w:val="005D79EE"/>
    <w:rsid w:val="005D7D66"/>
    <w:rsid w:val="005E09AB"/>
    <w:rsid w:val="005E0AE9"/>
    <w:rsid w:val="005E1C3E"/>
    <w:rsid w:val="005E3DE4"/>
    <w:rsid w:val="005E54B0"/>
    <w:rsid w:val="005E56C0"/>
    <w:rsid w:val="005E5A63"/>
    <w:rsid w:val="005E69C7"/>
    <w:rsid w:val="005E6C27"/>
    <w:rsid w:val="005E720E"/>
    <w:rsid w:val="005E78A8"/>
    <w:rsid w:val="005F0241"/>
    <w:rsid w:val="005F06CC"/>
    <w:rsid w:val="005F08E2"/>
    <w:rsid w:val="005F2187"/>
    <w:rsid w:val="005F21A7"/>
    <w:rsid w:val="005F2202"/>
    <w:rsid w:val="005F2E7A"/>
    <w:rsid w:val="005F37B4"/>
    <w:rsid w:val="005F3A2C"/>
    <w:rsid w:val="005F3BAE"/>
    <w:rsid w:val="005F3E51"/>
    <w:rsid w:val="005F4245"/>
    <w:rsid w:val="005F4330"/>
    <w:rsid w:val="005F444B"/>
    <w:rsid w:val="005F549E"/>
    <w:rsid w:val="005F55E4"/>
    <w:rsid w:val="005F5EBE"/>
    <w:rsid w:val="005F68DA"/>
    <w:rsid w:val="005F6CD4"/>
    <w:rsid w:val="005F6FB6"/>
    <w:rsid w:val="005F714B"/>
    <w:rsid w:val="005F738C"/>
    <w:rsid w:val="005F7574"/>
    <w:rsid w:val="005F76A7"/>
    <w:rsid w:val="005F7C55"/>
    <w:rsid w:val="005F7F0B"/>
    <w:rsid w:val="00600187"/>
    <w:rsid w:val="006003FC"/>
    <w:rsid w:val="00600AFE"/>
    <w:rsid w:val="00600C27"/>
    <w:rsid w:val="0060110C"/>
    <w:rsid w:val="0060187E"/>
    <w:rsid w:val="00601959"/>
    <w:rsid w:val="00601ED3"/>
    <w:rsid w:val="006023E5"/>
    <w:rsid w:val="00602686"/>
    <w:rsid w:val="00603B1E"/>
    <w:rsid w:val="00604B9E"/>
    <w:rsid w:val="006053D5"/>
    <w:rsid w:val="00605D65"/>
    <w:rsid w:val="0060620A"/>
    <w:rsid w:val="00606506"/>
    <w:rsid w:val="006066C1"/>
    <w:rsid w:val="00606BB3"/>
    <w:rsid w:val="00606FDF"/>
    <w:rsid w:val="00607159"/>
    <w:rsid w:val="00607353"/>
    <w:rsid w:val="00610070"/>
    <w:rsid w:val="00610235"/>
    <w:rsid w:val="006108E0"/>
    <w:rsid w:val="006110FB"/>
    <w:rsid w:val="00611132"/>
    <w:rsid w:val="0061128C"/>
    <w:rsid w:val="00611B1F"/>
    <w:rsid w:val="006121A0"/>
    <w:rsid w:val="00612452"/>
    <w:rsid w:val="006126FD"/>
    <w:rsid w:val="006128A1"/>
    <w:rsid w:val="0061335D"/>
    <w:rsid w:val="00614206"/>
    <w:rsid w:val="006144AB"/>
    <w:rsid w:val="006145E7"/>
    <w:rsid w:val="0061577E"/>
    <w:rsid w:val="00615D8B"/>
    <w:rsid w:val="006160EA"/>
    <w:rsid w:val="006165D5"/>
    <w:rsid w:val="00616762"/>
    <w:rsid w:val="0061686C"/>
    <w:rsid w:val="00616929"/>
    <w:rsid w:val="00616994"/>
    <w:rsid w:val="00616DB3"/>
    <w:rsid w:val="00617088"/>
    <w:rsid w:val="00617639"/>
    <w:rsid w:val="00617899"/>
    <w:rsid w:val="0062083F"/>
    <w:rsid w:val="00621963"/>
    <w:rsid w:val="00621DBE"/>
    <w:rsid w:val="00622144"/>
    <w:rsid w:val="0062251E"/>
    <w:rsid w:val="00622BC3"/>
    <w:rsid w:val="00622CB4"/>
    <w:rsid w:val="00623625"/>
    <w:rsid w:val="006244D8"/>
    <w:rsid w:val="006245F5"/>
    <w:rsid w:val="00624B72"/>
    <w:rsid w:val="0062505F"/>
    <w:rsid w:val="00626363"/>
    <w:rsid w:val="00626FB7"/>
    <w:rsid w:val="00630309"/>
    <w:rsid w:val="006303BC"/>
    <w:rsid w:val="00630619"/>
    <w:rsid w:val="00630FDE"/>
    <w:rsid w:val="00631448"/>
    <w:rsid w:val="00631601"/>
    <w:rsid w:val="0063227F"/>
    <w:rsid w:val="00632B48"/>
    <w:rsid w:val="00632DDA"/>
    <w:rsid w:val="00632E14"/>
    <w:rsid w:val="0063408D"/>
    <w:rsid w:val="006340A5"/>
    <w:rsid w:val="00634EF6"/>
    <w:rsid w:val="00635788"/>
    <w:rsid w:val="00635C6E"/>
    <w:rsid w:val="00635F0C"/>
    <w:rsid w:val="006361D9"/>
    <w:rsid w:val="00636375"/>
    <w:rsid w:val="006364FF"/>
    <w:rsid w:val="00636920"/>
    <w:rsid w:val="006374F6"/>
    <w:rsid w:val="00640142"/>
    <w:rsid w:val="006417AA"/>
    <w:rsid w:val="00641C01"/>
    <w:rsid w:val="00642343"/>
    <w:rsid w:val="00642729"/>
    <w:rsid w:val="006430CD"/>
    <w:rsid w:val="00643237"/>
    <w:rsid w:val="00643984"/>
    <w:rsid w:val="00643FDD"/>
    <w:rsid w:val="0064529B"/>
    <w:rsid w:val="0064561F"/>
    <w:rsid w:val="00645736"/>
    <w:rsid w:val="006476F8"/>
    <w:rsid w:val="006477D6"/>
    <w:rsid w:val="00650AAF"/>
    <w:rsid w:val="00651681"/>
    <w:rsid w:val="0065196A"/>
    <w:rsid w:val="00651B16"/>
    <w:rsid w:val="00652B9E"/>
    <w:rsid w:val="00652F40"/>
    <w:rsid w:val="0065370C"/>
    <w:rsid w:val="00654073"/>
    <w:rsid w:val="006542A4"/>
    <w:rsid w:val="0065441E"/>
    <w:rsid w:val="00655134"/>
    <w:rsid w:val="00655646"/>
    <w:rsid w:val="00655896"/>
    <w:rsid w:val="00655B56"/>
    <w:rsid w:val="00657298"/>
    <w:rsid w:val="00657AE2"/>
    <w:rsid w:val="00657CCD"/>
    <w:rsid w:val="006602A5"/>
    <w:rsid w:val="00660C73"/>
    <w:rsid w:val="006614E2"/>
    <w:rsid w:val="00661A66"/>
    <w:rsid w:val="00661B73"/>
    <w:rsid w:val="0066293C"/>
    <w:rsid w:val="00663260"/>
    <w:rsid w:val="00663B44"/>
    <w:rsid w:val="00664BCB"/>
    <w:rsid w:val="00664BE9"/>
    <w:rsid w:val="0066540C"/>
    <w:rsid w:val="006654A2"/>
    <w:rsid w:val="00665B5B"/>
    <w:rsid w:val="00666AE0"/>
    <w:rsid w:val="00666B35"/>
    <w:rsid w:val="00666B86"/>
    <w:rsid w:val="00666CD5"/>
    <w:rsid w:val="0066720D"/>
    <w:rsid w:val="006672FD"/>
    <w:rsid w:val="00667543"/>
    <w:rsid w:val="00667A2E"/>
    <w:rsid w:val="006735B6"/>
    <w:rsid w:val="00674004"/>
    <w:rsid w:val="00674854"/>
    <w:rsid w:val="00674A87"/>
    <w:rsid w:val="00674E93"/>
    <w:rsid w:val="0067529C"/>
    <w:rsid w:val="006752C3"/>
    <w:rsid w:val="006759F2"/>
    <w:rsid w:val="00676127"/>
    <w:rsid w:val="00676348"/>
    <w:rsid w:val="00676660"/>
    <w:rsid w:val="00676DB6"/>
    <w:rsid w:val="0067736A"/>
    <w:rsid w:val="006778C2"/>
    <w:rsid w:val="00677A2B"/>
    <w:rsid w:val="0068005D"/>
    <w:rsid w:val="00680086"/>
    <w:rsid w:val="006802D4"/>
    <w:rsid w:val="0068079C"/>
    <w:rsid w:val="006807C8"/>
    <w:rsid w:val="00680DC7"/>
    <w:rsid w:val="00681006"/>
    <w:rsid w:val="00681263"/>
    <w:rsid w:val="00681526"/>
    <w:rsid w:val="00681A42"/>
    <w:rsid w:val="00682BC3"/>
    <w:rsid w:val="00682BC7"/>
    <w:rsid w:val="00683023"/>
    <w:rsid w:val="006831C5"/>
    <w:rsid w:val="00683764"/>
    <w:rsid w:val="00683889"/>
    <w:rsid w:val="00683D94"/>
    <w:rsid w:val="00683F4F"/>
    <w:rsid w:val="00683F9C"/>
    <w:rsid w:val="0068407F"/>
    <w:rsid w:val="006842C6"/>
    <w:rsid w:val="00684F01"/>
    <w:rsid w:val="0068546C"/>
    <w:rsid w:val="00685551"/>
    <w:rsid w:val="00685BFB"/>
    <w:rsid w:val="006860F2"/>
    <w:rsid w:val="0068623C"/>
    <w:rsid w:val="0068649D"/>
    <w:rsid w:val="00686852"/>
    <w:rsid w:val="00686B69"/>
    <w:rsid w:val="006873B9"/>
    <w:rsid w:val="006877B6"/>
    <w:rsid w:val="00687866"/>
    <w:rsid w:val="00687D7D"/>
    <w:rsid w:val="00687FD4"/>
    <w:rsid w:val="0069052E"/>
    <w:rsid w:val="006907DB"/>
    <w:rsid w:val="00690D1C"/>
    <w:rsid w:val="00690D39"/>
    <w:rsid w:val="00690FF8"/>
    <w:rsid w:val="00692B85"/>
    <w:rsid w:val="00693B1D"/>
    <w:rsid w:val="00693E38"/>
    <w:rsid w:val="00694F34"/>
    <w:rsid w:val="00695677"/>
    <w:rsid w:val="00695A67"/>
    <w:rsid w:val="00695D92"/>
    <w:rsid w:val="00696872"/>
    <w:rsid w:val="00696FA2"/>
    <w:rsid w:val="006970ED"/>
    <w:rsid w:val="00697962"/>
    <w:rsid w:val="006A0626"/>
    <w:rsid w:val="006A0847"/>
    <w:rsid w:val="006A08F0"/>
    <w:rsid w:val="006A1369"/>
    <w:rsid w:val="006A1655"/>
    <w:rsid w:val="006A1664"/>
    <w:rsid w:val="006A1B6D"/>
    <w:rsid w:val="006A1CC3"/>
    <w:rsid w:val="006A1D9F"/>
    <w:rsid w:val="006A1E70"/>
    <w:rsid w:val="006A22E2"/>
    <w:rsid w:val="006A2620"/>
    <w:rsid w:val="006A2EF1"/>
    <w:rsid w:val="006A2F81"/>
    <w:rsid w:val="006A308B"/>
    <w:rsid w:val="006A394F"/>
    <w:rsid w:val="006A3D94"/>
    <w:rsid w:val="006A510B"/>
    <w:rsid w:val="006A52EB"/>
    <w:rsid w:val="006A585D"/>
    <w:rsid w:val="006A59C5"/>
    <w:rsid w:val="006A5AF9"/>
    <w:rsid w:val="006A5E47"/>
    <w:rsid w:val="006A5F48"/>
    <w:rsid w:val="006A737C"/>
    <w:rsid w:val="006A74AF"/>
    <w:rsid w:val="006A75D0"/>
    <w:rsid w:val="006A7B01"/>
    <w:rsid w:val="006A7BB6"/>
    <w:rsid w:val="006A7D84"/>
    <w:rsid w:val="006A7DDA"/>
    <w:rsid w:val="006A7FE7"/>
    <w:rsid w:val="006B0034"/>
    <w:rsid w:val="006B052D"/>
    <w:rsid w:val="006B0589"/>
    <w:rsid w:val="006B0B3F"/>
    <w:rsid w:val="006B1C7B"/>
    <w:rsid w:val="006B219A"/>
    <w:rsid w:val="006B235A"/>
    <w:rsid w:val="006B242C"/>
    <w:rsid w:val="006B27BF"/>
    <w:rsid w:val="006B2825"/>
    <w:rsid w:val="006B2CE4"/>
    <w:rsid w:val="006B2EDB"/>
    <w:rsid w:val="006B33D4"/>
    <w:rsid w:val="006B47EE"/>
    <w:rsid w:val="006B5779"/>
    <w:rsid w:val="006B58AA"/>
    <w:rsid w:val="006B65DE"/>
    <w:rsid w:val="006B6C03"/>
    <w:rsid w:val="006B6F7F"/>
    <w:rsid w:val="006B70EF"/>
    <w:rsid w:val="006B761B"/>
    <w:rsid w:val="006C07DE"/>
    <w:rsid w:val="006C09BC"/>
    <w:rsid w:val="006C0F62"/>
    <w:rsid w:val="006C13B4"/>
    <w:rsid w:val="006C1889"/>
    <w:rsid w:val="006C1ED2"/>
    <w:rsid w:val="006C1EFC"/>
    <w:rsid w:val="006C2657"/>
    <w:rsid w:val="006C281C"/>
    <w:rsid w:val="006C2B13"/>
    <w:rsid w:val="006C3070"/>
    <w:rsid w:val="006C35FA"/>
    <w:rsid w:val="006C3C0D"/>
    <w:rsid w:val="006C40A0"/>
    <w:rsid w:val="006C45E8"/>
    <w:rsid w:val="006C4CF9"/>
    <w:rsid w:val="006C4EC9"/>
    <w:rsid w:val="006C54CD"/>
    <w:rsid w:val="006C63A6"/>
    <w:rsid w:val="006C687D"/>
    <w:rsid w:val="006C6A7A"/>
    <w:rsid w:val="006C723E"/>
    <w:rsid w:val="006C77C0"/>
    <w:rsid w:val="006C7ED2"/>
    <w:rsid w:val="006C7FB1"/>
    <w:rsid w:val="006D0474"/>
    <w:rsid w:val="006D067D"/>
    <w:rsid w:val="006D0A21"/>
    <w:rsid w:val="006D11CE"/>
    <w:rsid w:val="006D15BE"/>
    <w:rsid w:val="006D1988"/>
    <w:rsid w:val="006D200A"/>
    <w:rsid w:val="006D2684"/>
    <w:rsid w:val="006D273F"/>
    <w:rsid w:val="006D33DF"/>
    <w:rsid w:val="006D3648"/>
    <w:rsid w:val="006D3BB6"/>
    <w:rsid w:val="006D41A6"/>
    <w:rsid w:val="006D4676"/>
    <w:rsid w:val="006D4E10"/>
    <w:rsid w:val="006D50FD"/>
    <w:rsid w:val="006D51F0"/>
    <w:rsid w:val="006D521F"/>
    <w:rsid w:val="006D52FB"/>
    <w:rsid w:val="006D5D04"/>
    <w:rsid w:val="006D6624"/>
    <w:rsid w:val="006D6E2E"/>
    <w:rsid w:val="006D7923"/>
    <w:rsid w:val="006D7935"/>
    <w:rsid w:val="006D795B"/>
    <w:rsid w:val="006E05A1"/>
    <w:rsid w:val="006E13B4"/>
    <w:rsid w:val="006E1E21"/>
    <w:rsid w:val="006E2319"/>
    <w:rsid w:val="006E2AB9"/>
    <w:rsid w:val="006E319E"/>
    <w:rsid w:val="006E352D"/>
    <w:rsid w:val="006E43B0"/>
    <w:rsid w:val="006E4829"/>
    <w:rsid w:val="006E48DE"/>
    <w:rsid w:val="006E5A90"/>
    <w:rsid w:val="006E5B84"/>
    <w:rsid w:val="006E5F3E"/>
    <w:rsid w:val="006E6430"/>
    <w:rsid w:val="006E6E42"/>
    <w:rsid w:val="006E7639"/>
    <w:rsid w:val="006E787C"/>
    <w:rsid w:val="006E7AB0"/>
    <w:rsid w:val="006E7DF3"/>
    <w:rsid w:val="006F0239"/>
    <w:rsid w:val="006F0B5A"/>
    <w:rsid w:val="006F128A"/>
    <w:rsid w:val="006F13A9"/>
    <w:rsid w:val="006F15C5"/>
    <w:rsid w:val="006F179A"/>
    <w:rsid w:val="006F356C"/>
    <w:rsid w:val="006F3B36"/>
    <w:rsid w:val="006F3ED7"/>
    <w:rsid w:val="006F4082"/>
    <w:rsid w:val="006F53F5"/>
    <w:rsid w:val="006F5725"/>
    <w:rsid w:val="006F59B1"/>
    <w:rsid w:val="006F5C11"/>
    <w:rsid w:val="006F6032"/>
    <w:rsid w:val="006F669A"/>
    <w:rsid w:val="006F6F28"/>
    <w:rsid w:val="006F70FF"/>
    <w:rsid w:val="006F7698"/>
    <w:rsid w:val="0070006E"/>
    <w:rsid w:val="00700923"/>
    <w:rsid w:val="007009C1"/>
    <w:rsid w:val="0070183C"/>
    <w:rsid w:val="007025E1"/>
    <w:rsid w:val="00702EC9"/>
    <w:rsid w:val="00703686"/>
    <w:rsid w:val="00704130"/>
    <w:rsid w:val="00704344"/>
    <w:rsid w:val="007045AE"/>
    <w:rsid w:val="00704719"/>
    <w:rsid w:val="00705AE9"/>
    <w:rsid w:val="00705CF6"/>
    <w:rsid w:val="00706138"/>
    <w:rsid w:val="00706748"/>
    <w:rsid w:val="0070679E"/>
    <w:rsid w:val="00706BC0"/>
    <w:rsid w:val="007075C6"/>
    <w:rsid w:val="0070764C"/>
    <w:rsid w:val="00707868"/>
    <w:rsid w:val="0071003B"/>
    <w:rsid w:val="00710701"/>
    <w:rsid w:val="00710B6A"/>
    <w:rsid w:val="007113D4"/>
    <w:rsid w:val="00711895"/>
    <w:rsid w:val="007118A4"/>
    <w:rsid w:val="00711B7D"/>
    <w:rsid w:val="00713C3B"/>
    <w:rsid w:val="00714285"/>
    <w:rsid w:val="007142B5"/>
    <w:rsid w:val="00714745"/>
    <w:rsid w:val="00714E6B"/>
    <w:rsid w:val="007169BF"/>
    <w:rsid w:val="00716C4E"/>
    <w:rsid w:val="00716ED0"/>
    <w:rsid w:val="00717B18"/>
    <w:rsid w:val="007200C5"/>
    <w:rsid w:val="00720654"/>
    <w:rsid w:val="00720CB4"/>
    <w:rsid w:val="0072137D"/>
    <w:rsid w:val="007217EC"/>
    <w:rsid w:val="00721F67"/>
    <w:rsid w:val="007223D5"/>
    <w:rsid w:val="0072330C"/>
    <w:rsid w:val="00723323"/>
    <w:rsid w:val="007237B8"/>
    <w:rsid w:val="00723BE8"/>
    <w:rsid w:val="0072476A"/>
    <w:rsid w:val="0072547C"/>
    <w:rsid w:val="00725A09"/>
    <w:rsid w:val="0072628D"/>
    <w:rsid w:val="00726310"/>
    <w:rsid w:val="007268C0"/>
    <w:rsid w:val="007277E5"/>
    <w:rsid w:val="007305CE"/>
    <w:rsid w:val="0073131C"/>
    <w:rsid w:val="00731E16"/>
    <w:rsid w:val="00732B6E"/>
    <w:rsid w:val="00732E72"/>
    <w:rsid w:val="00733026"/>
    <w:rsid w:val="00733340"/>
    <w:rsid w:val="007336CF"/>
    <w:rsid w:val="00733955"/>
    <w:rsid w:val="007339B3"/>
    <w:rsid w:val="00733BEF"/>
    <w:rsid w:val="00734802"/>
    <w:rsid w:val="007349FB"/>
    <w:rsid w:val="00734B02"/>
    <w:rsid w:val="0073527E"/>
    <w:rsid w:val="00735E7B"/>
    <w:rsid w:val="00736037"/>
    <w:rsid w:val="0073626B"/>
    <w:rsid w:val="00736A2B"/>
    <w:rsid w:val="00737251"/>
    <w:rsid w:val="0073769F"/>
    <w:rsid w:val="00737720"/>
    <w:rsid w:val="00740271"/>
    <w:rsid w:val="00740850"/>
    <w:rsid w:val="00740C61"/>
    <w:rsid w:val="0074263A"/>
    <w:rsid w:val="00743E51"/>
    <w:rsid w:val="00744165"/>
    <w:rsid w:val="00744793"/>
    <w:rsid w:val="00744A2C"/>
    <w:rsid w:val="00744B24"/>
    <w:rsid w:val="00745385"/>
    <w:rsid w:val="007456F6"/>
    <w:rsid w:val="00745A29"/>
    <w:rsid w:val="00746E8D"/>
    <w:rsid w:val="007470F7"/>
    <w:rsid w:val="007474AC"/>
    <w:rsid w:val="00747B49"/>
    <w:rsid w:val="0075045B"/>
    <w:rsid w:val="00750C23"/>
    <w:rsid w:val="0075176D"/>
    <w:rsid w:val="00751D3D"/>
    <w:rsid w:val="00751FDD"/>
    <w:rsid w:val="007526D3"/>
    <w:rsid w:val="00752F47"/>
    <w:rsid w:val="00752FB2"/>
    <w:rsid w:val="007542AB"/>
    <w:rsid w:val="00754782"/>
    <w:rsid w:val="00755749"/>
    <w:rsid w:val="00755A4B"/>
    <w:rsid w:val="00755A71"/>
    <w:rsid w:val="007563DC"/>
    <w:rsid w:val="007564F8"/>
    <w:rsid w:val="00756D84"/>
    <w:rsid w:val="0076014D"/>
    <w:rsid w:val="00760C10"/>
    <w:rsid w:val="00761B7B"/>
    <w:rsid w:val="007627CC"/>
    <w:rsid w:val="00763138"/>
    <w:rsid w:val="00763551"/>
    <w:rsid w:val="00763B0D"/>
    <w:rsid w:val="00763D0A"/>
    <w:rsid w:val="00763F41"/>
    <w:rsid w:val="00763F65"/>
    <w:rsid w:val="0076417B"/>
    <w:rsid w:val="0076498E"/>
    <w:rsid w:val="00764A93"/>
    <w:rsid w:val="0076593C"/>
    <w:rsid w:val="007667E8"/>
    <w:rsid w:val="00766D8A"/>
    <w:rsid w:val="00767622"/>
    <w:rsid w:val="0076785F"/>
    <w:rsid w:val="00767ECA"/>
    <w:rsid w:val="007707BF"/>
    <w:rsid w:val="00770D9C"/>
    <w:rsid w:val="00770D9D"/>
    <w:rsid w:val="00770DBB"/>
    <w:rsid w:val="00771671"/>
    <w:rsid w:val="007735F5"/>
    <w:rsid w:val="00773A80"/>
    <w:rsid w:val="00773AAE"/>
    <w:rsid w:val="007742CA"/>
    <w:rsid w:val="0077492A"/>
    <w:rsid w:val="00775031"/>
    <w:rsid w:val="007758CC"/>
    <w:rsid w:val="00775A2E"/>
    <w:rsid w:val="0077689B"/>
    <w:rsid w:val="00776A55"/>
    <w:rsid w:val="00776A69"/>
    <w:rsid w:val="007771FC"/>
    <w:rsid w:val="00777255"/>
    <w:rsid w:val="00777743"/>
    <w:rsid w:val="00777BD8"/>
    <w:rsid w:val="00777F78"/>
    <w:rsid w:val="00777FA0"/>
    <w:rsid w:val="007803C8"/>
    <w:rsid w:val="0078070E"/>
    <w:rsid w:val="00780878"/>
    <w:rsid w:val="007809DE"/>
    <w:rsid w:val="00781256"/>
    <w:rsid w:val="00781719"/>
    <w:rsid w:val="00781D9E"/>
    <w:rsid w:val="00781FAA"/>
    <w:rsid w:val="0078217E"/>
    <w:rsid w:val="00783640"/>
    <w:rsid w:val="00783D84"/>
    <w:rsid w:val="0078475E"/>
    <w:rsid w:val="0078490B"/>
    <w:rsid w:val="0078569E"/>
    <w:rsid w:val="007859A0"/>
    <w:rsid w:val="007860D9"/>
    <w:rsid w:val="00786691"/>
    <w:rsid w:val="00786B44"/>
    <w:rsid w:val="007872D9"/>
    <w:rsid w:val="00787C3D"/>
    <w:rsid w:val="00787C4F"/>
    <w:rsid w:val="00790911"/>
    <w:rsid w:val="007911BF"/>
    <w:rsid w:val="007913B8"/>
    <w:rsid w:val="00791598"/>
    <w:rsid w:val="00791603"/>
    <w:rsid w:val="00793ED8"/>
    <w:rsid w:val="0079416F"/>
    <w:rsid w:val="007941A4"/>
    <w:rsid w:val="0079432B"/>
    <w:rsid w:val="00795232"/>
    <w:rsid w:val="00795416"/>
    <w:rsid w:val="00796D3A"/>
    <w:rsid w:val="0079704D"/>
    <w:rsid w:val="00797397"/>
    <w:rsid w:val="007973A8"/>
    <w:rsid w:val="00797CC0"/>
    <w:rsid w:val="007A0302"/>
    <w:rsid w:val="007A0FE9"/>
    <w:rsid w:val="007A1F09"/>
    <w:rsid w:val="007A25C0"/>
    <w:rsid w:val="007A2623"/>
    <w:rsid w:val="007A301E"/>
    <w:rsid w:val="007A32CC"/>
    <w:rsid w:val="007A3417"/>
    <w:rsid w:val="007A3A38"/>
    <w:rsid w:val="007A4138"/>
    <w:rsid w:val="007A4889"/>
    <w:rsid w:val="007A4AC7"/>
    <w:rsid w:val="007A4CF2"/>
    <w:rsid w:val="007A6870"/>
    <w:rsid w:val="007A7007"/>
    <w:rsid w:val="007B01EE"/>
    <w:rsid w:val="007B07CE"/>
    <w:rsid w:val="007B100B"/>
    <w:rsid w:val="007B1078"/>
    <w:rsid w:val="007B19EF"/>
    <w:rsid w:val="007B1E70"/>
    <w:rsid w:val="007B23BE"/>
    <w:rsid w:val="007B2AB0"/>
    <w:rsid w:val="007B355B"/>
    <w:rsid w:val="007B3698"/>
    <w:rsid w:val="007B4932"/>
    <w:rsid w:val="007B4D96"/>
    <w:rsid w:val="007B4FC3"/>
    <w:rsid w:val="007B5165"/>
    <w:rsid w:val="007B56F7"/>
    <w:rsid w:val="007B5A7F"/>
    <w:rsid w:val="007B61AF"/>
    <w:rsid w:val="007B6D98"/>
    <w:rsid w:val="007B6DC6"/>
    <w:rsid w:val="007B74D2"/>
    <w:rsid w:val="007B7B8D"/>
    <w:rsid w:val="007B7D99"/>
    <w:rsid w:val="007C0601"/>
    <w:rsid w:val="007C1296"/>
    <w:rsid w:val="007C1457"/>
    <w:rsid w:val="007C14A6"/>
    <w:rsid w:val="007C17D5"/>
    <w:rsid w:val="007C1A3A"/>
    <w:rsid w:val="007C1BB8"/>
    <w:rsid w:val="007C2571"/>
    <w:rsid w:val="007C2B32"/>
    <w:rsid w:val="007C2FF9"/>
    <w:rsid w:val="007C3A63"/>
    <w:rsid w:val="007C3D13"/>
    <w:rsid w:val="007C3D46"/>
    <w:rsid w:val="007C3E46"/>
    <w:rsid w:val="007C3FE0"/>
    <w:rsid w:val="007C4216"/>
    <w:rsid w:val="007C459C"/>
    <w:rsid w:val="007C4890"/>
    <w:rsid w:val="007C5827"/>
    <w:rsid w:val="007C583F"/>
    <w:rsid w:val="007C5B6E"/>
    <w:rsid w:val="007C5E81"/>
    <w:rsid w:val="007C600F"/>
    <w:rsid w:val="007C637B"/>
    <w:rsid w:val="007C6FDE"/>
    <w:rsid w:val="007D0849"/>
    <w:rsid w:val="007D160B"/>
    <w:rsid w:val="007D2150"/>
    <w:rsid w:val="007D27BE"/>
    <w:rsid w:val="007D2A87"/>
    <w:rsid w:val="007D2ED9"/>
    <w:rsid w:val="007D331E"/>
    <w:rsid w:val="007D335B"/>
    <w:rsid w:val="007D347E"/>
    <w:rsid w:val="007D35E1"/>
    <w:rsid w:val="007D36C7"/>
    <w:rsid w:val="007D3B1E"/>
    <w:rsid w:val="007D50EC"/>
    <w:rsid w:val="007D520F"/>
    <w:rsid w:val="007D5392"/>
    <w:rsid w:val="007D5447"/>
    <w:rsid w:val="007D58D8"/>
    <w:rsid w:val="007D5D22"/>
    <w:rsid w:val="007D7B5A"/>
    <w:rsid w:val="007D7B8E"/>
    <w:rsid w:val="007D7BFB"/>
    <w:rsid w:val="007E040D"/>
    <w:rsid w:val="007E1033"/>
    <w:rsid w:val="007E1183"/>
    <w:rsid w:val="007E1E77"/>
    <w:rsid w:val="007E20B7"/>
    <w:rsid w:val="007E2B3B"/>
    <w:rsid w:val="007E2B4A"/>
    <w:rsid w:val="007E2FE5"/>
    <w:rsid w:val="007E3A0B"/>
    <w:rsid w:val="007E4053"/>
    <w:rsid w:val="007E4925"/>
    <w:rsid w:val="007E4EF9"/>
    <w:rsid w:val="007E5020"/>
    <w:rsid w:val="007E5265"/>
    <w:rsid w:val="007E575A"/>
    <w:rsid w:val="007E5C92"/>
    <w:rsid w:val="007E675B"/>
    <w:rsid w:val="007E6830"/>
    <w:rsid w:val="007E699A"/>
    <w:rsid w:val="007E6FB7"/>
    <w:rsid w:val="007E7527"/>
    <w:rsid w:val="007E759E"/>
    <w:rsid w:val="007E7761"/>
    <w:rsid w:val="007E7F81"/>
    <w:rsid w:val="007F001E"/>
    <w:rsid w:val="007F056F"/>
    <w:rsid w:val="007F077C"/>
    <w:rsid w:val="007F1372"/>
    <w:rsid w:val="007F1B70"/>
    <w:rsid w:val="007F2022"/>
    <w:rsid w:val="007F25EE"/>
    <w:rsid w:val="007F2668"/>
    <w:rsid w:val="007F2679"/>
    <w:rsid w:val="007F29D0"/>
    <w:rsid w:val="007F3849"/>
    <w:rsid w:val="007F3F43"/>
    <w:rsid w:val="007F5245"/>
    <w:rsid w:val="007F56CE"/>
    <w:rsid w:val="007F56DA"/>
    <w:rsid w:val="007F5E6E"/>
    <w:rsid w:val="007F5F18"/>
    <w:rsid w:val="007F6519"/>
    <w:rsid w:val="007F682C"/>
    <w:rsid w:val="007F698D"/>
    <w:rsid w:val="007F6B41"/>
    <w:rsid w:val="007F740C"/>
    <w:rsid w:val="007F76B9"/>
    <w:rsid w:val="007F7B2E"/>
    <w:rsid w:val="007F7C5E"/>
    <w:rsid w:val="007F7C63"/>
    <w:rsid w:val="0080057F"/>
    <w:rsid w:val="00801C55"/>
    <w:rsid w:val="00803168"/>
    <w:rsid w:val="00803334"/>
    <w:rsid w:val="0080338A"/>
    <w:rsid w:val="00803710"/>
    <w:rsid w:val="00803E91"/>
    <w:rsid w:val="00804239"/>
    <w:rsid w:val="00804441"/>
    <w:rsid w:val="00804B2F"/>
    <w:rsid w:val="00805897"/>
    <w:rsid w:val="008059AB"/>
    <w:rsid w:val="00806399"/>
    <w:rsid w:val="008066D3"/>
    <w:rsid w:val="00806B06"/>
    <w:rsid w:val="00806EB4"/>
    <w:rsid w:val="008071A2"/>
    <w:rsid w:val="00807637"/>
    <w:rsid w:val="00810210"/>
    <w:rsid w:val="008103F5"/>
    <w:rsid w:val="0081090B"/>
    <w:rsid w:val="0081280F"/>
    <w:rsid w:val="0081281E"/>
    <w:rsid w:val="008128AF"/>
    <w:rsid w:val="00812904"/>
    <w:rsid w:val="00812D6E"/>
    <w:rsid w:val="00813ADA"/>
    <w:rsid w:val="00813FFE"/>
    <w:rsid w:val="00814360"/>
    <w:rsid w:val="00814F40"/>
    <w:rsid w:val="00815BAA"/>
    <w:rsid w:val="00815BCB"/>
    <w:rsid w:val="0081742E"/>
    <w:rsid w:val="00817861"/>
    <w:rsid w:val="00817EF9"/>
    <w:rsid w:val="00820024"/>
    <w:rsid w:val="0082050B"/>
    <w:rsid w:val="0082050E"/>
    <w:rsid w:val="00820632"/>
    <w:rsid w:val="00820B4F"/>
    <w:rsid w:val="00820EEB"/>
    <w:rsid w:val="00820F60"/>
    <w:rsid w:val="008211AF"/>
    <w:rsid w:val="00821761"/>
    <w:rsid w:val="00821993"/>
    <w:rsid w:val="00821A54"/>
    <w:rsid w:val="00821DC9"/>
    <w:rsid w:val="00822187"/>
    <w:rsid w:val="008228DF"/>
    <w:rsid w:val="00822C3A"/>
    <w:rsid w:val="00822D14"/>
    <w:rsid w:val="00822FEF"/>
    <w:rsid w:val="008239D2"/>
    <w:rsid w:val="00823A5D"/>
    <w:rsid w:val="00823D5C"/>
    <w:rsid w:val="008241BF"/>
    <w:rsid w:val="008247A1"/>
    <w:rsid w:val="00825BBC"/>
    <w:rsid w:val="00825EC6"/>
    <w:rsid w:val="00826241"/>
    <w:rsid w:val="008265D5"/>
    <w:rsid w:val="008266E1"/>
    <w:rsid w:val="00826E29"/>
    <w:rsid w:val="00827000"/>
    <w:rsid w:val="00827305"/>
    <w:rsid w:val="008273AE"/>
    <w:rsid w:val="00830DBB"/>
    <w:rsid w:val="008316C3"/>
    <w:rsid w:val="0083219D"/>
    <w:rsid w:val="00832C6A"/>
    <w:rsid w:val="00832EE8"/>
    <w:rsid w:val="00833476"/>
    <w:rsid w:val="008337B4"/>
    <w:rsid w:val="00833D4B"/>
    <w:rsid w:val="0083473F"/>
    <w:rsid w:val="00835124"/>
    <w:rsid w:val="00835534"/>
    <w:rsid w:val="008355C5"/>
    <w:rsid w:val="00835B4B"/>
    <w:rsid w:val="00836AD8"/>
    <w:rsid w:val="00836C4E"/>
    <w:rsid w:val="00836CAA"/>
    <w:rsid w:val="0083749E"/>
    <w:rsid w:val="00837C1E"/>
    <w:rsid w:val="00837C81"/>
    <w:rsid w:val="0084005F"/>
    <w:rsid w:val="008409C4"/>
    <w:rsid w:val="00840BDA"/>
    <w:rsid w:val="0084176D"/>
    <w:rsid w:val="00842319"/>
    <w:rsid w:val="00842499"/>
    <w:rsid w:val="0084327A"/>
    <w:rsid w:val="008434D2"/>
    <w:rsid w:val="008437A4"/>
    <w:rsid w:val="00843C87"/>
    <w:rsid w:val="00843F90"/>
    <w:rsid w:val="00844AD7"/>
    <w:rsid w:val="00844F72"/>
    <w:rsid w:val="00846080"/>
    <w:rsid w:val="008467F9"/>
    <w:rsid w:val="00846B31"/>
    <w:rsid w:val="00846D2F"/>
    <w:rsid w:val="00850098"/>
    <w:rsid w:val="008507D0"/>
    <w:rsid w:val="00850BB6"/>
    <w:rsid w:val="00850C55"/>
    <w:rsid w:val="0085136A"/>
    <w:rsid w:val="008516D8"/>
    <w:rsid w:val="0085219B"/>
    <w:rsid w:val="00852293"/>
    <w:rsid w:val="00852AA4"/>
    <w:rsid w:val="00852D07"/>
    <w:rsid w:val="00853033"/>
    <w:rsid w:val="008530E2"/>
    <w:rsid w:val="0085349F"/>
    <w:rsid w:val="00853870"/>
    <w:rsid w:val="00853A95"/>
    <w:rsid w:val="00853F76"/>
    <w:rsid w:val="00854A2C"/>
    <w:rsid w:val="00855051"/>
    <w:rsid w:val="0085569F"/>
    <w:rsid w:val="00855A46"/>
    <w:rsid w:val="00855AFC"/>
    <w:rsid w:val="00856276"/>
    <w:rsid w:val="0085630D"/>
    <w:rsid w:val="00856A01"/>
    <w:rsid w:val="00857ECA"/>
    <w:rsid w:val="00857ECF"/>
    <w:rsid w:val="008604DB"/>
    <w:rsid w:val="0086085E"/>
    <w:rsid w:val="008617BD"/>
    <w:rsid w:val="0086190D"/>
    <w:rsid w:val="0086291E"/>
    <w:rsid w:val="00862B1F"/>
    <w:rsid w:val="00862F2D"/>
    <w:rsid w:val="00863145"/>
    <w:rsid w:val="00863310"/>
    <w:rsid w:val="00863A0A"/>
    <w:rsid w:val="00863C31"/>
    <w:rsid w:val="00863ED8"/>
    <w:rsid w:val="0086439E"/>
    <w:rsid w:val="00864BF8"/>
    <w:rsid w:val="00864F4F"/>
    <w:rsid w:val="00866B7B"/>
    <w:rsid w:val="00866DFF"/>
    <w:rsid w:val="00866FB0"/>
    <w:rsid w:val="00867083"/>
    <w:rsid w:val="00867446"/>
    <w:rsid w:val="008709B3"/>
    <w:rsid w:val="00870FD1"/>
    <w:rsid w:val="00870FF3"/>
    <w:rsid w:val="008718EB"/>
    <w:rsid w:val="00871B31"/>
    <w:rsid w:val="00872C57"/>
    <w:rsid w:val="00872CC9"/>
    <w:rsid w:val="008731AE"/>
    <w:rsid w:val="00874672"/>
    <w:rsid w:val="0087576B"/>
    <w:rsid w:val="00876235"/>
    <w:rsid w:val="008767C3"/>
    <w:rsid w:val="008767D8"/>
    <w:rsid w:val="008770DE"/>
    <w:rsid w:val="0087734C"/>
    <w:rsid w:val="00877561"/>
    <w:rsid w:val="00877C63"/>
    <w:rsid w:val="008804A9"/>
    <w:rsid w:val="008805DA"/>
    <w:rsid w:val="00880C52"/>
    <w:rsid w:val="00880DBA"/>
    <w:rsid w:val="008811C0"/>
    <w:rsid w:val="0088142C"/>
    <w:rsid w:val="00881AC8"/>
    <w:rsid w:val="00881C8C"/>
    <w:rsid w:val="00881E02"/>
    <w:rsid w:val="00881EFE"/>
    <w:rsid w:val="00882D6E"/>
    <w:rsid w:val="00883025"/>
    <w:rsid w:val="00884852"/>
    <w:rsid w:val="00884EE5"/>
    <w:rsid w:val="00885520"/>
    <w:rsid w:val="008859E5"/>
    <w:rsid w:val="00885C22"/>
    <w:rsid w:val="00885D8F"/>
    <w:rsid w:val="00885DFC"/>
    <w:rsid w:val="00886B03"/>
    <w:rsid w:val="00886E85"/>
    <w:rsid w:val="0088757D"/>
    <w:rsid w:val="00887A16"/>
    <w:rsid w:val="00887EDF"/>
    <w:rsid w:val="008902FD"/>
    <w:rsid w:val="008907DC"/>
    <w:rsid w:val="00890BFB"/>
    <w:rsid w:val="00890CA9"/>
    <w:rsid w:val="0089109D"/>
    <w:rsid w:val="00891159"/>
    <w:rsid w:val="00891509"/>
    <w:rsid w:val="008916DF"/>
    <w:rsid w:val="0089179B"/>
    <w:rsid w:val="008934F3"/>
    <w:rsid w:val="00893F58"/>
    <w:rsid w:val="00894256"/>
    <w:rsid w:val="00894CDF"/>
    <w:rsid w:val="00894EDC"/>
    <w:rsid w:val="00895A1A"/>
    <w:rsid w:val="00895E41"/>
    <w:rsid w:val="00896777"/>
    <w:rsid w:val="0089696A"/>
    <w:rsid w:val="00896CF6"/>
    <w:rsid w:val="00896DBD"/>
    <w:rsid w:val="00896E51"/>
    <w:rsid w:val="00896FBC"/>
    <w:rsid w:val="008A0A19"/>
    <w:rsid w:val="008A1053"/>
    <w:rsid w:val="008A118E"/>
    <w:rsid w:val="008A192A"/>
    <w:rsid w:val="008A1FD7"/>
    <w:rsid w:val="008A2DBE"/>
    <w:rsid w:val="008A2F71"/>
    <w:rsid w:val="008A3629"/>
    <w:rsid w:val="008A3804"/>
    <w:rsid w:val="008A3FD0"/>
    <w:rsid w:val="008A4BD4"/>
    <w:rsid w:val="008A4C19"/>
    <w:rsid w:val="008A5056"/>
    <w:rsid w:val="008A53AE"/>
    <w:rsid w:val="008A54CF"/>
    <w:rsid w:val="008A5C2B"/>
    <w:rsid w:val="008A62A6"/>
    <w:rsid w:val="008A6AC0"/>
    <w:rsid w:val="008A6DC9"/>
    <w:rsid w:val="008A77B7"/>
    <w:rsid w:val="008B101D"/>
    <w:rsid w:val="008B1915"/>
    <w:rsid w:val="008B2A61"/>
    <w:rsid w:val="008B3068"/>
    <w:rsid w:val="008B32E1"/>
    <w:rsid w:val="008B350D"/>
    <w:rsid w:val="008B3596"/>
    <w:rsid w:val="008B3707"/>
    <w:rsid w:val="008B413C"/>
    <w:rsid w:val="008B44A0"/>
    <w:rsid w:val="008B4645"/>
    <w:rsid w:val="008B4665"/>
    <w:rsid w:val="008B503B"/>
    <w:rsid w:val="008B53C6"/>
    <w:rsid w:val="008B555E"/>
    <w:rsid w:val="008B5819"/>
    <w:rsid w:val="008B645C"/>
    <w:rsid w:val="008B68D8"/>
    <w:rsid w:val="008B733C"/>
    <w:rsid w:val="008B73E9"/>
    <w:rsid w:val="008C01BF"/>
    <w:rsid w:val="008C038A"/>
    <w:rsid w:val="008C071A"/>
    <w:rsid w:val="008C0DF2"/>
    <w:rsid w:val="008C14AD"/>
    <w:rsid w:val="008C1AF2"/>
    <w:rsid w:val="008C1C54"/>
    <w:rsid w:val="008C1E50"/>
    <w:rsid w:val="008C1F98"/>
    <w:rsid w:val="008C23C3"/>
    <w:rsid w:val="008C24D1"/>
    <w:rsid w:val="008C27EB"/>
    <w:rsid w:val="008C2D1E"/>
    <w:rsid w:val="008C3865"/>
    <w:rsid w:val="008C425C"/>
    <w:rsid w:val="008C46A4"/>
    <w:rsid w:val="008C56B4"/>
    <w:rsid w:val="008C643A"/>
    <w:rsid w:val="008C6962"/>
    <w:rsid w:val="008C7A4E"/>
    <w:rsid w:val="008C7A9A"/>
    <w:rsid w:val="008C7BF9"/>
    <w:rsid w:val="008D112C"/>
    <w:rsid w:val="008D1FB8"/>
    <w:rsid w:val="008D23C1"/>
    <w:rsid w:val="008D2947"/>
    <w:rsid w:val="008D4977"/>
    <w:rsid w:val="008D4B54"/>
    <w:rsid w:val="008D5084"/>
    <w:rsid w:val="008D508E"/>
    <w:rsid w:val="008D57D3"/>
    <w:rsid w:val="008D6147"/>
    <w:rsid w:val="008D61A0"/>
    <w:rsid w:val="008D61FC"/>
    <w:rsid w:val="008D6355"/>
    <w:rsid w:val="008D6494"/>
    <w:rsid w:val="008D6510"/>
    <w:rsid w:val="008D66D9"/>
    <w:rsid w:val="008D6ACB"/>
    <w:rsid w:val="008D6D73"/>
    <w:rsid w:val="008D745A"/>
    <w:rsid w:val="008D754F"/>
    <w:rsid w:val="008D7B9F"/>
    <w:rsid w:val="008D7E98"/>
    <w:rsid w:val="008E07B0"/>
    <w:rsid w:val="008E0813"/>
    <w:rsid w:val="008E08FD"/>
    <w:rsid w:val="008E0A02"/>
    <w:rsid w:val="008E0B50"/>
    <w:rsid w:val="008E0E3D"/>
    <w:rsid w:val="008E0FD4"/>
    <w:rsid w:val="008E1AA8"/>
    <w:rsid w:val="008E22A0"/>
    <w:rsid w:val="008E239C"/>
    <w:rsid w:val="008E2556"/>
    <w:rsid w:val="008E27AF"/>
    <w:rsid w:val="008E2AFE"/>
    <w:rsid w:val="008E2C6F"/>
    <w:rsid w:val="008E390E"/>
    <w:rsid w:val="008E3916"/>
    <w:rsid w:val="008E4DE6"/>
    <w:rsid w:val="008E564C"/>
    <w:rsid w:val="008E634F"/>
    <w:rsid w:val="008E6555"/>
    <w:rsid w:val="008E679E"/>
    <w:rsid w:val="008E69E8"/>
    <w:rsid w:val="008E7418"/>
    <w:rsid w:val="008E7EA6"/>
    <w:rsid w:val="008E7EDE"/>
    <w:rsid w:val="008F0436"/>
    <w:rsid w:val="008F081B"/>
    <w:rsid w:val="008F08C3"/>
    <w:rsid w:val="008F1E01"/>
    <w:rsid w:val="008F2106"/>
    <w:rsid w:val="008F2EA0"/>
    <w:rsid w:val="008F3927"/>
    <w:rsid w:val="008F4512"/>
    <w:rsid w:val="008F4889"/>
    <w:rsid w:val="008F4E59"/>
    <w:rsid w:val="008F557C"/>
    <w:rsid w:val="008F5665"/>
    <w:rsid w:val="008F5F62"/>
    <w:rsid w:val="008F642F"/>
    <w:rsid w:val="008F657E"/>
    <w:rsid w:val="008F663A"/>
    <w:rsid w:val="008F6B39"/>
    <w:rsid w:val="008F6E35"/>
    <w:rsid w:val="008F7E63"/>
    <w:rsid w:val="00900E13"/>
    <w:rsid w:val="00901520"/>
    <w:rsid w:val="0090156A"/>
    <w:rsid w:val="0090255E"/>
    <w:rsid w:val="00902564"/>
    <w:rsid w:val="00902A5E"/>
    <w:rsid w:val="00902E50"/>
    <w:rsid w:val="009039DF"/>
    <w:rsid w:val="00903D7B"/>
    <w:rsid w:val="00904DEF"/>
    <w:rsid w:val="009054FA"/>
    <w:rsid w:val="009059AD"/>
    <w:rsid w:val="00905D21"/>
    <w:rsid w:val="00906D5F"/>
    <w:rsid w:val="00906D6A"/>
    <w:rsid w:val="0090737E"/>
    <w:rsid w:val="0090749E"/>
    <w:rsid w:val="0090796B"/>
    <w:rsid w:val="00907CC1"/>
    <w:rsid w:val="00907DBD"/>
    <w:rsid w:val="00910216"/>
    <w:rsid w:val="00910ADE"/>
    <w:rsid w:val="0091108E"/>
    <w:rsid w:val="00911744"/>
    <w:rsid w:val="00911763"/>
    <w:rsid w:val="009126E3"/>
    <w:rsid w:val="00912A7D"/>
    <w:rsid w:val="00912E99"/>
    <w:rsid w:val="009130EA"/>
    <w:rsid w:val="009132E6"/>
    <w:rsid w:val="00913FA4"/>
    <w:rsid w:val="00914AF2"/>
    <w:rsid w:val="00914E0E"/>
    <w:rsid w:val="00915D53"/>
    <w:rsid w:val="00916693"/>
    <w:rsid w:val="009166C8"/>
    <w:rsid w:val="00916732"/>
    <w:rsid w:val="00917F98"/>
    <w:rsid w:val="00920344"/>
    <w:rsid w:val="00920FE3"/>
    <w:rsid w:val="009217D0"/>
    <w:rsid w:val="00921E15"/>
    <w:rsid w:val="009237FA"/>
    <w:rsid w:val="00923F75"/>
    <w:rsid w:val="00924381"/>
    <w:rsid w:val="00924478"/>
    <w:rsid w:val="00924A17"/>
    <w:rsid w:val="009250C2"/>
    <w:rsid w:val="00926217"/>
    <w:rsid w:val="0092655B"/>
    <w:rsid w:val="00926A49"/>
    <w:rsid w:val="00927119"/>
    <w:rsid w:val="0092758A"/>
    <w:rsid w:val="00927797"/>
    <w:rsid w:val="00927924"/>
    <w:rsid w:val="00927F53"/>
    <w:rsid w:val="00927FAF"/>
    <w:rsid w:val="00930345"/>
    <w:rsid w:val="00930422"/>
    <w:rsid w:val="00930489"/>
    <w:rsid w:val="00930FCF"/>
    <w:rsid w:val="009315DD"/>
    <w:rsid w:val="00931974"/>
    <w:rsid w:val="0093221B"/>
    <w:rsid w:val="00932403"/>
    <w:rsid w:val="0093262E"/>
    <w:rsid w:val="00932E44"/>
    <w:rsid w:val="009331B0"/>
    <w:rsid w:val="0093392D"/>
    <w:rsid w:val="00934546"/>
    <w:rsid w:val="00935D4F"/>
    <w:rsid w:val="00935FC0"/>
    <w:rsid w:val="0093603C"/>
    <w:rsid w:val="00936134"/>
    <w:rsid w:val="00936316"/>
    <w:rsid w:val="009364BF"/>
    <w:rsid w:val="00936806"/>
    <w:rsid w:val="00936895"/>
    <w:rsid w:val="00936965"/>
    <w:rsid w:val="009369E4"/>
    <w:rsid w:val="0093723A"/>
    <w:rsid w:val="00937811"/>
    <w:rsid w:val="00937C77"/>
    <w:rsid w:val="00940392"/>
    <w:rsid w:val="0094097D"/>
    <w:rsid w:val="0094161A"/>
    <w:rsid w:val="00941BD7"/>
    <w:rsid w:val="00941DAE"/>
    <w:rsid w:val="00943B24"/>
    <w:rsid w:val="009442DB"/>
    <w:rsid w:val="009454F8"/>
    <w:rsid w:val="0094551A"/>
    <w:rsid w:val="00945A4D"/>
    <w:rsid w:val="009463CD"/>
    <w:rsid w:val="00947344"/>
    <w:rsid w:val="0094734C"/>
    <w:rsid w:val="00947C4D"/>
    <w:rsid w:val="00947DF0"/>
    <w:rsid w:val="00950905"/>
    <w:rsid w:val="00950C49"/>
    <w:rsid w:val="00951FE5"/>
    <w:rsid w:val="009527D0"/>
    <w:rsid w:val="009529E9"/>
    <w:rsid w:val="00953355"/>
    <w:rsid w:val="00953800"/>
    <w:rsid w:val="00953EE8"/>
    <w:rsid w:val="009542E8"/>
    <w:rsid w:val="009544F1"/>
    <w:rsid w:val="00954AD6"/>
    <w:rsid w:val="00955941"/>
    <w:rsid w:val="009562EE"/>
    <w:rsid w:val="00956A33"/>
    <w:rsid w:val="00956E6D"/>
    <w:rsid w:val="00956E83"/>
    <w:rsid w:val="009573A0"/>
    <w:rsid w:val="009575AF"/>
    <w:rsid w:val="00957F92"/>
    <w:rsid w:val="009605D2"/>
    <w:rsid w:val="00961BE8"/>
    <w:rsid w:val="00962731"/>
    <w:rsid w:val="009627DD"/>
    <w:rsid w:val="0096293E"/>
    <w:rsid w:val="00962B03"/>
    <w:rsid w:val="00962C3C"/>
    <w:rsid w:val="00963411"/>
    <w:rsid w:val="00963980"/>
    <w:rsid w:val="009643A5"/>
    <w:rsid w:val="009651E7"/>
    <w:rsid w:val="009652A7"/>
    <w:rsid w:val="009655F8"/>
    <w:rsid w:val="0096596F"/>
    <w:rsid w:val="00965D98"/>
    <w:rsid w:val="009664BC"/>
    <w:rsid w:val="009665FC"/>
    <w:rsid w:val="009670A3"/>
    <w:rsid w:val="00967E85"/>
    <w:rsid w:val="009703F1"/>
    <w:rsid w:val="009711D2"/>
    <w:rsid w:val="0097183C"/>
    <w:rsid w:val="009723AA"/>
    <w:rsid w:val="00972B3E"/>
    <w:rsid w:val="00972C6F"/>
    <w:rsid w:val="00973306"/>
    <w:rsid w:val="0097353B"/>
    <w:rsid w:val="00974694"/>
    <w:rsid w:val="00974A71"/>
    <w:rsid w:val="00974A7E"/>
    <w:rsid w:val="00975848"/>
    <w:rsid w:val="00975869"/>
    <w:rsid w:val="00975C63"/>
    <w:rsid w:val="00976610"/>
    <w:rsid w:val="0097718F"/>
    <w:rsid w:val="00977610"/>
    <w:rsid w:val="00977FA9"/>
    <w:rsid w:val="00980AE7"/>
    <w:rsid w:val="00980D12"/>
    <w:rsid w:val="00981764"/>
    <w:rsid w:val="00981EC2"/>
    <w:rsid w:val="00982908"/>
    <w:rsid w:val="0098360C"/>
    <w:rsid w:val="009838F9"/>
    <w:rsid w:val="0098396F"/>
    <w:rsid w:val="0098499B"/>
    <w:rsid w:val="009849DE"/>
    <w:rsid w:val="00985125"/>
    <w:rsid w:val="009856C5"/>
    <w:rsid w:val="00985BA2"/>
    <w:rsid w:val="00986231"/>
    <w:rsid w:val="00986990"/>
    <w:rsid w:val="00986B54"/>
    <w:rsid w:val="00986C13"/>
    <w:rsid w:val="00986F53"/>
    <w:rsid w:val="00987CA8"/>
    <w:rsid w:val="00990191"/>
    <w:rsid w:val="00990BDD"/>
    <w:rsid w:val="00990F0A"/>
    <w:rsid w:val="00991ADC"/>
    <w:rsid w:val="00993EF9"/>
    <w:rsid w:val="0099482F"/>
    <w:rsid w:val="00994F08"/>
    <w:rsid w:val="0099533D"/>
    <w:rsid w:val="009954E2"/>
    <w:rsid w:val="00995A72"/>
    <w:rsid w:val="00996A1D"/>
    <w:rsid w:val="00996D1D"/>
    <w:rsid w:val="00996DF8"/>
    <w:rsid w:val="009971D8"/>
    <w:rsid w:val="00997FCB"/>
    <w:rsid w:val="009A012C"/>
    <w:rsid w:val="009A193F"/>
    <w:rsid w:val="009A1BAE"/>
    <w:rsid w:val="009A2180"/>
    <w:rsid w:val="009A21DF"/>
    <w:rsid w:val="009A28A2"/>
    <w:rsid w:val="009A28BC"/>
    <w:rsid w:val="009A2C7C"/>
    <w:rsid w:val="009A33B1"/>
    <w:rsid w:val="009A381E"/>
    <w:rsid w:val="009A388F"/>
    <w:rsid w:val="009A53E6"/>
    <w:rsid w:val="009A5C24"/>
    <w:rsid w:val="009A6793"/>
    <w:rsid w:val="009A6A7F"/>
    <w:rsid w:val="009A6D91"/>
    <w:rsid w:val="009A6E42"/>
    <w:rsid w:val="009A6EB1"/>
    <w:rsid w:val="009A715E"/>
    <w:rsid w:val="009A794E"/>
    <w:rsid w:val="009A7A0C"/>
    <w:rsid w:val="009B0441"/>
    <w:rsid w:val="009B062C"/>
    <w:rsid w:val="009B0818"/>
    <w:rsid w:val="009B1D64"/>
    <w:rsid w:val="009B1EEF"/>
    <w:rsid w:val="009B2303"/>
    <w:rsid w:val="009B297E"/>
    <w:rsid w:val="009B2E3C"/>
    <w:rsid w:val="009B3022"/>
    <w:rsid w:val="009B3118"/>
    <w:rsid w:val="009B3EE2"/>
    <w:rsid w:val="009B526F"/>
    <w:rsid w:val="009B53B2"/>
    <w:rsid w:val="009B5478"/>
    <w:rsid w:val="009B5735"/>
    <w:rsid w:val="009B5A60"/>
    <w:rsid w:val="009B5E1D"/>
    <w:rsid w:val="009B6013"/>
    <w:rsid w:val="009B65AE"/>
    <w:rsid w:val="009B69AD"/>
    <w:rsid w:val="009B6D43"/>
    <w:rsid w:val="009B7140"/>
    <w:rsid w:val="009B73AF"/>
    <w:rsid w:val="009B74BE"/>
    <w:rsid w:val="009B75AC"/>
    <w:rsid w:val="009B7A1C"/>
    <w:rsid w:val="009B7D36"/>
    <w:rsid w:val="009C18F6"/>
    <w:rsid w:val="009C21E3"/>
    <w:rsid w:val="009C29D3"/>
    <w:rsid w:val="009C2BF9"/>
    <w:rsid w:val="009C2F2D"/>
    <w:rsid w:val="009C3078"/>
    <w:rsid w:val="009C3157"/>
    <w:rsid w:val="009C318E"/>
    <w:rsid w:val="009C31CD"/>
    <w:rsid w:val="009C34EB"/>
    <w:rsid w:val="009C35FA"/>
    <w:rsid w:val="009C39FD"/>
    <w:rsid w:val="009C47DF"/>
    <w:rsid w:val="009C4B47"/>
    <w:rsid w:val="009C4BCD"/>
    <w:rsid w:val="009C4E6B"/>
    <w:rsid w:val="009C5364"/>
    <w:rsid w:val="009C53F1"/>
    <w:rsid w:val="009C550F"/>
    <w:rsid w:val="009C6162"/>
    <w:rsid w:val="009C6267"/>
    <w:rsid w:val="009C62DA"/>
    <w:rsid w:val="009C647A"/>
    <w:rsid w:val="009C64AB"/>
    <w:rsid w:val="009C7268"/>
    <w:rsid w:val="009C77A3"/>
    <w:rsid w:val="009D0770"/>
    <w:rsid w:val="009D0DD8"/>
    <w:rsid w:val="009D0FC1"/>
    <w:rsid w:val="009D12BF"/>
    <w:rsid w:val="009D28AB"/>
    <w:rsid w:val="009D2F9A"/>
    <w:rsid w:val="009D415B"/>
    <w:rsid w:val="009D493F"/>
    <w:rsid w:val="009D5861"/>
    <w:rsid w:val="009D60A7"/>
    <w:rsid w:val="009D7BDB"/>
    <w:rsid w:val="009E0014"/>
    <w:rsid w:val="009E02D1"/>
    <w:rsid w:val="009E09EC"/>
    <w:rsid w:val="009E146D"/>
    <w:rsid w:val="009E1531"/>
    <w:rsid w:val="009E1A74"/>
    <w:rsid w:val="009E3571"/>
    <w:rsid w:val="009E3866"/>
    <w:rsid w:val="009E3F46"/>
    <w:rsid w:val="009E3FF5"/>
    <w:rsid w:val="009E4001"/>
    <w:rsid w:val="009E4623"/>
    <w:rsid w:val="009E5298"/>
    <w:rsid w:val="009E5C7C"/>
    <w:rsid w:val="009E6D70"/>
    <w:rsid w:val="009E6E9F"/>
    <w:rsid w:val="009E7D3E"/>
    <w:rsid w:val="009F04DC"/>
    <w:rsid w:val="009F051E"/>
    <w:rsid w:val="009F05DA"/>
    <w:rsid w:val="009F0739"/>
    <w:rsid w:val="009F108B"/>
    <w:rsid w:val="009F1355"/>
    <w:rsid w:val="009F3194"/>
    <w:rsid w:val="009F37B0"/>
    <w:rsid w:val="009F39B4"/>
    <w:rsid w:val="009F3FB1"/>
    <w:rsid w:val="009F47CA"/>
    <w:rsid w:val="009F539B"/>
    <w:rsid w:val="009F5F64"/>
    <w:rsid w:val="009F6128"/>
    <w:rsid w:val="009F6F28"/>
    <w:rsid w:val="009F751F"/>
    <w:rsid w:val="009F7D18"/>
    <w:rsid w:val="009F7EAE"/>
    <w:rsid w:val="00A00092"/>
    <w:rsid w:val="00A004AA"/>
    <w:rsid w:val="00A004B5"/>
    <w:rsid w:val="00A01365"/>
    <w:rsid w:val="00A015B6"/>
    <w:rsid w:val="00A01D19"/>
    <w:rsid w:val="00A02124"/>
    <w:rsid w:val="00A0258A"/>
    <w:rsid w:val="00A0279B"/>
    <w:rsid w:val="00A02BE8"/>
    <w:rsid w:val="00A03087"/>
    <w:rsid w:val="00A0374C"/>
    <w:rsid w:val="00A03899"/>
    <w:rsid w:val="00A03BE9"/>
    <w:rsid w:val="00A03EF1"/>
    <w:rsid w:val="00A040BD"/>
    <w:rsid w:val="00A042BB"/>
    <w:rsid w:val="00A04B0D"/>
    <w:rsid w:val="00A04D89"/>
    <w:rsid w:val="00A05BF8"/>
    <w:rsid w:val="00A064BB"/>
    <w:rsid w:val="00A06844"/>
    <w:rsid w:val="00A06A14"/>
    <w:rsid w:val="00A06FFD"/>
    <w:rsid w:val="00A072DA"/>
    <w:rsid w:val="00A07532"/>
    <w:rsid w:val="00A07C27"/>
    <w:rsid w:val="00A109F4"/>
    <w:rsid w:val="00A111AD"/>
    <w:rsid w:val="00A1135C"/>
    <w:rsid w:val="00A113CB"/>
    <w:rsid w:val="00A115F4"/>
    <w:rsid w:val="00A11736"/>
    <w:rsid w:val="00A1182A"/>
    <w:rsid w:val="00A11839"/>
    <w:rsid w:val="00A11908"/>
    <w:rsid w:val="00A11D75"/>
    <w:rsid w:val="00A128E5"/>
    <w:rsid w:val="00A13001"/>
    <w:rsid w:val="00A13876"/>
    <w:rsid w:val="00A13946"/>
    <w:rsid w:val="00A13962"/>
    <w:rsid w:val="00A13FF7"/>
    <w:rsid w:val="00A1400F"/>
    <w:rsid w:val="00A14785"/>
    <w:rsid w:val="00A14BB5"/>
    <w:rsid w:val="00A15136"/>
    <w:rsid w:val="00A1536E"/>
    <w:rsid w:val="00A154D4"/>
    <w:rsid w:val="00A15E01"/>
    <w:rsid w:val="00A163BD"/>
    <w:rsid w:val="00A1645F"/>
    <w:rsid w:val="00A1646C"/>
    <w:rsid w:val="00A16ED3"/>
    <w:rsid w:val="00A16F35"/>
    <w:rsid w:val="00A179E1"/>
    <w:rsid w:val="00A17AAA"/>
    <w:rsid w:val="00A20146"/>
    <w:rsid w:val="00A20CF9"/>
    <w:rsid w:val="00A2111F"/>
    <w:rsid w:val="00A2164A"/>
    <w:rsid w:val="00A2171D"/>
    <w:rsid w:val="00A21FC3"/>
    <w:rsid w:val="00A21FF0"/>
    <w:rsid w:val="00A227C4"/>
    <w:rsid w:val="00A22AEF"/>
    <w:rsid w:val="00A22D0A"/>
    <w:rsid w:val="00A23130"/>
    <w:rsid w:val="00A235FB"/>
    <w:rsid w:val="00A23806"/>
    <w:rsid w:val="00A24406"/>
    <w:rsid w:val="00A24521"/>
    <w:rsid w:val="00A25678"/>
    <w:rsid w:val="00A25852"/>
    <w:rsid w:val="00A25932"/>
    <w:rsid w:val="00A2624A"/>
    <w:rsid w:val="00A26583"/>
    <w:rsid w:val="00A26A5F"/>
    <w:rsid w:val="00A26A96"/>
    <w:rsid w:val="00A277E7"/>
    <w:rsid w:val="00A301C7"/>
    <w:rsid w:val="00A314A2"/>
    <w:rsid w:val="00A3156B"/>
    <w:rsid w:val="00A31A36"/>
    <w:rsid w:val="00A31AF9"/>
    <w:rsid w:val="00A31CD1"/>
    <w:rsid w:val="00A32B27"/>
    <w:rsid w:val="00A32DB5"/>
    <w:rsid w:val="00A34129"/>
    <w:rsid w:val="00A34395"/>
    <w:rsid w:val="00A34C6A"/>
    <w:rsid w:val="00A34CB1"/>
    <w:rsid w:val="00A34E4C"/>
    <w:rsid w:val="00A35077"/>
    <w:rsid w:val="00A35900"/>
    <w:rsid w:val="00A35B6B"/>
    <w:rsid w:val="00A35D28"/>
    <w:rsid w:val="00A3697C"/>
    <w:rsid w:val="00A36FD6"/>
    <w:rsid w:val="00A3734F"/>
    <w:rsid w:val="00A3777C"/>
    <w:rsid w:val="00A37C51"/>
    <w:rsid w:val="00A37E15"/>
    <w:rsid w:val="00A410B7"/>
    <w:rsid w:val="00A41323"/>
    <w:rsid w:val="00A41B4B"/>
    <w:rsid w:val="00A42758"/>
    <w:rsid w:val="00A4285B"/>
    <w:rsid w:val="00A42BEA"/>
    <w:rsid w:val="00A42C31"/>
    <w:rsid w:val="00A42F5C"/>
    <w:rsid w:val="00A43409"/>
    <w:rsid w:val="00A4366A"/>
    <w:rsid w:val="00A43B65"/>
    <w:rsid w:val="00A44E05"/>
    <w:rsid w:val="00A44E09"/>
    <w:rsid w:val="00A4514B"/>
    <w:rsid w:val="00A45BD7"/>
    <w:rsid w:val="00A45EAE"/>
    <w:rsid w:val="00A4602E"/>
    <w:rsid w:val="00A50681"/>
    <w:rsid w:val="00A50733"/>
    <w:rsid w:val="00A5095D"/>
    <w:rsid w:val="00A511EB"/>
    <w:rsid w:val="00A5150E"/>
    <w:rsid w:val="00A5197A"/>
    <w:rsid w:val="00A52B8E"/>
    <w:rsid w:val="00A53008"/>
    <w:rsid w:val="00A53DFD"/>
    <w:rsid w:val="00A54BF0"/>
    <w:rsid w:val="00A55BFE"/>
    <w:rsid w:val="00A5626A"/>
    <w:rsid w:val="00A56369"/>
    <w:rsid w:val="00A566D1"/>
    <w:rsid w:val="00A56B64"/>
    <w:rsid w:val="00A56C10"/>
    <w:rsid w:val="00A56D5F"/>
    <w:rsid w:val="00A5746E"/>
    <w:rsid w:val="00A574EB"/>
    <w:rsid w:val="00A60244"/>
    <w:rsid w:val="00A60706"/>
    <w:rsid w:val="00A61074"/>
    <w:rsid w:val="00A612BE"/>
    <w:rsid w:val="00A612F2"/>
    <w:rsid w:val="00A617F2"/>
    <w:rsid w:val="00A620DA"/>
    <w:rsid w:val="00A6283D"/>
    <w:rsid w:val="00A62885"/>
    <w:rsid w:val="00A635D8"/>
    <w:rsid w:val="00A63B1A"/>
    <w:rsid w:val="00A642C4"/>
    <w:rsid w:val="00A6491B"/>
    <w:rsid w:val="00A64B89"/>
    <w:rsid w:val="00A65D54"/>
    <w:rsid w:val="00A66798"/>
    <w:rsid w:val="00A670A1"/>
    <w:rsid w:val="00A678FA"/>
    <w:rsid w:val="00A67C1E"/>
    <w:rsid w:val="00A67C28"/>
    <w:rsid w:val="00A67C75"/>
    <w:rsid w:val="00A7032B"/>
    <w:rsid w:val="00A71EDF"/>
    <w:rsid w:val="00A723E2"/>
    <w:rsid w:val="00A727BF"/>
    <w:rsid w:val="00A72B0D"/>
    <w:rsid w:val="00A72F57"/>
    <w:rsid w:val="00A72F5C"/>
    <w:rsid w:val="00A72FBF"/>
    <w:rsid w:val="00A731F3"/>
    <w:rsid w:val="00A732E3"/>
    <w:rsid w:val="00A7357D"/>
    <w:rsid w:val="00A737E3"/>
    <w:rsid w:val="00A73861"/>
    <w:rsid w:val="00A73F5F"/>
    <w:rsid w:val="00A74C80"/>
    <w:rsid w:val="00A75C0C"/>
    <w:rsid w:val="00A76271"/>
    <w:rsid w:val="00A7633D"/>
    <w:rsid w:val="00A7649C"/>
    <w:rsid w:val="00A778DF"/>
    <w:rsid w:val="00A7798E"/>
    <w:rsid w:val="00A779EF"/>
    <w:rsid w:val="00A77A0C"/>
    <w:rsid w:val="00A77C61"/>
    <w:rsid w:val="00A8001F"/>
    <w:rsid w:val="00A80671"/>
    <w:rsid w:val="00A80C3D"/>
    <w:rsid w:val="00A80F8C"/>
    <w:rsid w:val="00A8272F"/>
    <w:rsid w:val="00A82B32"/>
    <w:rsid w:val="00A82B34"/>
    <w:rsid w:val="00A82D8A"/>
    <w:rsid w:val="00A82FC0"/>
    <w:rsid w:val="00A83B9B"/>
    <w:rsid w:val="00A83FEF"/>
    <w:rsid w:val="00A84730"/>
    <w:rsid w:val="00A84A34"/>
    <w:rsid w:val="00A84E6E"/>
    <w:rsid w:val="00A850CC"/>
    <w:rsid w:val="00A8538D"/>
    <w:rsid w:val="00A8583E"/>
    <w:rsid w:val="00A85BE5"/>
    <w:rsid w:val="00A8692A"/>
    <w:rsid w:val="00A86D47"/>
    <w:rsid w:val="00A90228"/>
    <w:rsid w:val="00A91092"/>
    <w:rsid w:val="00A911F0"/>
    <w:rsid w:val="00A9188C"/>
    <w:rsid w:val="00A91E34"/>
    <w:rsid w:val="00A920E0"/>
    <w:rsid w:val="00A92677"/>
    <w:rsid w:val="00A92944"/>
    <w:rsid w:val="00A92DD1"/>
    <w:rsid w:val="00A933B9"/>
    <w:rsid w:val="00A933F8"/>
    <w:rsid w:val="00A93AE3"/>
    <w:rsid w:val="00A94447"/>
    <w:rsid w:val="00A944DB"/>
    <w:rsid w:val="00A94D05"/>
    <w:rsid w:val="00A94E6E"/>
    <w:rsid w:val="00A94EE5"/>
    <w:rsid w:val="00A9525F"/>
    <w:rsid w:val="00A953E3"/>
    <w:rsid w:val="00A9593A"/>
    <w:rsid w:val="00A95BE3"/>
    <w:rsid w:val="00A95C18"/>
    <w:rsid w:val="00A9603E"/>
    <w:rsid w:val="00A96124"/>
    <w:rsid w:val="00A9614D"/>
    <w:rsid w:val="00A96857"/>
    <w:rsid w:val="00A968B5"/>
    <w:rsid w:val="00A96B45"/>
    <w:rsid w:val="00A96D12"/>
    <w:rsid w:val="00A9791B"/>
    <w:rsid w:val="00AA109A"/>
    <w:rsid w:val="00AA12C8"/>
    <w:rsid w:val="00AA242D"/>
    <w:rsid w:val="00AA3A5C"/>
    <w:rsid w:val="00AA46BB"/>
    <w:rsid w:val="00AA4DF6"/>
    <w:rsid w:val="00AA5AFE"/>
    <w:rsid w:val="00AA6180"/>
    <w:rsid w:val="00AA6487"/>
    <w:rsid w:val="00AA6701"/>
    <w:rsid w:val="00AA7285"/>
    <w:rsid w:val="00AA7CBD"/>
    <w:rsid w:val="00AA7D82"/>
    <w:rsid w:val="00AB0514"/>
    <w:rsid w:val="00AB08BF"/>
    <w:rsid w:val="00AB0C3F"/>
    <w:rsid w:val="00AB1483"/>
    <w:rsid w:val="00AB160F"/>
    <w:rsid w:val="00AB1845"/>
    <w:rsid w:val="00AB20D5"/>
    <w:rsid w:val="00AB22D8"/>
    <w:rsid w:val="00AB2680"/>
    <w:rsid w:val="00AB2DDE"/>
    <w:rsid w:val="00AB3964"/>
    <w:rsid w:val="00AB3E83"/>
    <w:rsid w:val="00AB4979"/>
    <w:rsid w:val="00AB4CCF"/>
    <w:rsid w:val="00AB4D68"/>
    <w:rsid w:val="00AB5E3B"/>
    <w:rsid w:val="00AB6589"/>
    <w:rsid w:val="00AB6A78"/>
    <w:rsid w:val="00AC16CF"/>
    <w:rsid w:val="00AC20F9"/>
    <w:rsid w:val="00AC2207"/>
    <w:rsid w:val="00AC25B2"/>
    <w:rsid w:val="00AC262B"/>
    <w:rsid w:val="00AC2E04"/>
    <w:rsid w:val="00AC3446"/>
    <w:rsid w:val="00AC352B"/>
    <w:rsid w:val="00AC3A02"/>
    <w:rsid w:val="00AC3D45"/>
    <w:rsid w:val="00AC3EFB"/>
    <w:rsid w:val="00AC4382"/>
    <w:rsid w:val="00AC4516"/>
    <w:rsid w:val="00AC547F"/>
    <w:rsid w:val="00AC5B27"/>
    <w:rsid w:val="00AC6280"/>
    <w:rsid w:val="00AC66BA"/>
    <w:rsid w:val="00AC67F5"/>
    <w:rsid w:val="00AC7547"/>
    <w:rsid w:val="00AC7ED7"/>
    <w:rsid w:val="00AD0064"/>
    <w:rsid w:val="00AD068F"/>
    <w:rsid w:val="00AD0F82"/>
    <w:rsid w:val="00AD209C"/>
    <w:rsid w:val="00AD233D"/>
    <w:rsid w:val="00AD2DBC"/>
    <w:rsid w:val="00AD3148"/>
    <w:rsid w:val="00AD36A8"/>
    <w:rsid w:val="00AD3967"/>
    <w:rsid w:val="00AD43DE"/>
    <w:rsid w:val="00AD48F4"/>
    <w:rsid w:val="00AD4BA8"/>
    <w:rsid w:val="00AD4BF4"/>
    <w:rsid w:val="00AD5326"/>
    <w:rsid w:val="00AD59CD"/>
    <w:rsid w:val="00AD5DA3"/>
    <w:rsid w:val="00AD5DA4"/>
    <w:rsid w:val="00AD6700"/>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DAD"/>
    <w:rsid w:val="00AE3D6D"/>
    <w:rsid w:val="00AE40F9"/>
    <w:rsid w:val="00AE4ACC"/>
    <w:rsid w:val="00AE5823"/>
    <w:rsid w:val="00AE5892"/>
    <w:rsid w:val="00AE5B78"/>
    <w:rsid w:val="00AE5E1F"/>
    <w:rsid w:val="00AE6049"/>
    <w:rsid w:val="00AE6188"/>
    <w:rsid w:val="00AE67C8"/>
    <w:rsid w:val="00AE67F3"/>
    <w:rsid w:val="00AE6DC8"/>
    <w:rsid w:val="00AE703D"/>
    <w:rsid w:val="00AE739C"/>
    <w:rsid w:val="00AE75FA"/>
    <w:rsid w:val="00AE7853"/>
    <w:rsid w:val="00AF0057"/>
    <w:rsid w:val="00AF112F"/>
    <w:rsid w:val="00AF1469"/>
    <w:rsid w:val="00AF1816"/>
    <w:rsid w:val="00AF1E7A"/>
    <w:rsid w:val="00AF24BF"/>
    <w:rsid w:val="00AF30B7"/>
    <w:rsid w:val="00AF3206"/>
    <w:rsid w:val="00AF3619"/>
    <w:rsid w:val="00AF389E"/>
    <w:rsid w:val="00AF392F"/>
    <w:rsid w:val="00AF3A48"/>
    <w:rsid w:val="00AF4144"/>
    <w:rsid w:val="00AF4E39"/>
    <w:rsid w:val="00AF4F08"/>
    <w:rsid w:val="00AF59DF"/>
    <w:rsid w:val="00AF5D09"/>
    <w:rsid w:val="00AF6039"/>
    <w:rsid w:val="00AF6426"/>
    <w:rsid w:val="00AF6869"/>
    <w:rsid w:val="00AF7B77"/>
    <w:rsid w:val="00AF7FED"/>
    <w:rsid w:val="00B001C6"/>
    <w:rsid w:val="00B00581"/>
    <w:rsid w:val="00B00757"/>
    <w:rsid w:val="00B007C8"/>
    <w:rsid w:val="00B00C91"/>
    <w:rsid w:val="00B00CD1"/>
    <w:rsid w:val="00B01505"/>
    <w:rsid w:val="00B02222"/>
    <w:rsid w:val="00B022B1"/>
    <w:rsid w:val="00B030FC"/>
    <w:rsid w:val="00B031EF"/>
    <w:rsid w:val="00B04E0F"/>
    <w:rsid w:val="00B05B74"/>
    <w:rsid w:val="00B05ED5"/>
    <w:rsid w:val="00B062D8"/>
    <w:rsid w:val="00B06441"/>
    <w:rsid w:val="00B06EC0"/>
    <w:rsid w:val="00B07041"/>
    <w:rsid w:val="00B07D33"/>
    <w:rsid w:val="00B10461"/>
    <w:rsid w:val="00B10798"/>
    <w:rsid w:val="00B10FCD"/>
    <w:rsid w:val="00B11887"/>
    <w:rsid w:val="00B11D92"/>
    <w:rsid w:val="00B124C8"/>
    <w:rsid w:val="00B1280C"/>
    <w:rsid w:val="00B134B5"/>
    <w:rsid w:val="00B13A0A"/>
    <w:rsid w:val="00B13B97"/>
    <w:rsid w:val="00B14CC3"/>
    <w:rsid w:val="00B14D83"/>
    <w:rsid w:val="00B14FB5"/>
    <w:rsid w:val="00B15132"/>
    <w:rsid w:val="00B15C6B"/>
    <w:rsid w:val="00B15F57"/>
    <w:rsid w:val="00B160F8"/>
    <w:rsid w:val="00B16DED"/>
    <w:rsid w:val="00B16FCC"/>
    <w:rsid w:val="00B1797C"/>
    <w:rsid w:val="00B20378"/>
    <w:rsid w:val="00B208F0"/>
    <w:rsid w:val="00B209DB"/>
    <w:rsid w:val="00B20E3C"/>
    <w:rsid w:val="00B2107F"/>
    <w:rsid w:val="00B21558"/>
    <w:rsid w:val="00B21A39"/>
    <w:rsid w:val="00B22337"/>
    <w:rsid w:val="00B24084"/>
    <w:rsid w:val="00B2497F"/>
    <w:rsid w:val="00B24C56"/>
    <w:rsid w:val="00B24D6D"/>
    <w:rsid w:val="00B255F1"/>
    <w:rsid w:val="00B259F7"/>
    <w:rsid w:val="00B262A1"/>
    <w:rsid w:val="00B26AEF"/>
    <w:rsid w:val="00B278C6"/>
    <w:rsid w:val="00B27BE8"/>
    <w:rsid w:val="00B3057D"/>
    <w:rsid w:val="00B30790"/>
    <w:rsid w:val="00B30C50"/>
    <w:rsid w:val="00B31751"/>
    <w:rsid w:val="00B317C4"/>
    <w:rsid w:val="00B31EA7"/>
    <w:rsid w:val="00B3238B"/>
    <w:rsid w:val="00B32C1E"/>
    <w:rsid w:val="00B333BB"/>
    <w:rsid w:val="00B33418"/>
    <w:rsid w:val="00B33444"/>
    <w:rsid w:val="00B3466A"/>
    <w:rsid w:val="00B34B86"/>
    <w:rsid w:val="00B3524C"/>
    <w:rsid w:val="00B37220"/>
    <w:rsid w:val="00B40257"/>
    <w:rsid w:val="00B40402"/>
    <w:rsid w:val="00B40BE1"/>
    <w:rsid w:val="00B4131E"/>
    <w:rsid w:val="00B41705"/>
    <w:rsid w:val="00B42167"/>
    <w:rsid w:val="00B424E1"/>
    <w:rsid w:val="00B42CD9"/>
    <w:rsid w:val="00B43404"/>
    <w:rsid w:val="00B4380D"/>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DC5"/>
    <w:rsid w:val="00B51F29"/>
    <w:rsid w:val="00B52880"/>
    <w:rsid w:val="00B53145"/>
    <w:rsid w:val="00B534B3"/>
    <w:rsid w:val="00B534CB"/>
    <w:rsid w:val="00B537D9"/>
    <w:rsid w:val="00B5445D"/>
    <w:rsid w:val="00B55187"/>
    <w:rsid w:val="00B559A5"/>
    <w:rsid w:val="00B55C4B"/>
    <w:rsid w:val="00B55D34"/>
    <w:rsid w:val="00B55DD7"/>
    <w:rsid w:val="00B55EC8"/>
    <w:rsid w:val="00B567A9"/>
    <w:rsid w:val="00B57ABB"/>
    <w:rsid w:val="00B57F3D"/>
    <w:rsid w:val="00B57FBD"/>
    <w:rsid w:val="00B608B3"/>
    <w:rsid w:val="00B61174"/>
    <w:rsid w:val="00B61207"/>
    <w:rsid w:val="00B61366"/>
    <w:rsid w:val="00B615EC"/>
    <w:rsid w:val="00B649C2"/>
    <w:rsid w:val="00B64D6A"/>
    <w:rsid w:val="00B64F68"/>
    <w:rsid w:val="00B66017"/>
    <w:rsid w:val="00B6630A"/>
    <w:rsid w:val="00B6650C"/>
    <w:rsid w:val="00B670C7"/>
    <w:rsid w:val="00B671C1"/>
    <w:rsid w:val="00B70BB7"/>
    <w:rsid w:val="00B70BD3"/>
    <w:rsid w:val="00B711A4"/>
    <w:rsid w:val="00B7141F"/>
    <w:rsid w:val="00B71E3D"/>
    <w:rsid w:val="00B722A0"/>
    <w:rsid w:val="00B724EE"/>
    <w:rsid w:val="00B72CA6"/>
    <w:rsid w:val="00B7382F"/>
    <w:rsid w:val="00B748BB"/>
    <w:rsid w:val="00B74915"/>
    <w:rsid w:val="00B74A92"/>
    <w:rsid w:val="00B74D23"/>
    <w:rsid w:val="00B74D47"/>
    <w:rsid w:val="00B759E1"/>
    <w:rsid w:val="00B765AB"/>
    <w:rsid w:val="00B769F7"/>
    <w:rsid w:val="00B774A3"/>
    <w:rsid w:val="00B82245"/>
    <w:rsid w:val="00B82399"/>
    <w:rsid w:val="00B8274D"/>
    <w:rsid w:val="00B82BD8"/>
    <w:rsid w:val="00B8312C"/>
    <w:rsid w:val="00B8344C"/>
    <w:rsid w:val="00B83FD5"/>
    <w:rsid w:val="00B849B0"/>
    <w:rsid w:val="00B84A3F"/>
    <w:rsid w:val="00B84B76"/>
    <w:rsid w:val="00B851C4"/>
    <w:rsid w:val="00B853DE"/>
    <w:rsid w:val="00B85BB1"/>
    <w:rsid w:val="00B86355"/>
    <w:rsid w:val="00B86D62"/>
    <w:rsid w:val="00B87545"/>
    <w:rsid w:val="00B87996"/>
    <w:rsid w:val="00B87EC4"/>
    <w:rsid w:val="00B909AA"/>
    <w:rsid w:val="00B909AD"/>
    <w:rsid w:val="00B90A61"/>
    <w:rsid w:val="00B90C54"/>
    <w:rsid w:val="00B90FAC"/>
    <w:rsid w:val="00B91015"/>
    <w:rsid w:val="00B915AE"/>
    <w:rsid w:val="00B91961"/>
    <w:rsid w:val="00B919F8"/>
    <w:rsid w:val="00B91D40"/>
    <w:rsid w:val="00B930CF"/>
    <w:rsid w:val="00B93398"/>
    <w:rsid w:val="00B93758"/>
    <w:rsid w:val="00B93D7E"/>
    <w:rsid w:val="00B9496C"/>
    <w:rsid w:val="00B94D5E"/>
    <w:rsid w:val="00B94E4D"/>
    <w:rsid w:val="00B957B2"/>
    <w:rsid w:val="00B95895"/>
    <w:rsid w:val="00B95CF1"/>
    <w:rsid w:val="00B95FC2"/>
    <w:rsid w:val="00B9656D"/>
    <w:rsid w:val="00B967F9"/>
    <w:rsid w:val="00B968B5"/>
    <w:rsid w:val="00B96E97"/>
    <w:rsid w:val="00B97228"/>
    <w:rsid w:val="00B97703"/>
    <w:rsid w:val="00BA02B4"/>
    <w:rsid w:val="00BA06E4"/>
    <w:rsid w:val="00BA0949"/>
    <w:rsid w:val="00BA0B9F"/>
    <w:rsid w:val="00BA0D5C"/>
    <w:rsid w:val="00BA0E26"/>
    <w:rsid w:val="00BA112F"/>
    <w:rsid w:val="00BA140D"/>
    <w:rsid w:val="00BA1566"/>
    <w:rsid w:val="00BA1718"/>
    <w:rsid w:val="00BA1B95"/>
    <w:rsid w:val="00BA24A5"/>
    <w:rsid w:val="00BA2580"/>
    <w:rsid w:val="00BA2BB8"/>
    <w:rsid w:val="00BA31DE"/>
    <w:rsid w:val="00BA32E8"/>
    <w:rsid w:val="00BA38CF"/>
    <w:rsid w:val="00BA3AC1"/>
    <w:rsid w:val="00BA3AFC"/>
    <w:rsid w:val="00BA3B6C"/>
    <w:rsid w:val="00BA4C8A"/>
    <w:rsid w:val="00BA4CB1"/>
    <w:rsid w:val="00BA4DC2"/>
    <w:rsid w:val="00BA51D9"/>
    <w:rsid w:val="00BA5708"/>
    <w:rsid w:val="00BA573A"/>
    <w:rsid w:val="00BA5B97"/>
    <w:rsid w:val="00BA614F"/>
    <w:rsid w:val="00BA6E04"/>
    <w:rsid w:val="00BA7D9F"/>
    <w:rsid w:val="00BB0B1E"/>
    <w:rsid w:val="00BB0F2D"/>
    <w:rsid w:val="00BB10FD"/>
    <w:rsid w:val="00BB1392"/>
    <w:rsid w:val="00BB267B"/>
    <w:rsid w:val="00BB3366"/>
    <w:rsid w:val="00BB4175"/>
    <w:rsid w:val="00BB4660"/>
    <w:rsid w:val="00BB491D"/>
    <w:rsid w:val="00BB4AC2"/>
    <w:rsid w:val="00BB4AD3"/>
    <w:rsid w:val="00BB4BB8"/>
    <w:rsid w:val="00BB5132"/>
    <w:rsid w:val="00BB5B70"/>
    <w:rsid w:val="00BB6CF5"/>
    <w:rsid w:val="00BB6FEA"/>
    <w:rsid w:val="00BB7356"/>
    <w:rsid w:val="00BB7928"/>
    <w:rsid w:val="00BB7E97"/>
    <w:rsid w:val="00BC0042"/>
    <w:rsid w:val="00BC0B59"/>
    <w:rsid w:val="00BC1497"/>
    <w:rsid w:val="00BC2A5D"/>
    <w:rsid w:val="00BC2BAF"/>
    <w:rsid w:val="00BC2D47"/>
    <w:rsid w:val="00BC2EB2"/>
    <w:rsid w:val="00BC32B3"/>
    <w:rsid w:val="00BC3571"/>
    <w:rsid w:val="00BC3656"/>
    <w:rsid w:val="00BC38F9"/>
    <w:rsid w:val="00BC3CCF"/>
    <w:rsid w:val="00BC3E76"/>
    <w:rsid w:val="00BC4516"/>
    <w:rsid w:val="00BC494F"/>
    <w:rsid w:val="00BC5045"/>
    <w:rsid w:val="00BC6589"/>
    <w:rsid w:val="00BC6842"/>
    <w:rsid w:val="00BC6918"/>
    <w:rsid w:val="00BC6C07"/>
    <w:rsid w:val="00BC6F32"/>
    <w:rsid w:val="00BC7460"/>
    <w:rsid w:val="00BD09EB"/>
    <w:rsid w:val="00BD0D3E"/>
    <w:rsid w:val="00BD0E77"/>
    <w:rsid w:val="00BD0EE4"/>
    <w:rsid w:val="00BD11DD"/>
    <w:rsid w:val="00BD13F4"/>
    <w:rsid w:val="00BD17BB"/>
    <w:rsid w:val="00BD1D84"/>
    <w:rsid w:val="00BD1DDF"/>
    <w:rsid w:val="00BD224D"/>
    <w:rsid w:val="00BD2321"/>
    <w:rsid w:val="00BD26E1"/>
    <w:rsid w:val="00BD2798"/>
    <w:rsid w:val="00BD37D1"/>
    <w:rsid w:val="00BD3E47"/>
    <w:rsid w:val="00BD4C9F"/>
    <w:rsid w:val="00BD5726"/>
    <w:rsid w:val="00BD5C00"/>
    <w:rsid w:val="00BD61A6"/>
    <w:rsid w:val="00BD650E"/>
    <w:rsid w:val="00BD6BB9"/>
    <w:rsid w:val="00BE072E"/>
    <w:rsid w:val="00BE0767"/>
    <w:rsid w:val="00BE0936"/>
    <w:rsid w:val="00BE158A"/>
    <w:rsid w:val="00BE1B68"/>
    <w:rsid w:val="00BE1EBB"/>
    <w:rsid w:val="00BE2110"/>
    <w:rsid w:val="00BE21AB"/>
    <w:rsid w:val="00BE242F"/>
    <w:rsid w:val="00BE296E"/>
    <w:rsid w:val="00BE33E7"/>
    <w:rsid w:val="00BE3A14"/>
    <w:rsid w:val="00BE3B73"/>
    <w:rsid w:val="00BE3BC1"/>
    <w:rsid w:val="00BE50F2"/>
    <w:rsid w:val="00BE5936"/>
    <w:rsid w:val="00BE601C"/>
    <w:rsid w:val="00BE6542"/>
    <w:rsid w:val="00BE6B89"/>
    <w:rsid w:val="00BE6C05"/>
    <w:rsid w:val="00BE6DB4"/>
    <w:rsid w:val="00BE6F84"/>
    <w:rsid w:val="00BF085E"/>
    <w:rsid w:val="00BF0A0B"/>
    <w:rsid w:val="00BF12DD"/>
    <w:rsid w:val="00BF1E09"/>
    <w:rsid w:val="00BF29F0"/>
    <w:rsid w:val="00BF2CF8"/>
    <w:rsid w:val="00BF365A"/>
    <w:rsid w:val="00BF3940"/>
    <w:rsid w:val="00BF41F1"/>
    <w:rsid w:val="00BF4222"/>
    <w:rsid w:val="00BF423C"/>
    <w:rsid w:val="00BF4781"/>
    <w:rsid w:val="00BF4DDA"/>
    <w:rsid w:val="00BF5218"/>
    <w:rsid w:val="00BF56A7"/>
    <w:rsid w:val="00BF56E9"/>
    <w:rsid w:val="00BF58E1"/>
    <w:rsid w:val="00BF69A1"/>
    <w:rsid w:val="00BF72E0"/>
    <w:rsid w:val="00BF7569"/>
    <w:rsid w:val="00C00292"/>
    <w:rsid w:val="00C00880"/>
    <w:rsid w:val="00C0132B"/>
    <w:rsid w:val="00C014E8"/>
    <w:rsid w:val="00C022A2"/>
    <w:rsid w:val="00C0246F"/>
    <w:rsid w:val="00C02621"/>
    <w:rsid w:val="00C029BB"/>
    <w:rsid w:val="00C0301A"/>
    <w:rsid w:val="00C03835"/>
    <w:rsid w:val="00C03962"/>
    <w:rsid w:val="00C03B8A"/>
    <w:rsid w:val="00C03BFF"/>
    <w:rsid w:val="00C03D70"/>
    <w:rsid w:val="00C04458"/>
    <w:rsid w:val="00C04AF3"/>
    <w:rsid w:val="00C04D00"/>
    <w:rsid w:val="00C0548F"/>
    <w:rsid w:val="00C06200"/>
    <w:rsid w:val="00C064D9"/>
    <w:rsid w:val="00C06527"/>
    <w:rsid w:val="00C07397"/>
    <w:rsid w:val="00C07F97"/>
    <w:rsid w:val="00C100A3"/>
    <w:rsid w:val="00C100CE"/>
    <w:rsid w:val="00C107B2"/>
    <w:rsid w:val="00C11315"/>
    <w:rsid w:val="00C11441"/>
    <w:rsid w:val="00C12E1E"/>
    <w:rsid w:val="00C132BB"/>
    <w:rsid w:val="00C1380B"/>
    <w:rsid w:val="00C1386F"/>
    <w:rsid w:val="00C13B69"/>
    <w:rsid w:val="00C13C2C"/>
    <w:rsid w:val="00C14321"/>
    <w:rsid w:val="00C14F63"/>
    <w:rsid w:val="00C15389"/>
    <w:rsid w:val="00C156E0"/>
    <w:rsid w:val="00C15CF3"/>
    <w:rsid w:val="00C16590"/>
    <w:rsid w:val="00C16B46"/>
    <w:rsid w:val="00C16C4D"/>
    <w:rsid w:val="00C170B6"/>
    <w:rsid w:val="00C17653"/>
    <w:rsid w:val="00C17823"/>
    <w:rsid w:val="00C17D29"/>
    <w:rsid w:val="00C20322"/>
    <w:rsid w:val="00C206BE"/>
    <w:rsid w:val="00C21271"/>
    <w:rsid w:val="00C21742"/>
    <w:rsid w:val="00C217A0"/>
    <w:rsid w:val="00C217ED"/>
    <w:rsid w:val="00C21CD8"/>
    <w:rsid w:val="00C2267D"/>
    <w:rsid w:val="00C22BE8"/>
    <w:rsid w:val="00C22EE9"/>
    <w:rsid w:val="00C22F55"/>
    <w:rsid w:val="00C232DE"/>
    <w:rsid w:val="00C23614"/>
    <w:rsid w:val="00C23890"/>
    <w:rsid w:val="00C239A3"/>
    <w:rsid w:val="00C23B67"/>
    <w:rsid w:val="00C23B87"/>
    <w:rsid w:val="00C240CA"/>
    <w:rsid w:val="00C24291"/>
    <w:rsid w:val="00C2434E"/>
    <w:rsid w:val="00C244C0"/>
    <w:rsid w:val="00C24CC2"/>
    <w:rsid w:val="00C253B9"/>
    <w:rsid w:val="00C26941"/>
    <w:rsid w:val="00C26D37"/>
    <w:rsid w:val="00C300E0"/>
    <w:rsid w:val="00C3011C"/>
    <w:rsid w:val="00C30439"/>
    <w:rsid w:val="00C30565"/>
    <w:rsid w:val="00C30BE3"/>
    <w:rsid w:val="00C30CB8"/>
    <w:rsid w:val="00C3142C"/>
    <w:rsid w:val="00C31B59"/>
    <w:rsid w:val="00C31D28"/>
    <w:rsid w:val="00C327A8"/>
    <w:rsid w:val="00C32D4D"/>
    <w:rsid w:val="00C333B0"/>
    <w:rsid w:val="00C33ED6"/>
    <w:rsid w:val="00C3587A"/>
    <w:rsid w:val="00C3599E"/>
    <w:rsid w:val="00C35A28"/>
    <w:rsid w:val="00C35C73"/>
    <w:rsid w:val="00C361A1"/>
    <w:rsid w:val="00C36DE3"/>
    <w:rsid w:val="00C37921"/>
    <w:rsid w:val="00C40DED"/>
    <w:rsid w:val="00C4101E"/>
    <w:rsid w:val="00C413C2"/>
    <w:rsid w:val="00C4147A"/>
    <w:rsid w:val="00C41679"/>
    <w:rsid w:val="00C4189B"/>
    <w:rsid w:val="00C41B1B"/>
    <w:rsid w:val="00C42049"/>
    <w:rsid w:val="00C424D1"/>
    <w:rsid w:val="00C42B8A"/>
    <w:rsid w:val="00C42FBE"/>
    <w:rsid w:val="00C43FDE"/>
    <w:rsid w:val="00C460F5"/>
    <w:rsid w:val="00C46BFA"/>
    <w:rsid w:val="00C46E62"/>
    <w:rsid w:val="00C477D8"/>
    <w:rsid w:val="00C47D82"/>
    <w:rsid w:val="00C501FB"/>
    <w:rsid w:val="00C50831"/>
    <w:rsid w:val="00C50ACD"/>
    <w:rsid w:val="00C50EA4"/>
    <w:rsid w:val="00C50FD7"/>
    <w:rsid w:val="00C51618"/>
    <w:rsid w:val="00C51968"/>
    <w:rsid w:val="00C52D15"/>
    <w:rsid w:val="00C5320D"/>
    <w:rsid w:val="00C5355A"/>
    <w:rsid w:val="00C53E4B"/>
    <w:rsid w:val="00C53EA3"/>
    <w:rsid w:val="00C5473C"/>
    <w:rsid w:val="00C55F33"/>
    <w:rsid w:val="00C56242"/>
    <w:rsid w:val="00C56464"/>
    <w:rsid w:val="00C567E4"/>
    <w:rsid w:val="00C568BA"/>
    <w:rsid w:val="00C56CEA"/>
    <w:rsid w:val="00C572A1"/>
    <w:rsid w:val="00C57431"/>
    <w:rsid w:val="00C57BCF"/>
    <w:rsid w:val="00C606D5"/>
    <w:rsid w:val="00C60E41"/>
    <w:rsid w:val="00C6136B"/>
    <w:rsid w:val="00C614F1"/>
    <w:rsid w:val="00C61C9D"/>
    <w:rsid w:val="00C623C5"/>
    <w:rsid w:val="00C63971"/>
    <w:rsid w:val="00C65003"/>
    <w:rsid w:val="00C65C80"/>
    <w:rsid w:val="00C6644F"/>
    <w:rsid w:val="00C673D9"/>
    <w:rsid w:val="00C67927"/>
    <w:rsid w:val="00C7005A"/>
    <w:rsid w:val="00C70B42"/>
    <w:rsid w:val="00C70D52"/>
    <w:rsid w:val="00C7181A"/>
    <w:rsid w:val="00C71BB7"/>
    <w:rsid w:val="00C7255C"/>
    <w:rsid w:val="00C726BD"/>
    <w:rsid w:val="00C72822"/>
    <w:rsid w:val="00C72F95"/>
    <w:rsid w:val="00C72FCF"/>
    <w:rsid w:val="00C73004"/>
    <w:rsid w:val="00C73AEB"/>
    <w:rsid w:val="00C747AF"/>
    <w:rsid w:val="00C750C1"/>
    <w:rsid w:val="00C7549A"/>
    <w:rsid w:val="00C75571"/>
    <w:rsid w:val="00C75601"/>
    <w:rsid w:val="00C756D8"/>
    <w:rsid w:val="00C762C8"/>
    <w:rsid w:val="00C77066"/>
    <w:rsid w:val="00C7758B"/>
    <w:rsid w:val="00C7780F"/>
    <w:rsid w:val="00C77F13"/>
    <w:rsid w:val="00C80AE7"/>
    <w:rsid w:val="00C8186F"/>
    <w:rsid w:val="00C81B1F"/>
    <w:rsid w:val="00C822F6"/>
    <w:rsid w:val="00C826CE"/>
    <w:rsid w:val="00C82795"/>
    <w:rsid w:val="00C8362B"/>
    <w:rsid w:val="00C83FA2"/>
    <w:rsid w:val="00C843A0"/>
    <w:rsid w:val="00C84571"/>
    <w:rsid w:val="00C84723"/>
    <w:rsid w:val="00C84E70"/>
    <w:rsid w:val="00C84EB2"/>
    <w:rsid w:val="00C85287"/>
    <w:rsid w:val="00C852CB"/>
    <w:rsid w:val="00C852FA"/>
    <w:rsid w:val="00C85398"/>
    <w:rsid w:val="00C853C2"/>
    <w:rsid w:val="00C8542C"/>
    <w:rsid w:val="00C86830"/>
    <w:rsid w:val="00C869E9"/>
    <w:rsid w:val="00C874C0"/>
    <w:rsid w:val="00C875A3"/>
    <w:rsid w:val="00C9044F"/>
    <w:rsid w:val="00C908EE"/>
    <w:rsid w:val="00C91209"/>
    <w:rsid w:val="00C919BC"/>
    <w:rsid w:val="00C924A1"/>
    <w:rsid w:val="00C95B2C"/>
    <w:rsid w:val="00C95BF8"/>
    <w:rsid w:val="00C95D2C"/>
    <w:rsid w:val="00C96481"/>
    <w:rsid w:val="00C96AFA"/>
    <w:rsid w:val="00C96FA0"/>
    <w:rsid w:val="00C97533"/>
    <w:rsid w:val="00C977CE"/>
    <w:rsid w:val="00CA2370"/>
    <w:rsid w:val="00CA2A2D"/>
    <w:rsid w:val="00CA3CBE"/>
    <w:rsid w:val="00CA3EBD"/>
    <w:rsid w:val="00CA3FA9"/>
    <w:rsid w:val="00CA45BB"/>
    <w:rsid w:val="00CA45F2"/>
    <w:rsid w:val="00CA487F"/>
    <w:rsid w:val="00CA4937"/>
    <w:rsid w:val="00CA4BE1"/>
    <w:rsid w:val="00CA4D30"/>
    <w:rsid w:val="00CA51D5"/>
    <w:rsid w:val="00CA5272"/>
    <w:rsid w:val="00CA539E"/>
    <w:rsid w:val="00CA5576"/>
    <w:rsid w:val="00CA5F2C"/>
    <w:rsid w:val="00CA7782"/>
    <w:rsid w:val="00CA77D2"/>
    <w:rsid w:val="00CA79BB"/>
    <w:rsid w:val="00CB1383"/>
    <w:rsid w:val="00CB25EE"/>
    <w:rsid w:val="00CB2C16"/>
    <w:rsid w:val="00CB2EE7"/>
    <w:rsid w:val="00CB321F"/>
    <w:rsid w:val="00CB3930"/>
    <w:rsid w:val="00CB3F75"/>
    <w:rsid w:val="00CB41FA"/>
    <w:rsid w:val="00CB515E"/>
    <w:rsid w:val="00CB544E"/>
    <w:rsid w:val="00CB5D42"/>
    <w:rsid w:val="00CB5F2F"/>
    <w:rsid w:val="00CB663A"/>
    <w:rsid w:val="00CB6883"/>
    <w:rsid w:val="00CB72FA"/>
    <w:rsid w:val="00CB73DF"/>
    <w:rsid w:val="00CC0940"/>
    <w:rsid w:val="00CC142E"/>
    <w:rsid w:val="00CC14F2"/>
    <w:rsid w:val="00CC24A8"/>
    <w:rsid w:val="00CC2B44"/>
    <w:rsid w:val="00CC2E3A"/>
    <w:rsid w:val="00CC300B"/>
    <w:rsid w:val="00CC37A6"/>
    <w:rsid w:val="00CC37FD"/>
    <w:rsid w:val="00CC39F6"/>
    <w:rsid w:val="00CC3E0D"/>
    <w:rsid w:val="00CC40B3"/>
    <w:rsid w:val="00CC464A"/>
    <w:rsid w:val="00CC4D58"/>
    <w:rsid w:val="00CC4E60"/>
    <w:rsid w:val="00CC507B"/>
    <w:rsid w:val="00CC521D"/>
    <w:rsid w:val="00CC56DD"/>
    <w:rsid w:val="00CC6F6B"/>
    <w:rsid w:val="00CC7057"/>
    <w:rsid w:val="00CC761B"/>
    <w:rsid w:val="00CC778D"/>
    <w:rsid w:val="00CC79B0"/>
    <w:rsid w:val="00CC7B85"/>
    <w:rsid w:val="00CD00A6"/>
    <w:rsid w:val="00CD17C7"/>
    <w:rsid w:val="00CD17DD"/>
    <w:rsid w:val="00CD21C1"/>
    <w:rsid w:val="00CD252D"/>
    <w:rsid w:val="00CD3300"/>
    <w:rsid w:val="00CD3A86"/>
    <w:rsid w:val="00CD3D56"/>
    <w:rsid w:val="00CD3E4D"/>
    <w:rsid w:val="00CD49E5"/>
    <w:rsid w:val="00CD5A05"/>
    <w:rsid w:val="00CD5D60"/>
    <w:rsid w:val="00CD6F6E"/>
    <w:rsid w:val="00CD7607"/>
    <w:rsid w:val="00CD7A4E"/>
    <w:rsid w:val="00CD7E36"/>
    <w:rsid w:val="00CE0534"/>
    <w:rsid w:val="00CE09B2"/>
    <w:rsid w:val="00CE0C79"/>
    <w:rsid w:val="00CE14AA"/>
    <w:rsid w:val="00CE14B8"/>
    <w:rsid w:val="00CE2101"/>
    <w:rsid w:val="00CE275E"/>
    <w:rsid w:val="00CE2795"/>
    <w:rsid w:val="00CE4216"/>
    <w:rsid w:val="00CE4611"/>
    <w:rsid w:val="00CE50FA"/>
    <w:rsid w:val="00CE5116"/>
    <w:rsid w:val="00CE5A67"/>
    <w:rsid w:val="00CE5B83"/>
    <w:rsid w:val="00CE5E2F"/>
    <w:rsid w:val="00CE67EE"/>
    <w:rsid w:val="00CE7023"/>
    <w:rsid w:val="00CE7CE0"/>
    <w:rsid w:val="00CF0477"/>
    <w:rsid w:val="00CF095E"/>
    <w:rsid w:val="00CF0EB5"/>
    <w:rsid w:val="00CF0ED8"/>
    <w:rsid w:val="00CF0F98"/>
    <w:rsid w:val="00CF179D"/>
    <w:rsid w:val="00CF20A9"/>
    <w:rsid w:val="00CF238A"/>
    <w:rsid w:val="00CF2574"/>
    <w:rsid w:val="00CF3544"/>
    <w:rsid w:val="00CF354C"/>
    <w:rsid w:val="00CF46B8"/>
    <w:rsid w:val="00CF4E05"/>
    <w:rsid w:val="00CF644E"/>
    <w:rsid w:val="00CF6785"/>
    <w:rsid w:val="00CF70DE"/>
    <w:rsid w:val="00CF754D"/>
    <w:rsid w:val="00CF79E2"/>
    <w:rsid w:val="00D0112C"/>
    <w:rsid w:val="00D0144D"/>
    <w:rsid w:val="00D01676"/>
    <w:rsid w:val="00D017A2"/>
    <w:rsid w:val="00D018FB"/>
    <w:rsid w:val="00D01B9D"/>
    <w:rsid w:val="00D01C27"/>
    <w:rsid w:val="00D01CC7"/>
    <w:rsid w:val="00D0220B"/>
    <w:rsid w:val="00D02D8A"/>
    <w:rsid w:val="00D03021"/>
    <w:rsid w:val="00D0321F"/>
    <w:rsid w:val="00D03B81"/>
    <w:rsid w:val="00D03DE5"/>
    <w:rsid w:val="00D04048"/>
    <w:rsid w:val="00D04A7B"/>
    <w:rsid w:val="00D04D78"/>
    <w:rsid w:val="00D053A9"/>
    <w:rsid w:val="00D0589B"/>
    <w:rsid w:val="00D059B3"/>
    <w:rsid w:val="00D0675E"/>
    <w:rsid w:val="00D07201"/>
    <w:rsid w:val="00D074FF"/>
    <w:rsid w:val="00D10F95"/>
    <w:rsid w:val="00D11442"/>
    <w:rsid w:val="00D11646"/>
    <w:rsid w:val="00D12074"/>
    <w:rsid w:val="00D127D9"/>
    <w:rsid w:val="00D13478"/>
    <w:rsid w:val="00D1348D"/>
    <w:rsid w:val="00D13623"/>
    <w:rsid w:val="00D15282"/>
    <w:rsid w:val="00D1543E"/>
    <w:rsid w:val="00D15F87"/>
    <w:rsid w:val="00D15FD3"/>
    <w:rsid w:val="00D17A47"/>
    <w:rsid w:val="00D201A7"/>
    <w:rsid w:val="00D203E0"/>
    <w:rsid w:val="00D206D0"/>
    <w:rsid w:val="00D218F0"/>
    <w:rsid w:val="00D21AD7"/>
    <w:rsid w:val="00D21C81"/>
    <w:rsid w:val="00D2260B"/>
    <w:rsid w:val="00D2261D"/>
    <w:rsid w:val="00D230EF"/>
    <w:rsid w:val="00D2327F"/>
    <w:rsid w:val="00D23D12"/>
    <w:rsid w:val="00D244E2"/>
    <w:rsid w:val="00D24780"/>
    <w:rsid w:val="00D252B9"/>
    <w:rsid w:val="00D25C2A"/>
    <w:rsid w:val="00D25FEA"/>
    <w:rsid w:val="00D26422"/>
    <w:rsid w:val="00D26588"/>
    <w:rsid w:val="00D26905"/>
    <w:rsid w:val="00D26E35"/>
    <w:rsid w:val="00D271B3"/>
    <w:rsid w:val="00D271B8"/>
    <w:rsid w:val="00D27479"/>
    <w:rsid w:val="00D2761F"/>
    <w:rsid w:val="00D30260"/>
    <w:rsid w:val="00D306CD"/>
    <w:rsid w:val="00D30F76"/>
    <w:rsid w:val="00D3153C"/>
    <w:rsid w:val="00D3172B"/>
    <w:rsid w:val="00D31AFF"/>
    <w:rsid w:val="00D323DF"/>
    <w:rsid w:val="00D32D81"/>
    <w:rsid w:val="00D33D04"/>
    <w:rsid w:val="00D343D1"/>
    <w:rsid w:val="00D34651"/>
    <w:rsid w:val="00D34682"/>
    <w:rsid w:val="00D349D7"/>
    <w:rsid w:val="00D34A8B"/>
    <w:rsid w:val="00D34E50"/>
    <w:rsid w:val="00D3502D"/>
    <w:rsid w:val="00D35330"/>
    <w:rsid w:val="00D35943"/>
    <w:rsid w:val="00D36873"/>
    <w:rsid w:val="00D36914"/>
    <w:rsid w:val="00D36F84"/>
    <w:rsid w:val="00D3741D"/>
    <w:rsid w:val="00D374C9"/>
    <w:rsid w:val="00D401DC"/>
    <w:rsid w:val="00D42065"/>
    <w:rsid w:val="00D42965"/>
    <w:rsid w:val="00D42EA2"/>
    <w:rsid w:val="00D4324F"/>
    <w:rsid w:val="00D433D8"/>
    <w:rsid w:val="00D435B1"/>
    <w:rsid w:val="00D437BB"/>
    <w:rsid w:val="00D43D9C"/>
    <w:rsid w:val="00D44BD5"/>
    <w:rsid w:val="00D44BEE"/>
    <w:rsid w:val="00D4570D"/>
    <w:rsid w:val="00D460BD"/>
    <w:rsid w:val="00D46797"/>
    <w:rsid w:val="00D46F38"/>
    <w:rsid w:val="00D473BC"/>
    <w:rsid w:val="00D47685"/>
    <w:rsid w:val="00D503EB"/>
    <w:rsid w:val="00D5093F"/>
    <w:rsid w:val="00D513E5"/>
    <w:rsid w:val="00D5140D"/>
    <w:rsid w:val="00D5182D"/>
    <w:rsid w:val="00D51998"/>
    <w:rsid w:val="00D51E30"/>
    <w:rsid w:val="00D51F71"/>
    <w:rsid w:val="00D51F91"/>
    <w:rsid w:val="00D52091"/>
    <w:rsid w:val="00D52758"/>
    <w:rsid w:val="00D52A1C"/>
    <w:rsid w:val="00D52CD3"/>
    <w:rsid w:val="00D53858"/>
    <w:rsid w:val="00D53B5F"/>
    <w:rsid w:val="00D54155"/>
    <w:rsid w:val="00D541CE"/>
    <w:rsid w:val="00D5435F"/>
    <w:rsid w:val="00D54597"/>
    <w:rsid w:val="00D545A3"/>
    <w:rsid w:val="00D54C6D"/>
    <w:rsid w:val="00D54C85"/>
    <w:rsid w:val="00D54CF9"/>
    <w:rsid w:val="00D54E26"/>
    <w:rsid w:val="00D54EDC"/>
    <w:rsid w:val="00D55861"/>
    <w:rsid w:val="00D55A18"/>
    <w:rsid w:val="00D55A99"/>
    <w:rsid w:val="00D56A46"/>
    <w:rsid w:val="00D56D47"/>
    <w:rsid w:val="00D57709"/>
    <w:rsid w:val="00D6050C"/>
    <w:rsid w:val="00D60659"/>
    <w:rsid w:val="00D60EA4"/>
    <w:rsid w:val="00D613C8"/>
    <w:rsid w:val="00D62688"/>
    <w:rsid w:val="00D62761"/>
    <w:rsid w:val="00D62900"/>
    <w:rsid w:val="00D63552"/>
    <w:rsid w:val="00D637B0"/>
    <w:rsid w:val="00D6423A"/>
    <w:rsid w:val="00D65368"/>
    <w:rsid w:val="00D65492"/>
    <w:rsid w:val="00D6567D"/>
    <w:rsid w:val="00D6598A"/>
    <w:rsid w:val="00D65F44"/>
    <w:rsid w:val="00D66379"/>
    <w:rsid w:val="00D66772"/>
    <w:rsid w:val="00D66A3D"/>
    <w:rsid w:val="00D66E04"/>
    <w:rsid w:val="00D67092"/>
    <w:rsid w:val="00D673B5"/>
    <w:rsid w:val="00D67A91"/>
    <w:rsid w:val="00D67D34"/>
    <w:rsid w:val="00D7029E"/>
    <w:rsid w:val="00D70A9B"/>
    <w:rsid w:val="00D70B0A"/>
    <w:rsid w:val="00D70BB2"/>
    <w:rsid w:val="00D710FA"/>
    <w:rsid w:val="00D71301"/>
    <w:rsid w:val="00D71C5D"/>
    <w:rsid w:val="00D72227"/>
    <w:rsid w:val="00D7231D"/>
    <w:rsid w:val="00D724F4"/>
    <w:rsid w:val="00D72803"/>
    <w:rsid w:val="00D73852"/>
    <w:rsid w:val="00D74837"/>
    <w:rsid w:val="00D74998"/>
    <w:rsid w:val="00D76067"/>
    <w:rsid w:val="00D761C3"/>
    <w:rsid w:val="00D761F2"/>
    <w:rsid w:val="00D763FC"/>
    <w:rsid w:val="00D76B55"/>
    <w:rsid w:val="00D76B9A"/>
    <w:rsid w:val="00D7738E"/>
    <w:rsid w:val="00D775C4"/>
    <w:rsid w:val="00D77683"/>
    <w:rsid w:val="00D776A2"/>
    <w:rsid w:val="00D77741"/>
    <w:rsid w:val="00D77C8C"/>
    <w:rsid w:val="00D805EF"/>
    <w:rsid w:val="00D81B6C"/>
    <w:rsid w:val="00D82189"/>
    <w:rsid w:val="00D823E2"/>
    <w:rsid w:val="00D82862"/>
    <w:rsid w:val="00D82EC0"/>
    <w:rsid w:val="00D8335F"/>
    <w:rsid w:val="00D836D8"/>
    <w:rsid w:val="00D83805"/>
    <w:rsid w:val="00D85ABC"/>
    <w:rsid w:val="00D863B1"/>
    <w:rsid w:val="00D866AC"/>
    <w:rsid w:val="00D86A2D"/>
    <w:rsid w:val="00D86F0D"/>
    <w:rsid w:val="00D871CD"/>
    <w:rsid w:val="00D875D7"/>
    <w:rsid w:val="00D87694"/>
    <w:rsid w:val="00D9059E"/>
    <w:rsid w:val="00D90D27"/>
    <w:rsid w:val="00D90F82"/>
    <w:rsid w:val="00D91D40"/>
    <w:rsid w:val="00D9246B"/>
    <w:rsid w:val="00D9252A"/>
    <w:rsid w:val="00D926C9"/>
    <w:rsid w:val="00D93092"/>
    <w:rsid w:val="00D930FE"/>
    <w:rsid w:val="00D93140"/>
    <w:rsid w:val="00D93842"/>
    <w:rsid w:val="00D93E72"/>
    <w:rsid w:val="00D943C3"/>
    <w:rsid w:val="00D94C41"/>
    <w:rsid w:val="00D94F67"/>
    <w:rsid w:val="00D9571A"/>
    <w:rsid w:val="00D958E0"/>
    <w:rsid w:val="00D96076"/>
    <w:rsid w:val="00D968BF"/>
    <w:rsid w:val="00D96E02"/>
    <w:rsid w:val="00D974B0"/>
    <w:rsid w:val="00D9776A"/>
    <w:rsid w:val="00DA0B40"/>
    <w:rsid w:val="00DA0F5D"/>
    <w:rsid w:val="00DA0F98"/>
    <w:rsid w:val="00DA103F"/>
    <w:rsid w:val="00DA12F3"/>
    <w:rsid w:val="00DA1A83"/>
    <w:rsid w:val="00DA1CEF"/>
    <w:rsid w:val="00DA1D37"/>
    <w:rsid w:val="00DA2098"/>
    <w:rsid w:val="00DA24D4"/>
    <w:rsid w:val="00DA2992"/>
    <w:rsid w:val="00DA333A"/>
    <w:rsid w:val="00DA3964"/>
    <w:rsid w:val="00DA3995"/>
    <w:rsid w:val="00DA3CB7"/>
    <w:rsid w:val="00DA45E3"/>
    <w:rsid w:val="00DA45F0"/>
    <w:rsid w:val="00DA4F54"/>
    <w:rsid w:val="00DA520B"/>
    <w:rsid w:val="00DA5306"/>
    <w:rsid w:val="00DA5318"/>
    <w:rsid w:val="00DA54A2"/>
    <w:rsid w:val="00DA639A"/>
    <w:rsid w:val="00DA653A"/>
    <w:rsid w:val="00DA729B"/>
    <w:rsid w:val="00DA75C3"/>
    <w:rsid w:val="00DA772F"/>
    <w:rsid w:val="00DB08CF"/>
    <w:rsid w:val="00DB0CD3"/>
    <w:rsid w:val="00DB15CA"/>
    <w:rsid w:val="00DB1618"/>
    <w:rsid w:val="00DB16D9"/>
    <w:rsid w:val="00DB1F81"/>
    <w:rsid w:val="00DB2B90"/>
    <w:rsid w:val="00DB3440"/>
    <w:rsid w:val="00DB447A"/>
    <w:rsid w:val="00DB4AF4"/>
    <w:rsid w:val="00DB53F7"/>
    <w:rsid w:val="00DB5C9E"/>
    <w:rsid w:val="00DB6941"/>
    <w:rsid w:val="00DB6BA8"/>
    <w:rsid w:val="00DB7048"/>
    <w:rsid w:val="00DB79A6"/>
    <w:rsid w:val="00DC0B54"/>
    <w:rsid w:val="00DC0EDF"/>
    <w:rsid w:val="00DC150C"/>
    <w:rsid w:val="00DC1928"/>
    <w:rsid w:val="00DC1982"/>
    <w:rsid w:val="00DC1BCA"/>
    <w:rsid w:val="00DC2059"/>
    <w:rsid w:val="00DC223D"/>
    <w:rsid w:val="00DC2841"/>
    <w:rsid w:val="00DC334C"/>
    <w:rsid w:val="00DC33D9"/>
    <w:rsid w:val="00DC3848"/>
    <w:rsid w:val="00DC41FB"/>
    <w:rsid w:val="00DC42B4"/>
    <w:rsid w:val="00DC4446"/>
    <w:rsid w:val="00DC45F3"/>
    <w:rsid w:val="00DC4885"/>
    <w:rsid w:val="00DC48F1"/>
    <w:rsid w:val="00DC4CBB"/>
    <w:rsid w:val="00DC4DA5"/>
    <w:rsid w:val="00DC637F"/>
    <w:rsid w:val="00DC6A26"/>
    <w:rsid w:val="00DC6B7B"/>
    <w:rsid w:val="00DC7CBC"/>
    <w:rsid w:val="00DD0634"/>
    <w:rsid w:val="00DD0DFF"/>
    <w:rsid w:val="00DD1195"/>
    <w:rsid w:val="00DD180F"/>
    <w:rsid w:val="00DD184A"/>
    <w:rsid w:val="00DD2654"/>
    <w:rsid w:val="00DD2DAA"/>
    <w:rsid w:val="00DD2E2D"/>
    <w:rsid w:val="00DD326C"/>
    <w:rsid w:val="00DD37E0"/>
    <w:rsid w:val="00DD3AD1"/>
    <w:rsid w:val="00DD3DCD"/>
    <w:rsid w:val="00DD41F7"/>
    <w:rsid w:val="00DD4B66"/>
    <w:rsid w:val="00DD4CBE"/>
    <w:rsid w:val="00DD4D4D"/>
    <w:rsid w:val="00DD57AE"/>
    <w:rsid w:val="00DD58B2"/>
    <w:rsid w:val="00DD58E1"/>
    <w:rsid w:val="00DD5988"/>
    <w:rsid w:val="00DD79CE"/>
    <w:rsid w:val="00DD7B98"/>
    <w:rsid w:val="00DD7E90"/>
    <w:rsid w:val="00DE0122"/>
    <w:rsid w:val="00DE0AE5"/>
    <w:rsid w:val="00DE0BE4"/>
    <w:rsid w:val="00DE1292"/>
    <w:rsid w:val="00DE1431"/>
    <w:rsid w:val="00DE1880"/>
    <w:rsid w:val="00DE1EDD"/>
    <w:rsid w:val="00DE2207"/>
    <w:rsid w:val="00DE238C"/>
    <w:rsid w:val="00DE2A56"/>
    <w:rsid w:val="00DE2DC5"/>
    <w:rsid w:val="00DE31CF"/>
    <w:rsid w:val="00DE34D1"/>
    <w:rsid w:val="00DE34E4"/>
    <w:rsid w:val="00DE3872"/>
    <w:rsid w:val="00DE4063"/>
    <w:rsid w:val="00DE4960"/>
    <w:rsid w:val="00DE55D5"/>
    <w:rsid w:val="00DE5AD8"/>
    <w:rsid w:val="00DE6382"/>
    <w:rsid w:val="00DE6AF7"/>
    <w:rsid w:val="00DE74E1"/>
    <w:rsid w:val="00DE78E0"/>
    <w:rsid w:val="00DF01D1"/>
    <w:rsid w:val="00DF020C"/>
    <w:rsid w:val="00DF02A4"/>
    <w:rsid w:val="00DF02AC"/>
    <w:rsid w:val="00DF056A"/>
    <w:rsid w:val="00DF09F2"/>
    <w:rsid w:val="00DF0CC7"/>
    <w:rsid w:val="00DF1269"/>
    <w:rsid w:val="00DF1DBE"/>
    <w:rsid w:val="00DF23CC"/>
    <w:rsid w:val="00DF3375"/>
    <w:rsid w:val="00DF355B"/>
    <w:rsid w:val="00DF4903"/>
    <w:rsid w:val="00DF492E"/>
    <w:rsid w:val="00DF5102"/>
    <w:rsid w:val="00DF55D0"/>
    <w:rsid w:val="00DF579A"/>
    <w:rsid w:val="00DF5AAE"/>
    <w:rsid w:val="00DF699E"/>
    <w:rsid w:val="00DF6B82"/>
    <w:rsid w:val="00DF6BEB"/>
    <w:rsid w:val="00E006AA"/>
    <w:rsid w:val="00E0107F"/>
    <w:rsid w:val="00E0164C"/>
    <w:rsid w:val="00E0174C"/>
    <w:rsid w:val="00E01C0B"/>
    <w:rsid w:val="00E01D42"/>
    <w:rsid w:val="00E0329C"/>
    <w:rsid w:val="00E03D41"/>
    <w:rsid w:val="00E04641"/>
    <w:rsid w:val="00E049B7"/>
    <w:rsid w:val="00E05A6F"/>
    <w:rsid w:val="00E060BD"/>
    <w:rsid w:val="00E0613B"/>
    <w:rsid w:val="00E06C27"/>
    <w:rsid w:val="00E06DF2"/>
    <w:rsid w:val="00E0730C"/>
    <w:rsid w:val="00E0795B"/>
    <w:rsid w:val="00E1041A"/>
    <w:rsid w:val="00E107B4"/>
    <w:rsid w:val="00E10849"/>
    <w:rsid w:val="00E10F3B"/>
    <w:rsid w:val="00E1109B"/>
    <w:rsid w:val="00E11184"/>
    <w:rsid w:val="00E1196F"/>
    <w:rsid w:val="00E12212"/>
    <w:rsid w:val="00E1273C"/>
    <w:rsid w:val="00E1294C"/>
    <w:rsid w:val="00E12C9A"/>
    <w:rsid w:val="00E12D7A"/>
    <w:rsid w:val="00E131CA"/>
    <w:rsid w:val="00E1381A"/>
    <w:rsid w:val="00E14051"/>
    <w:rsid w:val="00E146B9"/>
    <w:rsid w:val="00E14F83"/>
    <w:rsid w:val="00E14FFE"/>
    <w:rsid w:val="00E15016"/>
    <w:rsid w:val="00E152C5"/>
    <w:rsid w:val="00E15952"/>
    <w:rsid w:val="00E159AA"/>
    <w:rsid w:val="00E16154"/>
    <w:rsid w:val="00E16462"/>
    <w:rsid w:val="00E16665"/>
    <w:rsid w:val="00E17015"/>
    <w:rsid w:val="00E1724C"/>
    <w:rsid w:val="00E17284"/>
    <w:rsid w:val="00E177EA"/>
    <w:rsid w:val="00E17D68"/>
    <w:rsid w:val="00E17D73"/>
    <w:rsid w:val="00E20519"/>
    <w:rsid w:val="00E2134A"/>
    <w:rsid w:val="00E21DB8"/>
    <w:rsid w:val="00E22341"/>
    <w:rsid w:val="00E22725"/>
    <w:rsid w:val="00E22975"/>
    <w:rsid w:val="00E2297F"/>
    <w:rsid w:val="00E22B37"/>
    <w:rsid w:val="00E22F2D"/>
    <w:rsid w:val="00E23C75"/>
    <w:rsid w:val="00E23CBA"/>
    <w:rsid w:val="00E24230"/>
    <w:rsid w:val="00E25392"/>
    <w:rsid w:val="00E25E48"/>
    <w:rsid w:val="00E26028"/>
    <w:rsid w:val="00E2679F"/>
    <w:rsid w:val="00E271AA"/>
    <w:rsid w:val="00E27919"/>
    <w:rsid w:val="00E279A0"/>
    <w:rsid w:val="00E3028C"/>
    <w:rsid w:val="00E30C4E"/>
    <w:rsid w:val="00E30DD7"/>
    <w:rsid w:val="00E31748"/>
    <w:rsid w:val="00E32BED"/>
    <w:rsid w:val="00E32E32"/>
    <w:rsid w:val="00E33293"/>
    <w:rsid w:val="00E33418"/>
    <w:rsid w:val="00E33790"/>
    <w:rsid w:val="00E33C89"/>
    <w:rsid w:val="00E3423D"/>
    <w:rsid w:val="00E34CCD"/>
    <w:rsid w:val="00E34E16"/>
    <w:rsid w:val="00E3574A"/>
    <w:rsid w:val="00E364AB"/>
    <w:rsid w:val="00E3657E"/>
    <w:rsid w:val="00E368D7"/>
    <w:rsid w:val="00E36C1F"/>
    <w:rsid w:val="00E36EAA"/>
    <w:rsid w:val="00E373BA"/>
    <w:rsid w:val="00E3745F"/>
    <w:rsid w:val="00E37C53"/>
    <w:rsid w:val="00E37DEA"/>
    <w:rsid w:val="00E404CD"/>
    <w:rsid w:val="00E40530"/>
    <w:rsid w:val="00E407C2"/>
    <w:rsid w:val="00E41102"/>
    <w:rsid w:val="00E41966"/>
    <w:rsid w:val="00E41EDD"/>
    <w:rsid w:val="00E42105"/>
    <w:rsid w:val="00E4244A"/>
    <w:rsid w:val="00E42E6F"/>
    <w:rsid w:val="00E43AAA"/>
    <w:rsid w:val="00E43DD9"/>
    <w:rsid w:val="00E443D1"/>
    <w:rsid w:val="00E44CAD"/>
    <w:rsid w:val="00E4505F"/>
    <w:rsid w:val="00E45C3F"/>
    <w:rsid w:val="00E45C46"/>
    <w:rsid w:val="00E463B7"/>
    <w:rsid w:val="00E469DB"/>
    <w:rsid w:val="00E46C5D"/>
    <w:rsid w:val="00E476CB"/>
    <w:rsid w:val="00E4784A"/>
    <w:rsid w:val="00E51567"/>
    <w:rsid w:val="00E5169F"/>
    <w:rsid w:val="00E516F8"/>
    <w:rsid w:val="00E51D4B"/>
    <w:rsid w:val="00E51F9A"/>
    <w:rsid w:val="00E521B8"/>
    <w:rsid w:val="00E524FB"/>
    <w:rsid w:val="00E52C56"/>
    <w:rsid w:val="00E53036"/>
    <w:rsid w:val="00E53269"/>
    <w:rsid w:val="00E5428C"/>
    <w:rsid w:val="00E54805"/>
    <w:rsid w:val="00E556EB"/>
    <w:rsid w:val="00E55A30"/>
    <w:rsid w:val="00E55DF3"/>
    <w:rsid w:val="00E56576"/>
    <w:rsid w:val="00E568EC"/>
    <w:rsid w:val="00E57468"/>
    <w:rsid w:val="00E576ED"/>
    <w:rsid w:val="00E579B9"/>
    <w:rsid w:val="00E60006"/>
    <w:rsid w:val="00E60340"/>
    <w:rsid w:val="00E6071D"/>
    <w:rsid w:val="00E60774"/>
    <w:rsid w:val="00E613B6"/>
    <w:rsid w:val="00E61E96"/>
    <w:rsid w:val="00E623DB"/>
    <w:rsid w:val="00E625AC"/>
    <w:rsid w:val="00E628A6"/>
    <w:rsid w:val="00E62C5F"/>
    <w:rsid w:val="00E62D74"/>
    <w:rsid w:val="00E62DF3"/>
    <w:rsid w:val="00E63080"/>
    <w:rsid w:val="00E64FDF"/>
    <w:rsid w:val="00E65199"/>
    <w:rsid w:val="00E65951"/>
    <w:rsid w:val="00E6677E"/>
    <w:rsid w:val="00E668DC"/>
    <w:rsid w:val="00E66E5F"/>
    <w:rsid w:val="00E67342"/>
    <w:rsid w:val="00E673CC"/>
    <w:rsid w:val="00E675BF"/>
    <w:rsid w:val="00E67BC6"/>
    <w:rsid w:val="00E70285"/>
    <w:rsid w:val="00E702E4"/>
    <w:rsid w:val="00E7056E"/>
    <w:rsid w:val="00E708A1"/>
    <w:rsid w:val="00E708FC"/>
    <w:rsid w:val="00E70B27"/>
    <w:rsid w:val="00E70C1C"/>
    <w:rsid w:val="00E718AF"/>
    <w:rsid w:val="00E72478"/>
    <w:rsid w:val="00E7255F"/>
    <w:rsid w:val="00E73164"/>
    <w:rsid w:val="00E731C7"/>
    <w:rsid w:val="00E740D8"/>
    <w:rsid w:val="00E7451F"/>
    <w:rsid w:val="00E745B9"/>
    <w:rsid w:val="00E74922"/>
    <w:rsid w:val="00E75270"/>
    <w:rsid w:val="00E75641"/>
    <w:rsid w:val="00E75843"/>
    <w:rsid w:val="00E76A7C"/>
    <w:rsid w:val="00E77BBA"/>
    <w:rsid w:val="00E80479"/>
    <w:rsid w:val="00E808F4"/>
    <w:rsid w:val="00E80A63"/>
    <w:rsid w:val="00E81BB4"/>
    <w:rsid w:val="00E821BF"/>
    <w:rsid w:val="00E82580"/>
    <w:rsid w:val="00E830AB"/>
    <w:rsid w:val="00E83F37"/>
    <w:rsid w:val="00E8435D"/>
    <w:rsid w:val="00E84368"/>
    <w:rsid w:val="00E84933"/>
    <w:rsid w:val="00E8505E"/>
    <w:rsid w:val="00E854DF"/>
    <w:rsid w:val="00E857B2"/>
    <w:rsid w:val="00E85E05"/>
    <w:rsid w:val="00E8602A"/>
    <w:rsid w:val="00E86114"/>
    <w:rsid w:val="00E8666C"/>
    <w:rsid w:val="00E86B08"/>
    <w:rsid w:val="00E86E8C"/>
    <w:rsid w:val="00E86FAA"/>
    <w:rsid w:val="00E90077"/>
    <w:rsid w:val="00E90DB9"/>
    <w:rsid w:val="00E9129C"/>
    <w:rsid w:val="00E9135A"/>
    <w:rsid w:val="00E920DF"/>
    <w:rsid w:val="00E924A9"/>
    <w:rsid w:val="00E9272F"/>
    <w:rsid w:val="00E92A98"/>
    <w:rsid w:val="00E92B21"/>
    <w:rsid w:val="00E92B66"/>
    <w:rsid w:val="00E92E45"/>
    <w:rsid w:val="00E93AB4"/>
    <w:rsid w:val="00E940BE"/>
    <w:rsid w:val="00E947DD"/>
    <w:rsid w:val="00E948B3"/>
    <w:rsid w:val="00E948BC"/>
    <w:rsid w:val="00E94F08"/>
    <w:rsid w:val="00E9528D"/>
    <w:rsid w:val="00E955BF"/>
    <w:rsid w:val="00E957AE"/>
    <w:rsid w:val="00E95CA2"/>
    <w:rsid w:val="00E95E84"/>
    <w:rsid w:val="00E9648D"/>
    <w:rsid w:val="00E96A48"/>
    <w:rsid w:val="00E96CAD"/>
    <w:rsid w:val="00E96E26"/>
    <w:rsid w:val="00E9713C"/>
    <w:rsid w:val="00E978F0"/>
    <w:rsid w:val="00EA0030"/>
    <w:rsid w:val="00EA02C3"/>
    <w:rsid w:val="00EA09AC"/>
    <w:rsid w:val="00EA15CD"/>
    <w:rsid w:val="00EA1C59"/>
    <w:rsid w:val="00EA2966"/>
    <w:rsid w:val="00EA2BBE"/>
    <w:rsid w:val="00EA2EA7"/>
    <w:rsid w:val="00EA3180"/>
    <w:rsid w:val="00EA3F3B"/>
    <w:rsid w:val="00EA5326"/>
    <w:rsid w:val="00EA55DD"/>
    <w:rsid w:val="00EA5E85"/>
    <w:rsid w:val="00EA6945"/>
    <w:rsid w:val="00EA6A69"/>
    <w:rsid w:val="00EA6F6E"/>
    <w:rsid w:val="00EA734B"/>
    <w:rsid w:val="00EA7A77"/>
    <w:rsid w:val="00EA7B58"/>
    <w:rsid w:val="00EA7C9F"/>
    <w:rsid w:val="00EA7D74"/>
    <w:rsid w:val="00EB003D"/>
    <w:rsid w:val="00EB01EB"/>
    <w:rsid w:val="00EB0A83"/>
    <w:rsid w:val="00EB1367"/>
    <w:rsid w:val="00EB13BF"/>
    <w:rsid w:val="00EB1829"/>
    <w:rsid w:val="00EB1A12"/>
    <w:rsid w:val="00EB1B67"/>
    <w:rsid w:val="00EB24A4"/>
    <w:rsid w:val="00EB277F"/>
    <w:rsid w:val="00EB2915"/>
    <w:rsid w:val="00EB298B"/>
    <w:rsid w:val="00EB2AEC"/>
    <w:rsid w:val="00EB3454"/>
    <w:rsid w:val="00EB4680"/>
    <w:rsid w:val="00EB519B"/>
    <w:rsid w:val="00EB53F7"/>
    <w:rsid w:val="00EB5560"/>
    <w:rsid w:val="00EB5979"/>
    <w:rsid w:val="00EB5990"/>
    <w:rsid w:val="00EB5D89"/>
    <w:rsid w:val="00EB64F3"/>
    <w:rsid w:val="00EB7150"/>
    <w:rsid w:val="00EB7375"/>
    <w:rsid w:val="00EC002F"/>
    <w:rsid w:val="00EC0400"/>
    <w:rsid w:val="00EC046E"/>
    <w:rsid w:val="00EC04EB"/>
    <w:rsid w:val="00EC0B36"/>
    <w:rsid w:val="00EC10ED"/>
    <w:rsid w:val="00EC12F8"/>
    <w:rsid w:val="00EC18DC"/>
    <w:rsid w:val="00EC1D7C"/>
    <w:rsid w:val="00EC220F"/>
    <w:rsid w:val="00EC249C"/>
    <w:rsid w:val="00EC25F9"/>
    <w:rsid w:val="00EC34B2"/>
    <w:rsid w:val="00EC420C"/>
    <w:rsid w:val="00EC43BC"/>
    <w:rsid w:val="00EC44E4"/>
    <w:rsid w:val="00EC4766"/>
    <w:rsid w:val="00EC5BAE"/>
    <w:rsid w:val="00EC75A3"/>
    <w:rsid w:val="00EC7982"/>
    <w:rsid w:val="00EC7F24"/>
    <w:rsid w:val="00ED01AF"/>
    <w:rsid w:val="00ED0E5B"/>
    <w:rsid w:val="00ED13DA"/>
    <w:rsid w:val="00ED18E4"/>
    <w:rsid w:val="00ED190F"/>
    <w:rsid w:val="00ED1FB5"/>
    <w:rsid w:val="00ED2EEC"/>
    <w:rsid w:val="00ED341E"/>
    <w:rsid w:val="00ED3BFA"/>
    <w:rsid w:val="00ED3F6B"/>
    <w:rsid w:val="00ED48E6"/>
    <w:rsid w:val="00ED4B79"/>
    <w:rsid w:val="00ED57C0"/>
    <w:rsid w:val="00ED644A"/>
    <w:rsid w:val="00ED6E3D"/>
    <w:rsid w:val="00ED70F3"/>
    <w:rsid w:val="00ED7257"/>
    <w:rsid w:val="00ED7900"/>
    <w:rsid w:val="00ED7CDE"/>
    <w:rsid w:val="00EE0255"/>
    <w:rsid w:val="00EE0A8B"/>
    <w:rsid w:val="00EE0B6D"/>
    <w:rsid w:val="00EE11C9"/>
    <w:rsid w:val="00EE16AB"/>
    <w:rsid w:val="00EE1CA9"/>
    <w:rsid w:val="00EE1DF6"/>
    <w:rsid w:val="00EE3548"/>
    <w:rsid w:val="00EE3719"/>
    <w:rsid w:val="00EE388F"/>
    <w:rsid w:val="00EE38FB"/>
    <w:rsid w:val="00EE3BDA"/>
    <w:rsid w:val="00EE3DCD"/>
    <w:rsid w:val="00EE4571"/>
    <w:rsid w:val="00EE5341"/>
    <w:rsid w:val="00EE59C7"/>
    <w:rsid w:val="00EE5E4B"/>
    <w:rsid w:val="00EE65F3"/>
    <w:rsid w:val="00EE699B"/>
    <w:rsid w:val="00EE6B02"/>
    <w:rsid w:val="00EE6E7C"/>
    <w:rsid w:val="00EE7071"/>
    <w:rsid w:val="00EE720B"/>
    <w:rsid w:val="00EE72A2"/>
    <w:rsid w:val="00EE791A"/>
    <w:rsid w:val="00EE79EB"/>
    <w:rsid w:val="00EF07F4"/>
    <w:rsid w:val="00EF0F0E"/>
    <w:rsid w:val="00EF1752"/>
    <w:rsid w:val="00EF26CB"/>
    <w:rsid w:val="00EF2959"/>
    <w:rsid w:val="00EF2ACF"/>
    <w:rsid w:val="00EF2BC3"/>
    <w:rsid w:val="00EF3320"/>
    <w:rsid w:val="00EF35F9"/>
    <w:rsid w:val="00EF39DA"/>
    <w:rsid w:val="00EF3BAF"/>
    <w:rsid w:val="00EF4875"/>
    <w:rsid w:val="00EF4AB1"/>
    <w:rsid w:val="00EF4B0C"/>
    <w:rsid w:val="00EF5020"/>
    <w:rsid w:val="00EF528E"/>
    <w:rsid w:val="00EF6E3B"/>
    <w:rsid w:val="00EF7168"/>
    <w:rsid w:val="00EF7271"/>
    <w:rsid w:val="00EF73D3"/>
    <w:rsid w:val="00EF7630"/>
    <w:rsid w:val="00EF7890"/>
    <w:rsid w:val="00F01337"/>
    <w:rsid w:val="00F0136B"/>
    <w:rsid w:val="00F01ABC"/>
    <w:rsid w:val="00F0244F"/>
    <w:rsid w:val="00F02860"/>
    <w:rsid w:val="00F03083"/>
    <w:rsid w:val="00F0322D"/>
    <w:rsid w:val="00F039D5"/>
    <w:rsid w:val="00F04187"/>
    <w:rsid w:val="00F04557"/>
    <w:rsid w:val="00F04750"/>
    <w:rsid w:val="00F04A0C"/>
    <w:rsid w:val="00F05BF4"/>
    <w:rsid w:val="00F06498"/>
    <w:rsid w:val="00F066D7"/>
    <w:rsid w:val="00F06A9F"/>
    <w:rsid w:val="00F06C25"/>
    <w:rsid w:val="00F073E6"/>
    <w:rsid w:val="00F076CC"/>
    <w:rsid w:val="00F07844"/>
    <w:rsid w:val="00F07C49"/>
    <w:rsid w:val="00F07D90"/>
    <w:rsid w:val="00F1056F"/>
    <w:rsid w:val="00F107BD"/>
    <w:rsid w:val="00F10ADD"/>
    <w:rsid w:val="00F10BC5"/>
    <w:rsid w:val="00F116C3"/>
    <w:rsid w:val="00F11A3E"/>
    <w:rsid w:val="00F11CA8"/>
    <w:rsid w:val="00F122EA"/>
    <w:rsid w:val="00F129A5"/>
    <w:rsid w:val="00F12FBB"/>
    <w:rsid w:val="00F133A3"/>
    <w:rsid w:val="00F133C0"/>
    <w:rsid w:val="00F139E7"/>
    <w:rsid w:val="00F13BA2"/>
    <w:rsid w:val="00F14080"/>
    <w:rsid w:val="00F1423B"/>
    <w:rsid w:val="00F148E7"/>
    <w:rsid w:val="00F14C69"/>
    <w:rsid w:val="00F15407"/>
    <w:rsid w:val="00F15A6E"/>
    <w:rsid w:val="00F15E07"/>
    <w:rsid w:val="00F160D1"/>
    <w:rsid w:val="00F162D6"/>
    <w:rsid w:val="00F17115"/>
    <w:rsid w:val="00F17F3F"/>
    <w:rsid w:val="00F17FE0"/>
    <w:rsid w:val="00F205CD"/>
    <w:rsid w:val="00F2073D"/>
    <w:rsid w:val="00F20E3E"/>
    <w:rsid w:val="00F2127A"/>
    <w:rsid w:val="00F217CD"/>
    <w:rsid w:val="00F223FB"/>
    <w:rsid w:val="00F22BB7"/>
    <w:rsid w:val="00F22EF4"/>
    <w:rsid w:val="00F232E8"/>
    <w:rsid w:val="00F2334F"/>
    <w:rsid w:val="00F23CD2"/>
    <w:rsid w:val="00F244A0"/>
    <w:rsid w:val="00F24586"/>
    <w:rsid w:val="00F249D1"/>
    <w:rsid w:val="00F263DB"/>
    <w:rsid w:val="00F266DA"/>
    <w:rsid w:val="00F26EA7"/>
    <w:rsid w:val="00F26EF4"/>
    <w:rsid w:val="00F2704D"/>
    <w:rsid w:val="00F3091F"/>
    <w:rsid w:val="00F30B32"/>
    <w:rsid w:val="00F31406"/>
    <w:rsid w:val="00F3177B"/>
    <w:rsid w:val="00F32C66"/>
    <w:rsid w:val="00F33652"/>
    <w:rsid w:val="00F33842"/>
    <w:rsid w:val="00F3398B"/>
    <w:rsid w:val="00F33EB2"/>
    <w:rsid w:val="00F33F7F"/>
    <w:rsid w:val="00F3445D"/>
    <w:rsid w:val="00F346F8"/>
    <w:rsid w:val="00F3480A"/>
    <w:rsid w:val="00F34A5B"/>
    <w:rsid w:val="00F34F03"/>
    <w:rsid w:val="00F34F2A"/>
    <w:rsid w:val="00F350F7"/>
    <w:rsid w:val="00F364DD"/>
    <w:rsid w:val="00F36FA4"/>
    <w:rsid w:val="00F37102"/>
    <w:rsid w:val="00F37303"/>
    <w:rsid w:val="00F37D5C"/>
    <w:rsid w:val="00F37F31"/>
    <w:rsid w:val="00F37F69"/>
    <w:rsid w:val="00F40200"/>
    <w:rsid w:val="00F417D8"/>
    <w:rsid w:val="00F41FA2"/>
    <w:rsid w:val="00F4252E"/>
    <w:rsid w:val="00F42542"/>
    <w:rsid w:val="00F427C6"/>
    <w:rsid w:val="00F42FED"/>
    <w:rsid w:val="00F43A42"/>
    <w:rsid w:val="00F43B91"/>
    <w:rsid w:val="00F43E92"/>
    <w:rsid w:val="00F44411"/>
    <w:rsid w:val="00F44654"/>
    <w:rsid w:val="00F448EC"/>
    <w:rsid w:val="00F449B3"/>
    <w:rsid w:val="00F44C8F"/>
    <w:rsid w:val="00F44DEE"/>
    <w:rsid w:val="00F4564E"/>
    <w:rsid w:val="00F45A6D"/>
    <w:rsid w:val="00F46195"/>
    <w:rsid w:val="00F471DC"/>
    <w:rsid w:val="00F47629"/>
    <w:rsid w:val="00F4763F"/>
    <w:rsid w:val="00F47837"/>
    <w:rsid w:val="00F47A49"/>
    <w:rsid w:val="00F50ADC"/>
    <w:rsid w:val="00F50FD9"/>
    <w:rsid w:val="00F513E5"/>
    <w:rsid w:val="00F52130"/>
    <w:rsid w:val="00F52203"/>
    <w:rsid w:val="00F52B8D"/>
    <w:rsid w:val="00F52BDF"/>
    <w:rsid w:val="00F52C75"/>
    <w:rsid w:val="00F52DCB"/>
    <w:rsid w:val="00F53214"/>
    <w:rsid w:val="00F53AA7"/>
    <w:rsid w:val="00F53CE4"/>
    <w:rsid w:val="00F53EDC"/>
    <w:rsid w:val="00F53F96"/>
    <w:rsid w:val="00F542F3"/>
    <w:rsid w:val="00F54AA5"/>
    <w:rsid w:val="00F54C2B"/>
    <w:rsid w:val="00F54FB7"/>
    <w:rsid w:val="00F55347"/>
    <w:rsid w:val="00F55355"/>
    <w:rsid w:val="00F5552B"/>
    <w:rsid w:val="00F55AB8"/>
    <w:rsid w:val="00F5611F"/>
    <w:rsid w:val="00F5621D"/>
    <w:rsid w:val="00F568BE"/>
    <w:rsid w:val="00F56D4C"/>
    <w:rsid w:val="00F57F60"/>
    <w:rsid w:val="00F6061F"/>
    <w:rsid w:val="00F60CD9"/>
    <w:rsid w:val="00F62082"/>
    <w:rsid w:val="00F62A2C"/>
    <w:rsid w:val="00F63842"/>
    <w:rsid w:val="00F64084"/>
    <w:rsid w:val="00F6442B"/>
    <w:rsid w:val="00F6465A"/>
    <w:rsid w:val="00F654BF"/>
    <w:rsid w:val="00F65871"/>
    <w:rsid w:val="00F65919"/>
    <w:rsid w:val="00F6655D"/>
    <w:rsid w:val="00F668AF"/>
    <w:rsid w:val="00F66D82"/>
    <w:rsid w:val="00F672F2"/>
    <w:rsid w:val="00F677ED"/>
    <w:rsid w:val="00F67B07"/>
    <w:rsid w:val="00F703B4"/>
    <w:rsid w:val="00F705E3"/>
    <w:rsid w:val="00F70E3D"/>
    <w:rsid w:val="00F714AC"/>
    <w:rsid w:val="00F719B6"/>
    <w:rsid w:val="00F728B8"/>
    <w:rsid w:val="00F7434E"/>
    <w:rsid w:val="00F7454A"/>
    <w:rsid w:val="00F74655"/>
    <w:rsid w:val="00F746B1"/>
    <w:rsid w:val="00F746CA"/>
    <w:rsid w:val="00F74807"/>
    <w:rsid w:val="00F74BDD"/>
    <w:rsid w:val="00F74ECC"/>
    <w:rsid w:val="00F74F3D"/>
    <w:rsid w:val="00F75A13"/>
    <w:rsid w:val="00F75D61"/>
    <w:rsid w:val="00F7608B"/>
    <w:rsid w:val="00F7648F"/>
    <w:rsid w:val="00F76608"/>
    <w:rsid w:val="00F767A4"/>
    <w:rsid w:val="00F767AE"/>
    <w:rsid w:val="00F76966"/>
    <w:rsid w:val="00F76A39"/>
    <w:rsid w:val="00F7789F"/>
    <w:rsid w:val="00F77DFC"/>
    <w:rsid w:val="00F80ABD"/>
    <w:rsid w:val="00F80E3E"/>
    <w:rsid w:val="00F8101C"/>
    <w:rsid w:val="00F810E2"/>
    <w:rsid w:val="00F8129D"/>
    <w:rsid w:val="00F8152F"/>
    <w:rsid w:val="00F8153A"/>
    <w:rsid w:val="00F81962"/>
    <w:rsid w:val="00F81AF1"/>
    <w:rsid w:val="00F81D4D"/>
    <w:rsid w:val="00F82480"/>
    <w:rsid w:val="00F82A92"/>
    <w:rsid w:val="00F82AE8"/>
    <w:rsid w:val="00F83BC6"/>
    <w:rsid w:val="00F83E9F"/>
    <w:rsid w:val="00F85C86"/>
    <w:rsid w:val="00F8659E"/>
    <w:rsid w:val="00F86C49"/>
    <w:rsid w:val="00F86DD6"/>
    <w:rsid w:val="00F86E03"/>
    <w:rsid w:val="00F87600"/>
    <w:rsid w:val="00F90032"/>
    <w:rsid w:val="00F90318"/>
    <w:rsid w:val="00F908F3"/>
    <w:rsid w:val="00F90C1B"/>
    <w:rsid w:val="00F9126E"/>
    <w:rsid w:val="00F91964"/>
    <w:rsid w:val="00F91ABC"/>
    <w:rsid w:val="00F91DCB"/>
    <w:rsid w:val="00F91F73"/>
    <w:rsid w:val="00F922E3"/>
    <w:rsid w:val="00F92810"/>
    <w:rsid w:val="00F9399E"/>
    <w:rsid w:val="00F93E01"/>
    <w:rsid w:val="00F94185"/>
    <w:rsid w:val="00F941E1"/>
    <w:rsid w:val="00F9478D"/>
    <w:rsid w:val="00F949E6"/>
    <w:rsid w:val="00F94CDE"/>
    <w:rsid w:val="00F9547C"/>
    <w:rsid w:val="00F956C3"/>
    <w:rsid w:val="00F95E14"/>
    <w:rsid w:val="00F9600D"/>
    <w:rsid w:val="00F96460"/>
    <w:rsid w:val="00F96A26"/>
    <w:rsid w:val="00F96AEC"/>
    <w:rsid w:val="00F9712C"/>
    <w:rsid w:val="00F97380"/>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BB4"/>
    <w:rsid w:val="00FA5DCD"/>
    <w:rsid w:val="00FA6407"/>
    <w:rsid w:val="00FA652C"/>
    <w:rsid w:val="00FA65B4"/>
    <w:rsid w:val="00FA671D"/>
    <w:rsid w:val="00FA67C0"/>
    <w:rsid w:val="00FA68D2"/>
    <w:rsid w:val="00FA6C17"/>
    <w:rsid w:val="00FA6E49"/>
    <w:rsid w:val="00FA7131"/>
    <w:rsid w:val="00FA7AA3"/>
    <w:rsid w:val="00FB0263"/>
    <w:rsid w:val="00FB085D"/>
    <w:rsid w:val="00FB0887"/>
    <w:rsid w:val="00FB0C1E"/>
    <w:rsid w:val="00FB1D74"/>
    <w:rsid w:val="00FB27FD"/>
    <w:rsid w:val="00FB2850"/>
    <w:rsid w:val="00FB3000"/>
    <w:rsid w:val="00FB3BCD"/>
    <w:rsid w:val="00FB3F72"/>
    <w:rsid w:val="00FB43FD"/>
    <w:rsid w:val="00FB4B94"/>
    <w:rsid w:val="00FB4F1C"/>
    <w:rsid w:val="00FB501B"/>
    <w:rsid w:val="00FB689F"/>
    <w:rsid w:val="00FB6D52"/>
    <w:rsid w:val="00FB732F"/>
    <w:rsid w:val="00FC04D2"/>
    <w:rsid w:val="00FC079B"/>
    <w:rsid w:val="00FC08E9"/>
    <w:rsid w:val="00FC0A7C"/>
    <w:rsid w:val="00FC12EE"/>
    <w:rsid w:val="00FC183B"/>
    <w:rsid w:val="00FC1AFE"/>
    <w:rsid w:val="00FC1D1A"/>
    <w:rsid w:val="00FC1EFE"/>
    <w:rsid w:val="00FC2190"/>
    <w:rsid w:val="00FC3510"/>
    <w:rsid w:val="00FC37BD"/>
    <w:rsid w:val="00FC3A72"/>
    <w:rsid w:val="00FC3FDC"/>
    <w:rsid w:val="00FC41D3"/>
    <w:rsid w:val="00FC444C"/>
    <w:rsid w:val="00FC4BCE"/>
    <w:rsid w:val="00FC4DC4"/>
    <w:rsid w:val="00FC4E3C"/>
    <w:rsid w:val="00FC4F13"/>
    <w:rsid w:val="00FC5301"/>
    <w:rsid w:val="00FC547B"/>
    <w:rsid w:val="00FC5495"/>
    <w:rsid w:val="00FC5500"/>
    <w:rsid w:val="00FC581C"/>
    <w:rsid w:val="00FC6183"/>
    <w:rsid w:val="00FC71DE"/>
    <w:rsid w:val="00FC72FE"/>
    <w:rsid w:val="00FC76B8"/>
    <w:rsid w:val="00FC7A2F"/>
    <w:rsid w:val="00FC7FAA"/>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4CC4"/>
    <w:rsid w:val="00FD5407"/>
    <w:rsid w:val="00FD5A6D"/>
    <w:rsid w:val="00FD6AF1"/>
    <w:rsid w:val="00FD6EA0"/>
    <w:rsid w:val="00FD6FDF"/>
    <w:rsid w:val="00FD70C5"/>
    <w:rsid w:val="00FD7274"/>
    <w:rsid w:val="00FD7B96"/>
    <w:rsid w:val="00FE06FA"/>
    <w:rsid w:val="00FE127F"/>
    <w:rsid w:val="00FE17D9"/>
    <w:rsid w:val="00FE1925"/>
    <w:rsid w:val="00FE1A82"/>
    <w:rsid w:val="00FE304A"/>
    <w:rsid w:val="00FE36EF"/>
    <w:rsid w:val="00FE3A75"/>
    <w:rsid w:val="00FE54C3"/>
    <w:rsid w:val="00FE570E"/>
    <w:rsid w:val="00FE58C9"/>
    <w:rsid w:val="00FE60E1"/>
    <w:rsid w:val="00FE6B26"/>
    <w:rsid w:val="00FE7277"/>
    <w:rsid w:val="00FE774D"/>
    <w:rsid w:val="00FE789D"/>
    <w:rsid w:val="00FE7FA8"/>
    <w:rsid w:val="00FF04B3"/>
    <w:rsid w:val="00FF075D"/>
    <w:rsid w:val="00FF102A"/>
    <w:rsid w:val="00FF19ED"/>
    <w:rsid w:val="00FF1CB8"/>
    <w:rsid w:val="00FF2987"/>
    <w:rsid w:val="00FF299D"/>
    <w:rsid w:val="00FF2FF5"/>
    <w:rsid w:val="00FF3AA3"/>
    <w:rsid w:val="00FF3B2B"/>
    <w:rsid w:val="00FF3F84"/>
    <w:rsid w:val="00FF41BF"/>
    <w:rsid w:val="00FF502A"/>
    <w:rsid w:val="00FF5AC7"/>
    <w:rsid w:val="00FF5C45"/>
    <w:rsid w:val="00FF5CD5"/>
    <w:rsid w:val="00FF60DA"/>
    <w:rsid w:val="00FF6574"/>
    <w:rsid w:val="00FF6832"/>
    <w:rsid w:val="00FF692A"/>
    <w:rsid w:val="00FF6A81"/>
    <w:rsid w:val="00FF6E6B"/>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C1"/>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76B9A"/>
    <w:pPr>
      <w:spacing w:before="100" w:beforeAutospacing="1" w:after="100" w:afterAutospacing="1"/>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D76B9A"/>
    <w:rPr>
      <w:b/>
      <w:bCs/>
    </w:rPr>
  </w:style>
  <w:style w:type="character" w:styleId="Emphasis">
    <w:name w:val="Emphasis"/>
    <w:basedOn w:val="DefaultParagraphFont"/>
    <w:uiPriority w:val="20"/>
    <w:qFormat/>
    <w:rsid w:val="00AA4DF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12460169">
      <w:bodyDiv w:val="1"/>
      <w:marLeft w:val="0"/>
      <w:marRight w:val="0"/>
      <w:marTop w:val="0"/>
      <w:marBottom w:val="0"/>
      <w:divBdr>
        <w:top w:val="none" w:sz="0" w:space="0" w:color="auto"/>
        <w:left w:val="none" w:sz="0" w:space="0" w:color="auto"/>
        <w:bottom w:val="none" w:sz="0" w:space="0" w:color="auto"/>
        <w:right w:val="none" w:sz="0" w:space="0" w:color="auto"/>
      </w:divBdr>
    </w:div>
    <w:div w:id="5775172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094573">
      <w:bodyDiv w:val="1"/>
      <w:marLeft w:val="0"/>
      <w:marRight w:val="0"/>
      <w:marTop w:val="0"/>
      <w:marBottom w:val="0"/>
      <w:divBdr>
        <w:top w:val="none" w:sz="0" w:space="0" w:color="auto"/>
        <w:left w:val="none" w:sz="0" w:space="0" w:color="auto"/>
        <w:bottom w:val="none" w:sz="0" w:space="0" w:color="auto"/>
        <w:right w:val="none" w:sz="0" w:space="0" w:color="auto"/>
      </w:divBdr>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76066217">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38580262">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48110141">
      <w:bodyDiv w:val="1"/>
      <w:marLeft w:val="0"/>
      <w:marRight w:val="0"/>
      <w:marTop w:val="0"/>
      <w:marBottom w:val="0"/>
      <w:divBdr>
        <w:top w:val="none" w:sz="0" w:space="0" w:color="auto"/>
        <w:left w:val="none" w:sz="0" w:space="0" w:color="auto"/>
        <w:bottom w:val="none" w:sz="0" w:space="0" w:color="auto"/>
        <w:right w:val="none" w:sz="0" w:space="0" w:color="auto"/>
      </w:divBdr>
    </w:div>
    <w:div w:id="550726561">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20503617">
      <w:bodyDiv w:val="1"/>
      <w:marLeft w:val="0"/>
      <w:marRight w:val="0"/>
      <w:marTop w:val="0"/>
      <w:marBottom w:val="0"/>
      <w:divBdr>
        <w:top w:val="none" w:sz="0" w:space="0" w:color="auto"/>
        <w:left w:val="none" w:sz="0" w:space="0" w:color="auto"/>
        <w:bottom w:val="none" w:sz="0" w:space="0" w:color="auto"/>
        <w:right w:val="none" w:sz="0" w:space="0" w:color="auto"/>
      </w:divBdr>
    </w:div>
    <w:div w:id="629167079">
      <w:bodyDiv w:val="1"/>
      <w:marLeft w:val="0"/>
      <w:marRight w:val="0"/>
      <w:marTop w:val="0"/>
      <w:marBottom w:val="0"/>
      <w:divBdr>
        <w:top w:val="none" w:sz="0" w:space="0" w:color="auto"/>
        <w:left w:val="none" w:sz="0" w:space="0" w:color="auto"/>
        <w:bottom w:val="none" w:sz="0" w:space="0" w:color="auto"/>
        <w:right w:val="none" w:sz="0" w:space="0" w:color="auto"/>
      </w:divBdr>
    </w:div>
    <w:div w:id="634800042">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13053254">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19812872">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4268017">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492715029">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583566325">
      <w:bodyDiv w:val="1"/>
      <w:marLeft w:val="0"/>
      <w:marRight w:val="0"/>
      <w:marTop w:val="0"/>
      <w:marBottom w:val="0"/>
      <w:divBdr>
        <w:top w:val="none" w:sz="0" w:space="0" w:color="auto"/>
        <w:left w:val="none" w:sz="0" w:space="0" w:color="auto"/>
        <w:bottom w:val="none" w:sz="0" w:space="0" w:color="auto"/>
        <w:right w:val="none" w:sz="0" w:space="0" w:color="auto"/>
      </w:divBdr>
    </w:div>
    <w:div w:id="1630353518">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84360967">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699971002">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02780138">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315849">
      <w:bodyDiv w:val="1"/>
      <w:marLeft w:val="0"/>
      <w:marRight w:val="0"/>
      <w:marTop w:val="0"/>
      <w:marBottom w:val="0"/>
      <w:divBdr>
        <w:top w:val="none" w:sz="0" w:space="0" w:color="auto"/>
        <w:left w:val="none" w:sz="0" w:space="0" w:color="auto"/>
        <w:bottom w:val="none" w:sz="0" w:space="0" w:color="auto"/>
        <w:right w:val="none" w:sz="0" w:space="0" w:color="auto"/>
      </w:divBdr>
    </w:div>
    <w:div w:id="1886066789">
      <w:bodyDiv w:val="1"/>
      <w:marLeft w:val="0"/>
      <w:marRight w:val="0"/>
      <w:marTop w:val="0"/>
      <w:marBottom w:val="0"/>
      <w:divBdr>
        <w:top w:val="none" w:sz="0" w:space="0" w:color="auto"/>
        <w:left w:val="none" w:sz="0" w:space="0" w:color="auto"/>
        <w:bottom w:val="none" w:sz="0" w:space="0" w:color="auto"/>
        <w:right w:val="none" w:sz="0" w:space="0" w:color="auto"/>
      </w:divBdr>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055279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4665060">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cran.r-project.org/web/packages/car/index.html" TargetMode="External"/><Relationship Id="rId47" Type="http://schemas.openxmlformats.org/officeDocument/2006/relationships/image" Target="media/image20.png"/><Relationship Id="rId63" Type="http://schemas.openxmlformats.org/officeDocument/2006/relationships/image" Target="media/image34.png"/><Relationship Id="rId68" Type="http://schemas.openxmlformats.org/officeDocument/2006/relationships/hyperlink" Target="https://biobank.ndph.ox.ac.uk/showcase/field.cgi?id=22009" TargetMode="External"/><Relationship Id="rId2" Type="http://schemas.openxmlformats.org/officeDocument/2006/relationships/customXml" Target="../customXml/item2.xml"/><Relationship Id="rId16" Type="http://schemas.openxmlformats.org/officeDocument/2006/relationships/hyperlink" Target="https://nih-my.sharepoint.com/personal/tongx2_nih_gov/Documents/stu/vlc/vlc_manuscript/EBI%20GWAS%20catalog" TargetMode="External"/><Relationship Id="rId29" Type="http://schemas.openxmlformats.org/officeDocument/2006/relationships/hyperlink" Target="https://www.ncbi.nlm.nih.gov/genome/gdv/browser/genome/?chr=X&amp;from=75020000&amp;to=75360000&amp;id=GCF_000001405.40" TargetMode="Externa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3.svg"/><Relationship Id="rId37" Type="http://schemas.openxmlformats.org/officeDocument/2006/relationships/image" Target="media/image15.png"/><Relationship Id="rId40" Type="http://schemas.microsoft.com/office/2011/relationships/commentsExtended" Target="commentsExtended.xml"/><Relationship Id="rId45" Type="http://schemas.openxmlformats.org/officeDocument/2006/relationships/image" Target="media/image18.png"/><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2.png"/><Relationship Id="rId19" Type="http://schemas.openxmlformats.org/officeDocument/2006/relationships/image" Target="media/image4.png"/><Relationship Id="rId14" Type="http://schemas.openxmlformats.org/officeDocument/2006/relationships/hyperlink" Target="https://genelist.niehs.nih.gov/vla" TargetMode="External"/><Relationship Id="rId22" Type="http://schemas.openxmlformats.org/officeDocument/2006/relationships/image" Target="media/image7.svg"/><Relationship Id="rId27" Type="http://schemas.openxmlformats.org/officeDocument/2006/relationships/hyperlink" Target="https://useast.ensembl.org/Homo_sapiens/Gene/Summary?g=ENSG00000131269" TargetMode="External"/><Relationship Id="rId30" Type="http://schemas.openxmlformats.org/officeDocument/2006/relationships/hyperlink" Target="https://genome.ucsc.edu/cgi-bin/hgTracks?db=hg38&amp;lastVirtModeType=default&amp;lastVirtModeExtraState=&amp;virtModeType=default&amp;virtMode=0&amp;nonVirtPosition=&amp;position=chrX%3A75020000%2D75360000&amp;hgsid=1351383569_y9QujooWqpt2NGpceXooVDOhtEAy" TargetMode="External"/><Relationship Id="rId35" Type="http://schemas.openxmlformats.org/officeDocument/2006/relationships/image" Target="media/image14.png"/><Relationship Id="rId43" Type="http://schemas.openxmlformats.org/officeDocument/2006/relationships/hyperlink" Target="https://cran.r-project.org/package=dglm" TargetMode="External"/><Relationship Id="rId48" Type="http://schemas.openxmlformats.org/officeDocument/2006/relationships/hyperlink" Target="http://hpc.nih.gov" TargetMode="External"/><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hyperlink" Target="https://www.pffc-online.com/magazine/782-paper-brief-chemistry-lesson" TargetMode="External"/><Relationship Id="rId8" Type="http://schemas.openxmlformats.org/officeDocument/2006/relationships/webSettings" Target="webSettings.xml"/><Relationship Id="rId51" Type="http://schemas.openxmlformats.org/officeDocument/2006/relationships/image" Target="media/image22.png"/><Relationship Id="rId72"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ebi.ac.uk/gwas" TargetMode="External"/><Relationship Id="rId25" Type="http://schemas.openxmlformats.org/officeDocument/2006/relationships/image" Target="media/image10.png"/><Relationship Id="rId33" Type="http://schemas.openxmlformats.org/officeDocument/2006/relationships/hyperlink" Target="https://www.ncbi.nlm.nih.gov/genome/gdv/browser/genome/?chr=X&amp;from=75020000&amp;to=75360000&amp;id=GCF_000001405.40" TargetMode="External"/><Relationship Id="rId38" Type="http://schemas.openxmlformats.org/officeDocument/2006/relationships/image" Target="media/image16.png"/><Relationship Id="rId46" Type="http://schemas.openxmlformats.org/officeDocument/2006/relationships/image" Target="media/image19.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image" Target="media/image5.png"/><Relationship Id="rId41" Type="http://schemas.microsoft.com/office/2016/09/relationships/commentsIds" Target="commentsIds.xml"/><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hyperlink" Target="https://www.cog-genomics.org/plink/1.9/formats"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pan.ukbb.broadinstitute.org" TargetMode="External"/><Relationship Id="rId23" Type="http://schemas.openxmlformats.org/officeDocument/2006/relationships/image" Target="media/image8.png"/><Relationship Id="rId28" Type="http://schemas.openxmlformats.org/officeDocument/2006/relationships/hyperlink" Target="https://useast.ensembl.org/Homo_sapiens/Gene/Summary?db=core;g=ENSG00000094841" TargetMode="External"/><Relationship Id="rId36" Type="http://schemas.openxmlformats.org/officeDocument/2006/relationships/hyperlink" Target="http://genelist.niehs.nih.gov" TargetMode="External"/><Relationship Id="rId49" Type="http://schemas.openxmlformats.org/officeDocument/2006/relationships/hyperlink" Target="https://genome.ucsc.edu/cgi-bin/hgLiftOver" TargetMode="External"/><Relationship Id="rId57" Type="http://schemas.openxmlformats.org/officeDocument/2006/relationships/image" Target="media/image28.png"/><Relationship Id="rId10" Type="http://schemas.openxmlformats.org/officeDocument/2006/relationships/endnotes" Target="endnotes.xml"/><Relationship Id="rId31" Type="http://schemas.openxmlformats.org/officeDocument/2006/relationships/image" Target="media/image12.png"/><Relationship Id="rId44" Type="http://schemas.openxmlformats.org/officeDocument/2006/relationships/image" Target="media/image17.png"/><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ncbi.nlm.nih.gov/geo/query/acc.cgi?acc=GSE142351" TargetMode="External"/><Relationship Id="rId18" Type="http://schemas.openxmlformats.org/officeDocument/2006/relationships/image" Target="media/image3.png"/><Relationship Id="rId39" Type="http://schemas.openxmlformats.org/officeDocument/2006/relationships/comments" Target="comments.xml"/><Relationship Id="rId34" Type="http://schemas.openxmlformats.org/officeDocument/2006/relationships/hyperlink" Target="https://genome.ucsc.edu/cgi-bin/hgTracks?db=hg38&amp;lastVirtModeType=default&amp;lastVirtModeExtraState=&amp;virtModeType=default&amp;virtMode=0&amp;nonVirtPosition=&amp;position=chrX%3A75020000%2D75360000&amp;hgsid=1351383569_y9QujooWqpt2NGpceXooVDOhtEAy" TargetMode="External"/><Relationship Id="rId50" Type="http://schemas.openxmlformats.org/officeDocument/2006/relationships/image" Target="media/image21.png"/><Relationship Id="rId55" Type="http://schemas.openxmlformats.org/officeDocument/2006/relationships/image" Target="media/image26.png"/><Relationship Id="rId7" Type="http://schemas.openxmlformats.org/officeDocument/2006/relationships/settings" Target="settings.xml"/><Relationship Id="rId71" Type="http://schemas.openxmlformats.org/officeDocument/2006/relationships/hyperlink" Target="https://www.who.int/standards/classifications/classification-of-dise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C3089D-E380-4984-8778-6815984E913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321</Words>
  <Characters>112402</Characters>
  <Application>Microsoft Office Word</Application>
  <DocSecurity>0</DocSecurity>
  <Lines>936</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5-04T01:42:00Z</dcterms:created>
  <dcterms:modified xsi:type="dcterms:W3CDTF">2022-05-3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5W6lcoG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